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85C826" w14:textId="5E496E1F" w:rsidR="00E73D08" w:rsidRPr="00F81BC6" w:rsidRDefault="00E73D08" w:rsidP="009F7B76">
      <w:pPr>
        <w:spacing w:line="240" w:lineRule="auto"/>
        <w:jc w:val="left"/>
        <w:rPr>
          <w:rFonts w:cs="Times New Roman"/>
          <w:b/>
          <w:bCs/>
          <w:szCs w:val="24"/>
        </w:rPr>
      </w:pPr>
      <w:r w:rsidRPr="00F81BC6">
        <w:rPr>
          <w:rFonts w:cs="Times New Roman"/>
          <w:b/>
          <w:bCs/>
          <w:szCs w:val="24"/>
        </w:rPr>
        <w:t>Plan</w:t>
      </w:r>
      <w:r w:rsidR="006D67C1" w:rsidRPr="00F81BC6">
        <w:rPr>
          <w:rFonts w:cs="Times New Roman"/>
          <w:b/>
          <w:bCs/>
          <w:szCs w:val="24"/>
        </w:rPr>
        <w:t xml:space="preserve"> </w:t>
      </w:r>
      <w:r w:rsidR="006D67C1" w:rsidRPr="00F81BC6">
        <w:rPr>
          <w:rFonts w:cs="Times New Roman"/>
          <w:szCs w:val="24"/>
        </w:rPr>
        <w:t>(</w:t>
      </w:r>
      <w:r w:rsidR="006D67C1" w:rsidRPr="00F81BC6">
        <w:rPr>
          <w:rFonts w:cs="Times New Roman"/>
        </w:rPr>
        <w:t>25 pages numérotées +/- 10</w:t>
      </w:r>
      <w:r w:rsidR="00010F57" w:rsidRPr="00F81BC6">
        <w:rPr>
          <w:rFonts w:cs="Times New Roman"/>
        </w:rPr>
        <w:t xml:space="preserve"> %</w:t>
      </w:r>
      <w:r w:rsidR="006D67C1" w:rsidRPr="00F81BC6">
        <w:rPr>
          <w:rFonts w:cs="Times New Roman"/>
        </w:rPr>
        <w:t>)</w:t>
      </w:r>
    </w:p>
    <w:p w14:paraId="02B02B63" w14:textId="5ECC3566" w:rsidR="00E73D08" w:rsidRPr="00F81BC6" w:rsidRDefault="00A52B10" w:rsidP="00A52B10">
      <w:pPr>
        <w:spacing w:line="240" w:lineRule="auto"/>
        <w:rPr>
          <w:rFonts w:cs="Times New Roman"/>
          <w:b/>
          <w:bCs/>
        </w:rPr>
      </w:pPr>
      <w:r w:rsidRPr="00F81BC6">
        <w:rPr>
          <w:rFonts w:cs="Times New Roman"/>
          <w:b/>
          <w:bCs/>
        </w:rPr>
        <w:t>Remerciements</w:t>
      </w:r>
    </w:p>
    <w:p w14:paraId="29E374DC" w14:textId="36B84D16" w:rsidR="0000187D" w:rsidRPr="00F81BC6" w:rsidRDefault="00A52B10" w:rsidP="00FB32F9">
      <w:pPr>
        <w:spacing w:line="240" w:lineRule="auto"/>
        <w:rPr>
          <w:rFonts w:cs="Times New Roman"/>
          <w:b/>
          <w:bCs/>
        </w:rPr>
      </w:pPr>
      <w:r w:rsidRPr="00F81BC6">
        <w:rPr>
          <w:rFonts w:cs="Times New Roman"/>
          <w:b/>
          <w:bCs/>
        </w:rPr>
        <w:t>Abréviations</w:t>
      </w:r>
    </w:p>
    <w:p w14:paraId="151DA717" w14:textId="2A376326" w:rsidR="00A52B10" w:rsidRPr="00F81BC6" w:rsidRDefault="00BF53DA" w:rsidP="0000187D">
      <w:pPr>
        <w:rPr>
          <w:rFonts w:cs="Times New Roman"/>
          <w:b/>
          <w:bCs/>
          <w:szCs w:val="24"/>
        </w:rPr>
      </w:pPr>
      <w:r w:rsidRPr="00F81BC6">
        <w:rPr>
          <w:rFonts w:cs="Times New Roman"/>
          <w:b/>
          <w:bCs/>
        </w:rPr>
        <w:t>Table des matières</w:t>
      </w:r>
    </w:p>
    <w:p w14:paraId="29B16070" w14:textId="77777777" w:rsidR="009A4B37" w:rsidRPr="00F81BC6" w:rsidRDefault="009A4B37">
      <w:pPr>
        <w:rPr>
          <w:rFonts w:cs="Times New Roman"/>
          <w:b/>
          <w:bCs/>
          <w:szCs w:val="24"/>
        </w:rPr>
      </w:pPr>
    </w:p>
    <w:p w14:paraId="50941D5C" w14:textId="77777777" w:rsidR="00FB32F9" w:rsidRPr="00F81BC6" w:rsidRDefault="00FB32F9">
      <w:pPr>
        <w:rPr>
          <w:rFonts w:cs="Times New Roman"/>
          <w:b/>
          <w:bCs/>
          <w:szCs w:val="24"/>
        </w:rPr>
      </w:pPr>
    </w:p>
    <w:p w14:paraId="2A2B06AF" w14:textId="77777777" w:rsidR="00FB32F9" w:rsidRPr="00F81BC6" w:rsidRDefault="00FB32F9">
      <w:pPr>
        <w:rPr>
          <w:rFonts w:cs="Times New Roman"/>
          <w:b/>
          <w:bCs/>
          <w:szCs w:val="24"/>
        </w:rPr>
      </w:pPr>
    </w:p>
    <w:p w14:paraId="171D54E0" w14:textId="2C02287F" w:rsidR="0000187D" w:rsidRPr="00F81BC6" w:rsidRDefault="0037320E" w:rsidP="0000187D">
      <w:pPr>
        <w:jc w:val="center"/>
        <w:rPr>
          <w:rFonts w:cs="Times New Roman"/>
          <w:b/>
          <w:bCs/>
        </w:rPr>
        <w:sectPr w:rsidR="0000187D" w:rsidRPr="00F81BC6" w:rsidSect="00537360">
          <w:footerReference w:type="default" r:id="rId8"/>
          <w:pgSz w:w="12240" w:h="15840"/>
          <w:pgMar w:top="1417" w:right="1417" w:bottom="1417" w:left="1417" w:header="720" w:footer="720" w:gutter="0"/>
          <w:pgNumType w:fmt="lowerRoman" w:start="1"/>
          <w:cols w:space="720"/>
          <w:docGrid w:linePitch="360"/>
        </w:sectPr>
      </w:pPr>
      <w:r w:rsidRPr="00F81BC6">
        <w:rPr>
          <w:rFonts w:cs="Times New Roman"/>
          <w:b/>
          <w:bCs/>
        </w:rPr>
        <w:t xml:space="preserve">Titre : Prédiction de l'abondance, la biomasse et la richesse totale des vers de terre </w:t>
      </w:r>
      <w:r w:rsidRPr="00F81BC6">
        <w:rPr>
          <w:rFonts w:cs="Times New Roman"/>
          <w:b/>
          <w:bCs/>
        </w:rPr>
        <w:br/>
        <w:t xml:space="preserve">en France </w:t>
      </w:r>
      <w:r w:rsidR="00FB32F9" w:rsidRPr="00F81BC6">
        <w:rPr>
          <w:rFonts w:cs="Times New Roman"/>
          <w:b/>
          <w:bCs/>
        </w:rPr>
        <w:t>métropolitaine :</w:t>
      </w:r>
      <w:r w:rsidRPr="00F81BC6">
        <w:rPr>
          <w:rFonts w:cs="Times New Roman"/>
          <w:b/>
          <w:bCs/>
        </w:rPr>
        <w:t xml:space="preserve"> un outil pour la surveillance biologique du territoire et la conservation de la biodiversité des sols.</w:t>
      </w:r>
    </w:p>
    <w:p w14:paraId="1DC27ECD" w14:textId="3434F460" w:rsidR="00E636DD" w:rsidRPr="00F81BC6" w:rsidRDefault="00AF40D7" w:rsidP="0000187D">
      <w:pPr>
        <w:pStyle w:val="Heading1"/>
        <w:rPr>
          <w:rFonts w:cs="Times New Roman"/>
        </w:rPr>
      </w:pPr>
      <w:r w:rsidRPr="00F81BC6">
        <w:rPr>
          <w:rFonts w:cs="Times New Roman"/>
        </w:rPr>
        <w:lastRenderedPageBreak/>
        <w:t>Introduction</w:t>
      </w:r>
    </w:p>
    <w:p w14:paraId="2B5B7864" w14:textId="4D002401" w:rsidR="0037320E" w:rsidRPr="00F81BC6" w:rsidRDefault="0037320E" w:rsidP="0037320E">
      <w:pPr>
        <w:rPr>
          <w:rFonts w:cs="Times New Roman"/>
        </w:rPr>
      </w:pPr>
      <w:r w:rsidRPr="00F81BC6">
        <w:rPr>
          <w:rFonts w:cs="Times New Roman"/>
        </w:rPr>
        <w:t xml:space="preserve">La biodiversité des écosystèmes terrestres est majoritairement constituée par la faune vivant dans le sol </w:t>
      </w:r>
      <w:r w:rsidRPr="00F81BC6">
        <w:rPr>
          <w:rFonts w:cs="Times New Roman"/>
        </w:rPr>
        <w:fldChar w:fldCharType="begin"/>
      </w:r>
      <w:r w:rsidR="005D3C06">
        <w:rPr>
          <w:rFonts w:cs="Times New Roman"/>
        </w:rPr>
        <w:instrText xml:space="preserve"> ADDIN ZOTERO_ITEM CSL_CITATION {"citationID":"mifKAOmN","properties":{"unsorted":true,"formattedCitation":"(FAO, 2020; Anthony et al., 2023)","plainCitation":"(FAO, 2020; Anthony et al., 2023)","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id":1162,"uris":["http://zotero.org/users/7119014/items/KEQGTPJF"],"itemData":{"id":1162,"type":"article-journal","abstract":"Abstrait\nLe sol est un immense habitat pour divers organismes de l’arbre de vie, mais le nombre exact d’organismes qui y vivent est étonnamment inconnu. Les efforts antérieurs visant à énumérer la biodiversité des sols ne prennent en compte que certains types d'organismes (par exemple, les animaux) ou rapportent des valeurs pour divers groupes sans séparer les espèces qui vivent dans le sol par rapport aux autres habitats. Ici, nous avons examiné la littérature sur la biodiversité pour montrer que le sol abrite probablement 59 ± 15 % des espèces sur Terre. Nous estimons donc une biodiversité des sols environ deux fois plus grande que les estimations précédentes, et nous incluons des représentants des organismes les plus simples (microbiens) aux plus complexes (mammifères). Les Enchytraeidae ont le plus grand pourcentage d'espèces dans le sol (98,6 %), suivis des champignons (90 %), des Plantae (85,5 %) et des Isoptera (84,2 %). Nos résultats démontrent que le sol est l’habitat singulier le plus diversifié en termes de biodiversité. En utilisant cette estimation de la biodiversité des sols, nous pouvons plaider de manière plus précise et quantitative en faveur de la conservation et de la restauration des organismes du sol en tant qu’objectif central de l’Anthropocène.","container-title":"Proceedings of the National Academy of Sciences","DOI":"10.1073/pnas.2304663120","issue":"33","note":"publisher: Proceedings of the National Academy of Sciences","page":"e2304663120","source":"pnas.org (Atypon)","title":"Enumerating soil biodiversity","volume":"120","author":[{"family":"Anthony","given":"Mark A."},{"family":"Bender","given":"S. Franz"},{"family":"Heijden","given":"Marcel GA","non-dropping-particle":"van der"}],"issued":{"date-parts":[["2023",8,15]]}}}],"schema":"https://github.com/citation-style-language/schema/raw/master/csl-citation.json"} </w:instrText>
      </w:r>
      <w:r w:rsidRPr="00F81BC6">
        <w:rPr>
          <w:rFonts w:cs="Times New Roman"/>
        </w:rPr>
        <w:fldChar w:fldCharType="separate"/>
      </w:r>
      <w:r w:rsidR="005D3C06" w:rsidRPr="005D3C06">
        <w:rPr>
          <w:rFonts w:cs="Times New Roman"/>
        </w:rPr>
        <w:t>(FAO, 2020; Anthony et al., 2023)</w:t>
      </w:r>
      <w:r w:rsidRPr="00F81BC6">
        <w:rPr>
          <w:rFonts w:cs="Times New Roman"/>
        </w:rPr>
        <w:fldChar w:fldCharType="end"/>
      </w:r>
      <w:r w:rsidR="009D4759">
        <w:rPr>
          <w:rStyle w:val="CommentReference"/>
          <w:rFonts w:cs="Times New Roman"/>
        </w:rPr>
        <w:t>.</w:t>
      </w:r>
      <w:r w:rsidR="008C20DD" w:rsidRPr="00F81BC6">
        <w:rPr>
          <w:rFonts w:cs="Times New Roman"/>
        </w:rPr>
        <w:t xml:space="preserve"> </w:t>
      </w:r>
      <w:r w:rsidR="0091354B">
        <w:rPr>
          <w:rFonts w:cs="Times New Roman"/>
        </w:rPr>
        <w:t>C</w:t>
      </w:r>
      <w:r w:rsidR="008C20DD" w:rsidRPr="00F81BC6">
        <w:rPr>
          <w:rFonts w:cs="Times New Roman"/>
        </w:rPr>
        <w:t>ette</w:t>
      </w:r>
      <w:r w:rsidRPr="00F81BC6">
        <w:rPr>
          <w:rFonts w:cs="Times New Roman"/>
        </w:rPr>
        <w:t xml:space="preserve"> faune du sol fournit une large gamme de services écosystémiques </w:t>
      </w:r>
      <w:r w:rsidRPr="00F81BC6">
        <w:rPr>
          <w:rFonts w:cs="Times New Roman"/>
        </w:rPr>
        <w:fldChar w:fldCharType="begin"/>
      </w:r>
      <w:r w:rsidRPr="00F81BC6">
        <w:rPr>
          <w:rFonts w:cs="Times New Roman"/>
        </w:rPr>
        <w:instrText xml:space="preserve"> ADDIN ZOTERO_ITEM CSL_CITATION {"citationID":"Q89JeZ0V","properties":{"formattedCitation":"(Bardgett &amp; Van der Putten, 2014; FAO, 2020)","plainCitation":"(Bardgett &amp;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00F81BC6">
        <w:rPr>
          <w:rFonts w:cs="Times New Roman"/>
        </w:rPr>
        <w:fldChar w:fldCharType="separate"/>
      </w:r>
      <w:r w:rsidRPr="00F81BC6">
        <w:rPr>
          <w:rFonts w:cs="Times New Roman"/>
        </w:rPr>
        <w:t>(Bardgett &amp; Van der Putten, 2014; FAO, 2020)</w:t>
      </w:r>
      <w:r w:rsidRPr="00F81BC6">
        <w:rPr>
          <w:rFonts w:cs="Times New Roman"/>
        </w:rPr>
        <w:fldChar w:fldCharType="end"/>
      </w:r>
      <w:r w:rsidRPr="00F81BC6">
        <w:rPr>
          <w:rFonts w:cs="Times New Roman"/>
        </w:rPr>
        <w:t xml:space="preserve"> dont la plupart résulte du processus conduit par les groupes fonctionnels de différentes communautés biologiques tels que les </w:t>
      </w:r>
      <w:r w:rsidR="00E27DB1" w:rsidRPr="00F81BC6">
        <w:rPr>
          <w:rFonts w:cs="Times New Roman"/>
        </w:rPr>
        <w:t>vers de terre</w:t>
      </w:r>
      <w:r w:rsidRPr="00F81BC6">
        <w:rPr>
          <w:rFonts w:cs="Times New Roman"/>
        </w:rPr>
        <w:t xml:space="preserve"> </w:t>
      </w:r>
      <w:r w:rsidRPr="00F81BC6">
        <w:rPr>
          <w:rFonts w:cs="Times New Roman"/>
        </w:rPr>
        <w:fldChar w:fldCharType="begin"/>
      </w:r>
      <w:r w:rsidRPr="00F81BC6">
        <w:rPr>
          <w:rFonts w:cs="Times New Roman"/>
        </w:rPr>
        <w:instrText xml:space="preserve"> ADDIN ZOTERO_ITEM CSL_CITATION {"citationID":"wVTwIexJ","properties":{"formattedCitation":"(Gardi &amp; Jeffery, 2009; Turb\\uc0\\u233{} et al., 2010)","plainCitation":"(Gardi &amp;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Pr="00F81BC6">
        <w:rPr>
          <w:rFonts w:cs="Times New Roman"/>
        </w:rPr>
        <w:fldChar w:fldCharType="separate"/>
      </w:r>
      <w:r w:rsidRPr="00F81BC6">
        <w:rPr>
          <w:rFonts w:cs="Times New Roman"/>
          <w:kern w:val="0"/>
        </w:rPr>
        <w:t>(Gardi &amp; Jeffery, 2009; Turbé et al., 2010)</w:t>
      </w:r>
      <w:r w:rsidRPr="00F81BC6">
        <w:rPr>
          <w:rFonts w:cs="Times New Roman"/>
        </w:rPr>
        <w:fldChar w:fldCharType="end"/>
      </w:r>
      <w:r w:rsidRPr="00F81BC6">
        <w:rPr>
          <w:rFonts w:cs="Times New Roman"/>
        </w:rPr>
        <w:t xml:space="preserve">. Les vers de terre sont qualifiés comme étant les « ingénieurs des écosystèmes » car ils participent au développement de la structure du sol </w:t>
      </w:r>
      <w:commentRangeStart w:id="0"/>
      <w:commentRangeStart w:id="1"/>
      <w:commentRangeStart w:id="2"/>
      <w:r w:rsidRPr="00F81BC6">
        <w:rPr>
          <w:rFonts w:cs="Times New Roman"/>
        </w:rPr>
        <w:fldChar w:fldCharType="begin"/>
      </w:r>
      <w:r w:rsidR="001824E2">
        <w:rPr>
          <w:rFonts w:cs="Times New Roman"/>
        </w:rPr>
        <w:instrText xml:space="preserve"> ADDIN ZOTERO_ITEM CSL_CITATION {"citationID":"RIcnk5Ne","properties":{"unsorted":true,"formattedCitation":"(Sharma et al., 2017; Edwards &amp; Arancon, 2022; Lavelle et al., 1997)","plainCitation":"(Sharma et al., 2017; Edwards &amp; Arancon, 2022; Lavelle et al., 1997)","noteIndex":0},"citationItems":[{"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id":1164,"uris":["http://zotero.org/users/7119014/items/I54IFM86"],"itemData":{"id":1164,"type":"article-journal","abstract":"Cette revue place au centre des interactions entre les plantes, les animaux et les microorganismes du sol, les invertebres abondants et de grande taille qui ingerent des particules organiques et minerales produisant ainsi des structures durables. Ces invertebres sont appeles organismes ingenieurs du sol et les donnees disponibles sur leur abondance, leur distribution geographique et leurs roles fonctionnels montrent que les vers de terre et les termites en sont les principaux representants. Ils influencent la diversite et l'activite des organismes appartenant a des groupes fonctionnels subordonnes, les transformateurs de litiere, les micropredateurs et les microorganismes regulant ainsi les transformations de nutriments. Les liens entre l'activite et la diversite des ingenieurs et les proprietes physiques du sol sont detailles ; une mention particuliere est faite de leurs effets sur l'heterogeneite du sol, sa stabilite structurale, la distribution de la matiere organique dans le profil, l'infiltration et la retention de l'eau. Il est probable que les changements globaux attendus affecteront l'abondance et la diversite des organismes ingenieurs par le biais de la quantite et de la qualite de la litiere et d'autres effets lies aux modifications des plantes et de leurs peuplements. Les changements de temperature attendus pourraient elargir la distribution latitudinale des termites et favoriser les termites humivores et les vers de terre endoges a regime geophage. Dans certaines regions, cependant, ces changements ne pourront s'observer car la faune locale ne comprend pas de representants de ces groupes. Dans l'immediat, c'est surtout l'intensification de l'usage des terres et, en particulier, la perturbation des milieux forestiers qui est preoccupante car des modifications de l'equilibre des groupes fonctionnels d'organismes ingenieurs s'observent deja. De plus, l'invasion des ecosystemes perturbes par des vers de terre exotiques colonisateurs agressifs peut avoir des effets adverses sur la structure du sol. La perturbation affecte les termites en reduisant leur diversite, particulierement celle des humivores et quelques especes peuvent devenir des parasites des cultures pour pallier le deficit des apports organiques. En general, une diminution de l'abondance des organismes ingenieurs aura tendance a diminuer les stocks de carbone du sol; un desequilibre entre les groupes fonctionnels (par exemple des « compactants » aux depens des « decompactants ») peut aussi entrainer une degradation physique du sol. La restauration des sols degrades par l'inoculation de vers de terre est brievement discutee dans ses implications ecologiques et economiques.","container-title":"European Journal of Soil Biology","source":"Semantic Scholar","title":"Soil function in a changing world: the role of invertebrate ecosystem engineers","title-short":"Soil function in a changing world","URL":"https://www.semanticscholar.org/paper/Soil-function-in-a-changing-world%3A-the-role-of-Lavelle-Bignell/363b3c76b7cef2aa2637d1b3a33034ffa41b1dce","author":[{"family":"Lavelle","given":"P."},{"family":"Bignell","given":"D."},{"family":"Lepage","given":"M."},{"family":"Wolters","given":"V."},{"family":"Roger","given":"P."},{"family":"Ineson","given":"P."},{"family":"Heal","given":"O. W."},{"family":"Dhillion","given":"S."}],"accessed":{"date-parts":[["2024",5,18]]},"issued":{"date-parts":[["1997"]]}}}],"schema":"https://github.com/citation-style-language/schema/raw/master/csl-citation.json"} </w:instrText>
      </w:r>
      <w:r w:rsidRPr="00F81BC6">
        <w:rPr>
          <w:rFonts w:cs="Times New Roman"/>
        </w:rPr>
        <w:fldChar w:fldCharType="separate"/>
      </w:r>
      <w:r w:rsidR="001824E2" w:rsidRPr="001824E2">
        <w:rPr>
          <w:rFonts w:cs="Times New Roman"/>
        </w:rPr>
        <w:t>(Sharma et al., 2017; Edwards &amp; Arancon, 2022; Lavelle et al., 1997)</w:t>
      </w:r>
      <w:r w:rsidRPr="00F81BC6">
        <w:rPr>
          <w:rFonts w:cs="Times New Roman"/>
        </w:rPr>
        <w:fldChar w:fldCharType="end"/>
      </w:r>
      <w:commentRangeEnd w:id="0"/>
      <w:r w:rsidR="008C20DD" w:rsidRPr="00F81BC6">
        <w:rPr>
          <w:rStyle w:val="CommentReference"/>
          <w:rFonts w:cs="Times New Roman"/>
        </w:rPr>
        <w:commentReference w:id="0"/>
      </w:r>
      <w:commentRangeEnd w:id="1"/>
      <w:r w:rsidR="003A7D54">
        <w:rPr>
          <w:rStyle w:val="CommentReference"/>
        </w:rPr>
        <w:commentReference w:id="1"/>
      </w:r>
      <w:commentRangeEnd w:id="2"/>
      <w:r w:rsidR="00A339F9">
        <w:rPr>
          <w:rStyle w:val="CommentReference"/>
        </w:rPr>
        <w:commentReference w:id="2"/>
      </w:r>
      <w:r w:rsidRPr="00F81BC6">
        <w:rPr>
          <w:rFonts w:cs="Times New Roman"/>
        </w:rPr>
        <w:t xml:space="preserve">, à l'infiltration de l'eau à travers les galeries verticales et horizontales creusés dans le sol </w:t>
      </w:r>
      <w:r w:rsidRPr="00F81BC6">
        <w:rPr>
          <w:rFonts w:cs="Times New Roman"/>
        </w:rPr>
        <w:fldChar w:fldCharType="begin"/>
      </w:r>
      <w:r w:rsidRPr="00F81BC6">
        <w:rPr>
          <w:rFonts w:cs="Times New Roman"/>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Pr="00F81BC6">
        <w:rPr>
          <w:rFonts w:cs="Times New Roman"/>
        </w:rPr>
        <w:fldChar w:fldCharType="separate"/>
      </w:r>
      <w:r w:rsidRPr="00F81BC6">
        <w:rPr>
          <w:rFonts w:cs="Times New Roman"/>
        </w:rPr>
        <w:t>(Capowiez et al., 2014; Cunha et al., 2016)</w:t>
      </w:r>
      <w:r w:rsidRPr="00F81BC6">
        <w:rPr>
          <w:rFonts w:cs="Times New Roman"/>
        </w:rPr>
        <w:fldChar w:fldCharType="end"/>
      </w:r>
      <w:r w:rsidRPr="00F81BC6">
        <w:rPr>
          <w:rFonts w:cs="Times New Roman"/>
        </w:rPr>
        <w:t xml:space="preserve"> et à la minéralisation des nutriments grâce à la dégradation de la matière organique </w:t>
      </w:r>
      <w:r w:rsidRPr="00F81BC6">
        <w:rPr>
          <w:rFonts w:cs="Times New Roman"/>
        </w:rPr>
        <w:fldChar w:fldCharType="begin"/>
      </w:r>
      <w:r w:rsidRPr="00F81BC6">
        <w:rPr>
          <w:rFonts w:cs="Times New Roman"/>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Pr="00F81BC6">
        <w:rPr>
          <w:rFonts w:cs="Times New Roman"/>
        </w:rPr>
        <w:fldChar w:fldCharType="separate"/>
      </w:r>
      <w:r w:rsidRPr="00F81BC6">
        <w:rPr>
          <w:rFonts w:cs="Times New Roman"/>
        </w:rPr>
        <w:t>(Van Groenigen et al., 2019)</w:t>
      </w:r>
      <w:r w:rsidRPr="00F81BC6">
        <w:rPr>
          <w:rFonts w:cs="Times New Roman"/>
        </w:rPr>
        <w:fldChar w:fldCharType="end"/>
      </w:r>
      <w:r w:rsidRPr="00F81BC6">
        <w:rPr>
          <w:rFonts w:cs="Times New Roman"/>
        </w:rPr>
        <w:t xml:space="preserve">. Ces travaux ont été justifiés par la prise de conscience croissante </w:t>
      </w:r>
      <w:r w:rsidR="008C20DD" w:rsidRPr="00F81BC6">
        <w:rPr>
          <w:rFonts w:cs="Times New Roman"/>
        </w:rPr>
        <w:t>qu</w:t>
      </w:r>
      <w:r w:rsidR="00B43CD7">
        <w:rPr>
          <w:rFonts w:cs="Times New Roman"/>
        </w:rPr>
        <w:t>e l</w:t>
      </w:r>
      <w:r w:rsidRPr="00F81BC6">
        <w:rPr>
          <w:rFonts w:cs="Times New Roman"/>
        </w:rPr>
        <w:t xml:space="preserve">es changements dans </w:t>
      </w:r>
      <w:r w:rsidR="00DE717F">
        <w:rPr>
          <w:rFonts w:cs="Times New Roman"/>
        </w:rPr>
        <w:t xml:space="preserve">la </w:t>
      </w:r>
      <w:r w:rsidRPr="00F81BC6">
        <w:rPr>
          <w:rFonts w:cs="Times New Roman"/>
        </w:rPr>
        <w:t>composition</w:t>
      </w:r>
      <w:r w:rsidR="00DE717F">
        <w:rPr>
          <w:rFonts w:cs="Times New Roman"/>
        </w:rPr>
        <w:t xml:space="preserve"> des vers de terre</w:t>
      </w:r>
      <w:r w:rsidRPr="00F81BC6">
        <w:rPr>
          <w:rFonts w:cs="Times New Roman"/>
        </w:rPr>
        <w:t xml:space="preserve"> entraîneront une altération des services écosystémiques fournis par</w:t>
      </w:r>
      <w:r w:rsidR="00E27DB1" w:rsidRPr="00F81BC6">
        <w:rPr>
          <w:rFonts w:cs="Times New Roman"/>
        </w:rPr>
        <w:t xml:space="preserve"> les </w:t>
      </w:r>
      <w:r w:rsidR="00865159">
        <w:rPr>
          <w:rFonts w:cs="Times New Roman"/>
        </w:rPr>
        <w:t xml:space="preserve">lombriciens </w:t>
      </w:r>
      <w:commentRangeStart w:id="3"/>
      <w:commentRangeStart w:id="4"/>
      <w:r w:rsidRPr="00F81BC6">
        <w:rPr>
          <w:rFonts w:cs="Times New Roman"/>
        </w:rPr>
        <w:fldChar w:fldCharType="begin"/>
      </w:r>
      <w:r w:rsidR="00B27DF2">
        <w:rPr>
          <w:rFonts w:cs="Times New Roman"/>
        </w:rPr>
        <w:instrText xml:space="preserve"> ADDIN ZOTERO_ITEM CSL_CITATION {"citationID":"SZF2bIfB","properties":{"formattedCitation":"(Cardinale et al., 2012; Hooper et al., 2012; Van Groenigen et al., 2014)","plainCitation":"(Cardinale et al., 2012; Hooper et al., 2012; Van Groenigen et al., 2014)","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id":145,"uris":["http://zotero.org/users/7119014/items/C4GREGVA"],"itemData":{"id":145,"type":"article-journal","abstract":"To meet the challenge of feeding a growing world population with minimal environmental impact, we need comprehensive and quantitative knowledge of ecological factors affecting crop production. Earthworms are among the most important soil dwelling invertebrates. Their activity affects both biotic and abiotic soil properties, in turn affecting plant growth. Yet, studies on the effect of earthworm presence on crop yields have not been quantitatively synthesized. Here we show, using meta-analysis, that on average earthworm presence in agroecosystems leads to a 25% increase in crop yield and a 23% increase in aboveground biomass. The magnitude of these effects depends on presence of crop residue, earthworm density and type and rate of fertilization. The positive effects of earthworms become larger when more residue is returned to the soil, but disappear when soil nitrogen availability is high. This suggests that earthworms stimulate plant growth predominantly through releasing nitrogen locked away in residue and soil organic matter. Our results therefore imply that earthworms are of crucial importance to decrease the yield gap of farmers who can't -or won't- use nitrogen fertilizer.","container-title":"Scientific Reports","DOI":"10.1038/srep06365","ISSN":"2045-2322","issue":"1","journalAbbreviation":"Sci Rep","language":"en","license":"2014 The Author(s)","note":"number: 1\npublisher: Nature Publishing Group","page":"6365","source":"www.nature.com","title":"Earthworms increase plant production: a meta-analysis","title-short":"Earthworms increase plant production","volume":"4","author":[{"family":"Van Groenigen","given":"Jan Willem"},{"family":"Lubbers","given":"Ingrid M."},{"family":"Vos","given":"Hannah M. J."},{"family":"Brown","given":"George G."},{"family":"De Deyn","given":"Gerlinde B."},{"family":"Groenigen","given":"Kees Jan","non-dropping-particle":"van"}],"issued":{"date-parts":[["2014",9,15]]}}}],"schema":"https://github.com/citation-style-language/schema/raw/master/csl-citation.json"} </w:instrText>
      </w:r>
      <w:r w:rsidRPr="00F81BC6">
        <w:rPr>
          <w:rFonts w:cs="Times New Roman"/>
        </w:rPr>
        <w:fldChar w:fldCharType="separate"/>
      </w:r>
      <w:r w:rsidR="00B27DF2" w:rsidRPr="00B27DF2">
        <w:rPr>
          <w:rFonts w:cs="Times New Roman"/>
        </w:rPr>
        <w:t>(Cardinale et al., 2012; Hooper et al., 2012; Van Groenigen et al., 2014)</w:t>
      </w:r>
      <w:r w:rsidRPr="00F81BC6">
        <w:rPr>
          <w:rFonts w:cs="Times New Roman"/>
        </w:rPr>
        <w:fldChar w:fldCharType="end"/>
      </w:r>
      <w:commentRangeEnd w:id="3"/>
      <w:r w:rsidR="008C20DD" w:rsidRPr="00F81BC6">
        <w:rPr>
          <w:rStyle w:val="CommentReference"/>
          <w:rFonts w:cs="Times New Roman"/>
        </w:rPr>
        <w:commentReference w:id="3"/>
      </w:r>
      <w:commentRangeEnd w:id="4"/>
      <w:r w:rsidR="00524CC0">
        <w:rPr>
          <w:rStyle w:val="CommentReference"/>
        </w:rPr>
        <w:commentReference w:id="4"/>
      </w:r>
      <w:r w:rsidRPr="00F81BC6">
        <w:rPr>
          <w:rFonts w:cs="Times New Roman"/>
        </w:rPr>
        <w:t>.</w:t>
      </w:r>
    </w:p>
    <w:p w14:paraId="30DBB39B" w14:textId="7EB25A74" w:rsidR="0037320E" w:rsidRDefault="005F3BCB" w:rsidP="0000187D">
      <w:pPr>
        <w:rPr>
          <w:rFonts w:cs="Times New Roman"/>
          <w:szCs w:val="24"/>
        </w:rPr>
      </w:pPr>
      <w:r>
        <w:rPr>
          <w:rFonts w:cs="Times New Roman"/>
          <w:szCs w:val="24"/>
        </w:rPr>
        <w:t xml:space="preserve">De </w:t>
      </w:r>
      <w:r w:rsidR="00D82C3A">
        <w:rPr>
          <w:rFonts w:cs="Times New Roman"/>
          <w:szCs w:val="24"/>
        </w:rPr>
        <w:t>nombreuse</w:t>
      </w:r>
      <w:r w:rsidR="008343B2">
        <w:rPr>
          <w:rFonts w:cs="Times New Roman"/>
          <w:szCs w:val="24"/>
        </w:rPr>
        <w:t xml:space="preserve"> études ont </w:t>
      </w:r>
      <w:r w:rsidR="00455A45">
        <w:rPr>
          <w:rFonts w:cs="Times New Roman"/>
          <w:szCs w:val="24"/>
        </w:rPr>
        <w:t>examiné</w:t>
      </w:r>
      <w:r w:rsidR="008343B2">
        <w:rPr>
          <w:rFonts w:cs="Times New Roman"/>
          <w:szCs w:val="24"/>
        </w:rPr>
        <w:t xml:space="preserve"> les effets des </w:t>
      </w:r>
      <w:r w:rsidR="008343B2" w:rsidRPr="00F81BC6">
        <w:rPr>
          <w:rFonts w:cs="Times New Roman"/>
          <w:szCs w:val="24"/>
        </w:rPr>
        <w:t>facteurs anthropiques et environnementaux</w:t>
      </w:r>
      <w:r w:rsidR="005F2D6E">
        <w:rPr>
          <w:rFonts w:cs="Times New Roman"/>
          <w:szCs w:val="24"/>
        </w:rPr>
        <w:t xml:space="preserve"> sur les vers de terre</w:t>
      </w:r>
      <w:r w:rsidR="00084EC6">
        <w:rPr>
          <w:rFonts w:cs="Times New Roman"/>
          <w:szCs w:val="24"/>
        </w:rPr>
        <w:t xml:space="preserve"> à des échelle</w:t>
      </w:r>
      <w:r w:rsidR="00D55224">
        <w:rPr>
          <w:rFonts w:cs="Times New Roman"/>
          <w:szCs w:val="24"/>
        </w:rPr>
        <w:t>s</w:t>
      </w:r>
      <w:r w:rsidR="00084EC6">
        <w:rPr>
          <w:rFonts w:cs="Times New Roman"/>
          <w:szCs w:val="24"/>
        </w:rPr>
        <w:t xml:space="preserve"> </w:t>
      </w:r>
      <w:r w:rsidR="00084EC6" w:rsidRPr="00084EC6">
        <w:rPr>
          <w:rFonts w:cs="Times New Roman"/>
          <w:szCs w:val="24"/>
        </w:rPr>
        <w:t xml:space="preserve">locales </w:t>
      </w:r>
      <w:r w:rsidR="00D55224" w:rsidRPr="00F81BC6">
        <w:rPr>
          <w:rFonts w:cs="Times New Roman"/>
          <w:szCs w:val="24"/>
        </w:rPr>
        <w:fldChar w:fldCharType="begin"/>
      </w:r>
      <w:r w:rsidR="000351DD">
        <w:rPr>
          <w:rFonts w:cs="Times New Roman"/>
          <w:szCs w:val="24"/>
        </w:rPr>
        <w:instrText xml:space="preserve"> ADDIN ZOTERO_ITEM CSL_CITATION {"citationID":"VtrHEp2k","properties":{"unsorted":true,"formattedCitation":"(Pelosi, Pey, et al., 2014; March\\uc0\\u225{}n et al., 2015; Gabriac et al., 2022)","plainCitation":"(Pelosi, Pey, et al., 2014; Marchán et al., 2015;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D55224" w:rsidRPr="00F81BC6">
        <w:rPr>
          <w:rFonts w:cs="Times New Roman"/>
          <w:szCs w:val="24"/>
        </w:rPr>
        <w:fldChar w:fldCharType="separate"/>
      </w:r>
      <w:r w:rsidR="000351DD" w:rsidRPr="000351DD">
        <w:rPr>
          <w:rFonts w:cs="Times New Roman"/>
          <w:kern w:val="0"/>
        </w:rPr>
        <w:t>(Pelosi, Pey, et al., 2014; Marchán et al., 2015; Gabriac et al., 2022)</w:t>
      </w:r>
      <w:r w:rsidR="00D55224" w:rsidRPr="00F81BC6">
        <w:rPr>
          <w:rFonts w:cs="Times New Roman"/>
          <w:szCs w:val="24"/>
        </w:rPr>
        <w:fldChar w:fldCharType="end"/>
      </w:r>
      <w:r w:rsidR="00D55224" w:rsidRPr="00F81BC6">
        <w:rPr>
          <w:rFonts w:cs="Times New Roman"/>
          <w:szCs w:val="24"/>
        </w:rPr>
        <w:t xml:space="preserve"> et régionale</w:t>
      </w:r>
      <w:r w:rsidR="00EA5663">
        <w:rPr>
          <w:rFonts w:cs="Times New Roman"/>
          <w:szCs w:val="24"/>
        </w:rPr>
        <w:t>s</w:t>
      </w:r>
      <w:r w:rsidR="00D55224" w:rsidRPr="00F81BC6">
        <w:rPr>
          <w:rFonts w:cs="Times New Roman"/>
          <w:szCs w:val="24"/>
        </w:rPr>
        <w:t xml:space="preserve"> </w:t>
      </w:r>
      <w:r w:rsidR="00D55224" w:rsidRPr="00F81BC6">
        <w:rPr>
          <w:rFonts w:cs="Times New Roman"/>
          <w:szCs w:val="24"/>
        </w:rPr>
        <w:fldChar w:fldCharType="begin"/>
      </w:r>
      <w:r w:rsidR="00D82C3A">
        <w:rPr>
          <w:rFonts w:cs="Times New Roman"/>
          <w:szCs w:val="24"/>
        </w:rPr>
        <w:instrText xml:space="preserve"> ADDIN ZOTERO_ITEM CSL_CITATION {"citationID":"7gviJEyw","properties":{"unsorted":true,"formattedCitation":"(March\\uc0\\u225{}n et al., 2016, 2021; March\\uc0\\u225{}n &amp; Dom\\uc0\\u237{}nguez, 2022; Diallo et al., 2023)","plainCitation":"(Marchán et al., 2016, 2021; Marchán &amp; Domínguez, 2022; Diallo et al., 2023)","noteIndex":0},"citationItems":[{"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id":245,"uris":["http://zotero.org/users/7119014/items/ELLWPHW8"],"itemData":{"id":245,"type":"article-journal","abstract":"Earthworm communities are subjected to a great variety of agricultural practices in cropping systems. Most studies that focus on the impacts of agricultural practices on earthworm communities have been carried out on a small combination of practices (e.g., tillage, pesticides, fertilization…) while their simultaneous effects in the field remain little known. In this context, the aim of the present study was to jointly evaluate the effects of (i) tillage (ploughing vs reduced tillage), (ii) fertilization (mineral and organic) and (iii) pesticide applications (herbicides and a combination of insecticides, fungicides and molluscicides) on earthworm communities. Abundance, biomass and richness of earthworm communities were monitored for four consecutive years (2017 to 2020) on a network of 26 fields where annual crops are cultivated, in Brittany (France). The results of this medium-term multifactorial study highlighted that tillage was the most influential agricultural practice on earthworms, followed respectively by fertilization and pesticides application. Our study demonstrated that ploughing was more detrimental to earthworm biomass and richness than to earthworm abundance. Compared to reduced tillage, plough decreased earthworm richness by 1.2-fold, total earthworm biomass by 1.6-fold, Aporrectodea anecic biomass and abundance by respectively 2.7-fold and 2.8-fold. Increased mineral fertilization increased epigeic abundance and biomass as well as Lumbricus anecic biomass. In contrast, organic fertilization did not affect any earthworm community parameters. Increase use of insecticides, fungicides and molluscicides decreased the biomass of Aporrectodea anecic earthworms. Finally, endogeic earthworms have not been impacted by any agricultural practices. To move towards sustainable agriculture, it is necessary to adapt crop management in order to preserve the ecosystem services provided by soil biodiversity, in particular earthworms.","container-title":"Applied Soil Ecology","DOI":"10.1016/j.apsoil.2023.105073","ISSN":"0929-1393","journalAbbreviation":"Applied Soil Ecology","language":"en","license":"All rights reserved","page":"105073","source":"ScienceDirect","title":"Combined effects of annual crop agricultural practices on earthworm communities","volume":"192","author":[{"family":"Diallo","given":"Abdourahmane"},{"family":"Hoeffner","given":"Kevin"},{"family":"Guillocheau","given":"Sarah"},{"family":"Sorgniard","given":"Pierrick"},{"family":"Cluzeau","given":"Daniel"}],"issued":{"date-parts":[["2023",12,1]]}}}],"schema":"https://github.com/citation-style-language/schema/raw/master/csl-citation.json"} </w:instrText>
      </w:r>
      <w:r w:rsidR="00D55224" w:rsidRPr="00F81BC6">
        <w:rPr>
          <w:rFonts w:cs="Times New Roman"/>
          <w:szCs w:val="24"/>
        </w:rPr>
        <w:fldChar w:fldCharType="separate"/>
      </w:r>
      <w:r w:rsidR="00D82C3A" w:rsidRPr="00D82C3A">
        <w:rPr>
          <w:rFonts w:cs="Times New Roman"/>
          <w:kern w:val="0"/>
        </w:rPr>
        <w:t>(Marchán et al., 2016, 2021; Marchán &amp; Domínguez, 2022; Diallo et al., 2023)</w:t>
      </w:r>
      <w:r w:rsidR="00D55224" w:rsidRPr="00F81BC6">
        <w:rPr>
          <w:rFonts w:cs="Times New Roman"/>
          <w:szCs w:val="24"/>
        </w:rPr>
        <w:fldChar w:fldCharType="end"/>
      </w:r>
      <w:r w:rsidR="00D55224" w:rsidRPr="00F81BC6">
        <w:rPr>
          <w:rFonts w:cs="Times New Roman"/>
          <w:szCs w:val="24"/>
        </w:rPr>
        <w:t>.</w:t>
      </w:r>
      <w:r w:rsidR="0002155E">
        <w:rPr>
          <w:rFonts w:cs="Times New Roman"/>
          <w:szCs w:val="24"/>
        </w:rPr>
        <w:t xml:space="preserve"> </w:t>
      </w:r>
      <w:r w:rsidR="0037320E" w:rsidRPr="00F81BC6">
        <w:rPr>
          <w:rFonts w:cs="Times New Roman"/>
          <w:szCs w:val="24"/>
        </w:rPr>
        <w:t xml:space="preserve">Cependant, peu d’études se sont concentrées sur les effets des facteurs environnementaux et anthropiques qui influencent </w:t>
      </w:r>
      <w:r w:rsidR="00432315" w:rsidRPr="00F81BC6">
        <w:rPr>
          <w:rFonts w:cs="Times New Roman"/>
          <w:szCs w:val="24"/>
        </w:rPr>
        <w:t xml:space="preserve">la </w:t>
      </w:r>
      <w:r w:rsidR="0037320E" w:rsidRPr="00F81BC6">
        <w:rPr>
          <w:rFonts w:cs="Times New Roman"/>
          <w:szCs w:val="24"/>
        </w:rPr>
        <w:t xml:space="preserve">biodiversité et </w:t>
      </w:r>
      <w:r w:rsidR="00432315" w:rsidRPr="00F81BC6">
        <w:rPr>
          <w:rFonts w:cs="Times New Roman"/>
          <w:szCs w:val="24"/>
        </w:rPr>
        <w:t xml:space="preserve">la </w:t>
      </w:r>
      <w:r w:rsidR="0037320E" w:rsidRPr="00F81BC6">
        <w:rPr>
          <w:rFonts w:cs="Times New Roman"/>
          <w:szCs w:val="24"/>
        </w:rPr>
        <w:t>répartition</w:t>
      </w:r>
      <w:r w:rsidR="00432315" w:rsidRPr="00F81BC6">
        <w:rPr>
          <w:rFonts w:cs="Times New Roman"/>
          <w:szCs w:val="24"/>
        </w:rPr>
        <w:t xml:space="preserve"> des vers de terre</w:t>
      </w:r>
      <w:r w:rsidR="0037320E" w:rsidRPr="00F81BC6">
        <w:rPr>
          <w:rFonts w:cs="Times New Roman"/>
          <w:szCs w:val="24"/>
        </w:rPr>
        <w:t xml:space="preserve"> à des échelles plus larges, c’est-à-dire </w:t>
      </w:r>
      <w:r w:rsidR="00A0125B" w:rsidRPr="00F81BC6">
        <w:rPr>
          <w:rFonts w:cs="Times New Roman"/>
          <w:szCs w:val="24"/>
        </w:rPr>
        <w:t>suprarégionale</w:t>
      </w:r>
      <w:r w:rsidR="0037320E" w:rsidRPr="00F81BC6">
        <w:rPr>
          <w:rFonts w:cs="Times New Roman"/>
          <w:szCs w:val="24"/>
        </w:rPr>
        <w:t xml:space="preserve"> ou national</w:t>
      </w:r>
      <w:r w:rsidR="00A0125B" w:rsidRPr="00F81BC6">
        <w:rPr>
          <w:rFonts w:cs="Times New Roman"/>
          <w:szCs w:val="24"/>
        </w:rPr>
        <w:t>e</w:t>
      </w:r>
      <w:r w:rsidR="0037320E" w:rsidRPr="00F81BC6">
        <w:rPr>
          <w:rFonts w:cs="Times New Roman"/>
          <w:szCs w:val="24"/>
        </w:rPr>
        <w:t xml:space="preserve"> </w:t>
      </w:r>
      <w:r w:rsidR="0037320E" w:rsidRPr="00F81BC6">
        <w:rPr>
          <w:rFonts w:cs="Times New Roman"/>
          <w:szCs w:val="24"/>
        </w:rPr>
        <w:fldChar w:fldCharType="begin"/>
      </w:r>
      <w:r w:rsidR="00390E77">
        <w:rPr>
          <w:rFonts w:cs="Times New Roman"/>
          <w:szCs w:val="24"/>
        </w:rPr>
        <w:instrText xml:space="preserve"> ADDIN ZOTERO_ITEM CSL_CITATION {"citationID":"DVtBb4fF","properties":{"formattedCitation":"(Fourcade &amp; Vercauteren, 2022; Salako et al., 2023; Zeiss et al., 2024)","plainCitation":"(Fourcade &amp; Vercauteren, 2022; Salako et al., 2023;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37320E" w:rsidRPr="00F81BC6">
        <w:rPr>
          <w:rFonts w:cs="Times New Roman"/>
          <w:szCs w:val="24"/>
        </w:rPr>
        <w:fldChar w:fldCharType="separate"/>
      </w:r>
      <w:r w:rsidR="00390E77" w:rsidRPr="00390E77">
        <w:rPr>
          <w:rFonts w:cs="Times New Roman"/>
        </w:rPr>
        <w:t>(Fourcade &amp; Vercauteren, 2022; Salako et al., 2023; Zeiss et al., 2024)</w:t>
      </w:r>
      <w:r w:rsidR="0037320E" w:rsidRPr="00F81BC6">
        <w:rPr>
          <w:rFonts w:cs="Times New Roman"/>
          <w:szCs w:val="24"/>
        </w:rPr>
        <w:fldChar w:fldCharType="end"/>
      </w:r>
      <w:r w:rsidR="0037320E" w:rsidRPr="00F81BC6">
        <w:rPr>
          <w:rFonts w:cs="Times New Roman"/>
          <w:szCs w:val="24"/>
        </w:rPr>
        <w:t>. Les raisons qui peuvent expliquer ce manque de connaissances sont la faible disponibilité des données à l’échelle des pays</w:t>
      </w:r>
      <w:r w:rsidR="00390E77">
        <w:rPr>
          <w:rFonts w:cs="Times New Roman"/>
          <w:szCs w:val="24"/>
        </w:rPr>
        <w:t xml:space="preserve"> ou des contine</w:t>
      </w:r>
      <w:r w:rsidR="00416EDA">
        <w:rPr>
          <w:rFonts w:cs="Times New Roman"/>
          <w:szCs w:val="24"/>
        </w:rPr>
        <w:t>nts</w:t>
      </w:r>
      <w:r w:rsidR="0037320E" w:rsidRPr="00F81BC6">
        <w:rPr>
          <w:rFonts w:cs="Times New Roman"/>
          <w:szCs w:val="24"/>
        </w:rPr>
        <w:t xml:space="preserve">, </w:t>
      </w:r>
      <w:r w:rsidR="006D32F6">
        <w:rPr>
          <w:rFonts w:cs="Times New Roman"/>
          <w:szCs w:val="24"/>
        </w:rPr>
        <w:t>l</w:t>
      </w:r>
      <w:r w:rsidR="0037320E" w:rsidRPr="00F81BC6">
        <w:rPr>
          <w:rFonts w:cs="Times New Roman"/>
          <w:szCs w:val="24"/>
        </w:rPr>
        <w:t xml:space="preserve">es incohérences taxonomiques et </w:t>
      </w:r>
      <w:r w:rsidR="006D32F6">
        <w:rPr>
          <w:rFonts w:cs="Times New Roman"/>
          <w:szCs w:val="24"/>
        </w:rPr>
        <w:t>l</w:t>
      </w:r>
      <w:r w:rsidR="0037320E" w:rsidRPr="00F81BC6">
        <w:rPr>
          <w:rFonts w:cs="Times New Roman"/>
          <w:szCs w:val="24"/>
        </w:rPr>
        <w:t>es difficultés pour fusionner les bases de données existantes (</w:t>
      </w:r>
      <w:r w:rsidR="0037320E" w:rsidRPr="00F81BC6">
        <w:rPr>
          <w:rFonts w:cs="Times New Roman"/>
          <w:szCs w:val="24"/>
        </w:rPr>
        <w:fldChar w:fldCharType="begin"/>
      </w:r>
      <w:r w:rsidR="0037320E" w:rsidRPr="00F81BC6">
        <w:rPr>
          <w:rFonts w:cs="Times New Roman"/>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Rutgers et al. 2016)</w:t>
      </w:r>
      <w:r w:rsidR="0037320E" w:rsidRPr="00F81BC6">
        <w:rPr>
          <w:rFonts w:cs="Times New Roman"/>
          <w:szCs w:val="24"/>
        </w:rPr>
        <w:fldChar w:fldCharType="end"/>
      </w:r>
      <w:r w:rsidR="0037320E" w:rsidRPr="00F81BC6">
        <w:rPr>
          <w:rFonts w:cs="Times New Roman"/>
          <w:szCs w:val="24"/>
        </w:rPr>
        <w:t>. L</w:t>
      </w:r>
      <w:r w:rsidR="003B50FD" w:rsidRPr="00F81BC6">
        <w:rPr>
          <w:rFonts w:cs="Times New Roman"/>
          <w:szCs w:val="24"/>
        </w:rPr>
        <w:t xml:space="preserve">e premier travail </w:t>
      </w:r>
      <w:r w:rsidR="0037320E" w:rsidRPr="00F81BC6">
        <w:rPr>
          <w:rFonts w:cs="Times New Roman"/>
          <w:szCs w:val="24"/>
        </w:rPr>
        <w:t xml:space="preserve">réalisé à </w:t>
      </w:r>
      <w:r w:rsidR="00A0125B" w:rsidRPr="00F81BC6">
        <w:rPr>
          <w:rFonts w:cs="Times New Roman"/>
          <w:szCs w:val="24"/>
        </w:rPr>
        <w:t>une</w:t>
      </w:r>
      <w:r w:rsidR="0037320E" w:rsidRPr="00F81BC6">
        <w:rPr>
          <w:rFonts w:cs="Times New Roman"/>
          <w:szCs w:val="24"/>
        </w:rPr>
        <w:t xml:space="preserve"> échelle continentale a été effectué par </w:t>
      </w:r>
      <w:r w:rsidR="0037320E" w:rsidRPr="00F81BC6">
        <w:rPr>
          <w:rFonts w:cs="Times New Roman"/>
          <w:szCs w:val="24"/>
        </w:rPr>
        <w:fldChar w:fldCharType="begin"/>
      </w:r>
      <w:r w:rsidR="0037320E" w:rsidRPr="00F81BC6">
        <w:rPr>
          <w:rFonts w:cs="Times New Roman"/>
          <w:szCs w:val="24"/>
        </w:rPr>
        <w:instrText xml:space="preserve"> ADDIN ZOTERO_ITEM CSL_CITATION {"citationID":"GxB4shc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Rutgers et al. (2016)</w:t>
      </w:r>
      <w:r w:rsidR="0037320E" w:rsidRPr="00F81BC6">
        <w:rPr>
          <w:rFonts w:cs="Times New Roman"/>
          <w:szCs w:val="24"/>
        </w:rPr>
        <w:fldChar w:fldCharType="end"/>
      </w:r>
      <w:r w:rsidR="00A0125B" w:rsidRPr="00F81BC6">
        <w:rPr>
          <w:rFonts w:cs="Times New Roman"/>
          <w:szCs w:val="24"/>
        </w:rPr>
        <w:t>,</w:t>
      </w:r>
      <w:r w:rsidR="0037320E" w:rsidRPr="00F81BC6">
        <w:rPr>
          <w:rFonts w:cs="Times New Roman"/>
          <w:szCs w:val="24"/>
        </w:rPr>
        <w:t xml:space="preserve"> qui </w:t>
      </w:r>
      <w:r w:rsidR="00FD03FC">
        <w:rPr>
          <w:rFonts w:cs="Times New Roman"/>
          <w:szCs w:val="24"/>
        </w:rPr>
        <w:t>ont c</w:t>
      </w:r>
      <w:r w:rsidR="00FD03FC" w:rsidRPr="00FD03FC">
        <w:rPr>
          <w:rFonts w:cs="Times New Roman"/>
          <w:szCs w:val="24"/>
        </w:rPr>
        <w:t xml:space="preserve">artographie </w:t>
      </w:r>
      <w:r w:rsidR="00F77631">
        <w:rPr>
          <w:rFonts w:cs="Times New Roman"/>
          <w:szCs w:val="24"/>
        </w:rPr>
        <w:t>la</w:t>
      </w:r>
      <w:r w:rsidR="00FD03FC" w:rsidRPr="00FD03FC">
        <w:rPr>
          <w:rFonts w:cs="Times New Roman"/>
          <w:szCs w:val="24"/>
        </w:rPr>
        <w:t xml:space="preserve"> communauté de vers de terre </w:t>
      </w:r>
      <w:r w:rsidR="0037320E" w:rsidRPr="00F81BC6">
        <w:rPr>
          <w:rFonts w:cs="Times New Roman"/>
          <w:szCs w:val="24"/>
        </w:rPr>
        <w:t xml:space="preserve">sur 3838 sites échantillonnés dans 8 pays d’Europe. </w:t>
      </w:r>
      <w:r w:rsidR="00A056D4">
        <w:rPr>
          <w:rFonts w:cs="Times New Roman"/>
          <w:szCs w:val="24"/>
        </w:rPr>
        <w:t>Ils ont observé</w:t>
      </w:r>
      <w:r w:rsidR="009F5DFA">
        <w:rPr>
          <w:rFonts w:cs="Times New Roman"/>
          <w:szCs w:val="24"/>
        </w:rPr>
        <w:t xml:space="preserve"> </w:t>
      </w:r>
      <w:r w:rsidR="00A11A24">
        <w:rPr>
          <w:rFonts w:cs="Times New Roman"/>
          <w:szCs w:val="24"/>
        </w:rPr>
        <w:t xml:space="preserve">que l’abondance et </w:t>
      </w:r>
      <w:r w:rsidR="007B03B3">
        <w:rPr>
          <w:rFonts w:cs="Times New Roman"/>
          <w:szCs w:val="24"/>
        </w:rPr>
        <w:t xml:space="preserve">la richesse des vers de terre été affecté par </w:t>
      </w:r>
      <w:r w:rsidR="002D625B">
        <w:rPr>
          <w:rFonts w:cs="Times New Roman"/>
          <w:szCs w:val="24"/>
        </w:rPr>
        <w:t>l’occupation du sol, les propriété</w:t>
      </w:r>
      <w:r w:rsidR="009F2D25">
        <w:rPr>
          <w:rFonts w:cs="Times New Roman"/>
          <w:szCs w:val="24"/>
        </w:rPr>
        <w:t>s</w:t>
      </w:r>
      <w:r w:rsidR="002D625B">
        <w:rPr>
          <w:rFonts w:cs="Times New Roman"/>
          <w:szCs w:val="24"/>
        </w:rPr>
        <w:t xml:space="preserve"> du sol</w:t>
      </w:r>
      <w:r w:rsidR="00F025AB">
        <w:rPr>
          <w:rFonts w:cs="Times New Roman"/>
          <w:szCs w:val="24"/>
        </w:rPr>
        <w:t xml:space="preserve"> (pH, matière</w:t>
      </w:r>
      <w:r w:rsidR="009F2D25">
        <w:rPr>
          <w:rFonts w:cs="Times New Roman"/>
          <w:szCs w:val="24"/>
        </w:rPr>
        <w:t>s</w:t>
      </w:r>
      <w:r w:rsidR="00F025AB">
        <w:rPr>
          <w:rFonts w:cs="Times New Roman"/>
          <w:szCs w:val="24"/>
        </w:rPr>
        <w:t xml:space="preserve"> organique</w:t>
      </w:r>
      <w:r w:rsidR="009F2D25">
        <w:rPr>
          <w:rFonts w:cs="Times New Roman"/>
          <w:szCs w:val="24"/>
        </w:rPr>
        <w:t>s</w:t>
      </w:r>
      <w:r w:rsidR="00F025AB">
        <w:rPr>
          <w:rFonts w:cs="Times New Roman"/>
          <w:szCs w:val="24"/>
        </w:rPr>
        <w:t xml:space="preserve"> et texture</w:t>
      </w:r>
      <w:r w:rsidR="009F2D25">
        <w:rPr>
          <w:rFonts w:cs="Times New Roman"/>
          <w:szCs w:val="24"/>
        </w:rPr>
        <w:t>s</w:t>
      </w:r>
      <w:r w:rsidR="00F025AB">
        <w:rPr>
          <w:rFonts w:cs="Times New Roman"/>
          <w:szCs w:val="24"/>
        </w:rPr>
        <w:t>)</w:t>
      </w:r>
      <w:r w:rsidR="00BD4640">
        <w:rPr>
          <w:rFonts w:cs="Times New Roman"/>
          <w:szCs w:val="24"/>
        </w:rPr>
        <w:t xml:space="preserve"> et </w:t>
      </w:r>
      <w:r w:rsidR="005D1296">
        <w:rPr>
          <w:rFonts w:cs="Times New Roman"/>
          <w:szCs w:val="24"/>
        </w:rPr>
        <w:t>la latitude.</w:t>
      </w:r>
      <w:r w:rsidR="004C3B89">
        <w:rPr>
          <w:rFonts w:cs="Times New Roman"/>
          <w:szCs w:val="24"/>
        </w:rPr>
        <w:t xml:space="preserve"> </w:t>
      </w:r>
      <w:r w:rsidR="0037320E" w:rsidRPr="00F81BC6">
        <w:rPr>
          <w:rFonts w:cs="Times New Roman"/>
          <w:szCs w:val="24"/>
        </w:rPr>
        <w:t xml:space="preserve">Récemment, une autre étude réalisée par </w:t>
      </w:r>
      <w:r w:rsidR="0037320E" w:rsidRPr="00F81BC6">
        <w:rPr>
          <w:rFonts w:cs="Times New Roman"/>
          <w:szCs w:val="24"/>
        </w:rPr>
        <w:fldChar w:fldCharType="begin"/>
      </w:r>
      <w:r w:rsidR="0037320E" w:rsidRPr="00F81BC6">
        <w:rPr>
          <w:rFonts w:cs="Times New Roman"/>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Phillips et al. (2019)</w:t>
      </w:r>
      <w:r w:rsidR="0037320E" w:rsidRPr="00F81BC6">
        <w:rPr>
          <w:rFonts w:cs="Times New Roman"/>
          <w:szCs w:val="24"/>
        </w:rPr>
        <w:fldChar w:fldCharType="end"/>
      </w:r>
      <w:r w:rsidR="0037320E" w:rsidRPr="00F81BC6">
        <w:rPr>
          <w:rFonts w:cs="Times New Roman"/>
          <w:szCs w:val="24"/>
        </w:rPr>
        <w:t xml:space="preserve"> </w:t>
      </w:r>
      <w:r w:rsidR="00164953" w:rsidRPr="00F81BC6">
        <w:rPr>
          <w:rFonts w:cs="Times New Roman"/>
          <w:szCs w:val="24"/>
        </w:rPr>
        <w:t>sur</w:t>
      </w:r>
      <w:r w:rsidR="00312E6B" w:rsidRPr="00F81BC6">
        <w:rPr>
          <w:rFonts w:cs="Times New Roman"/>
          <w:szCs w:val="24"/>
        </w:rPr>
        <w:t xml:space="preserve"> 9212 sites </w:t>
      </w:r>
      <w:r w:rsidR="00FB32F9" w:rsidRPr="00F81BC6">
        <w:rPr>
          <w:rFonts w:cs="Times New Roman"/>
          <w:szCs w:val="24"/>
        </w:rPr>
        <w:t>répartis</w:t>
      </w:r>
      <w:r w:rsidR="00312E6B" w:rsidRPr="00F81BC6">
        <w:rPr>
          <w:rFonts w:cs="Times New Roman"/>
          <w:szCs w:val="24"/>
        </w:rPr>
        <w:t xml:space="preserve"> dans 57 pays</w:t>
      </w:r>
      <w:r w:rsidR="00164953" w:rsidRPr="00F81BC6">
        <w:rPr>
          <w:rFonts w:cs="Times New Roman"/>
          <w:szCs w:val="24"/>
        </w:rPr>
        <w:t xml:space="preserve"> </w:t>
      </w:r>
      <w:r w:rsidR="0037320E" w:rsidRPr="00F81BC6">
        <w:rPr>
          <w:rFonts w:cs="Times New Roman"/>
          <w:szCs w:val="24"/>
        </w:rPr>
        <w:t xml:space="preserve">a démontré que les facteurs climatiques et le type d’habitat sont les filtres environnementaux les plus importants dans l’altération des paramètres lombriciens. Toutefois, leurs études sont limitées par l’utilisation d’un seul type d’algorithme de modélisation prédictive : des modèles linéaires généralisés pour </w:t>
      </w:r>
      <w:r w:rsidR="0037320E" w:rsidRPr="00F81BC6">
        <w:rPr>
          <w:rFonts w:cs="Times New Roman"/>
          <w:szCs w:val="24"/>
        </w:rPr>
        <w:fldChar w:fldCharType="begin"/>
      </w:r>
      <w:r w:rsidR="0037320E" w:rsidRPr="00F81BC6">
        <w:rPr>
          <w:rFonts w:cs="Times New Roman"/>
          <w:szCs w:val="24"/>
        </w:rPr>
        <w:instrText xml:space="preserve"> ADDIN ZOTERO_ITEM CSL_CITATION {"citationID":"rpOrZVXG","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 xml:space="preserve">Rutgers et al. </w:t>
      </w:r>
      <w:r w:rsidR="0037320E" w:rsidRPr="00F81BC6">
        <w:rPr>
          <w:rFonts w:cs="Times New Roman"/>
          <w:szCs w:val="24"/>
        </w:rPr>
        <w:lastRenderedPageBreak/>
        <w:t>(2016)</w:t>
      </w:r>
      <w:r w:rsidR="0037320E" w:rsidRPr="00F81BC6">
        <w:rPr>
          <w:rFonts w:cs="Times New Roman"/>
          <w:szCs w:val="24"/>
        </w:rPr>
        <w:fldChar w:fldCharType="end"/>
      </w:r>
      <w:r w:rsidR="0037320E" w:rsidRPr="00F81BC6">
        <w:rPr>
          <w:rFonts w:cs="Times New Roman"/>
          <w:szCs w:val="24"/>
        </w:rPr>
        <w:t xml:space="preserve"> et des modèles linéaires généralisés à effets mixtes pour </w:t>
      </w:r>
      <w:r w:rsidR="0037320E" w:rsidRPr="00F81BC6">
        <w:rPr>
          <w:rFonts w:cs="Times New Roman"/>
          <w:szCs w:val="24"/>
        </w:rPr>
        <w:fldChar w:fldCharType="begin"/>
      </w:r>
      <w:r w:rsidR="0037320E" w:rsidRPr="00F81BC6">
        <w:rPr>
          <w:rFonts w:cs="Times New Roman"/>
          <w:szCs w:val="24"/>
        </w:rPr>
        <w:instrText xml:space="preserve"> ADDIN ZOTERO_ITEM CSL_CITATION {"citationID":"ZoC8Sun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Phillips et al. (2019)</w:t>
      </w:r>
      <w:r w:rsidR="0037320E" w:rsidRPr="00F81BC6">
        <w:rPr>
          <w:rFonts w:cs="Times New Roman"/>
          <w:szCs w:val="24"/>
        </w:rPr>
        <w:fldChar w:fldCharType="end"/>
      </w:r>
      <w:r w:rsidR="0037320E" w:rsidRPr="00F81BC6">
        <w:rPr>
          <w:rFonts w:cs="Times New Roman"/>
          <w:szCs w:val="24"/>
        </w:rPr>
        <w:t xml:space="preserve">. </w:t>
      </w:r>
      <w:commentRangeStart w:id="5"/>
      <w:commentRangeStart w:id="6"/>
      <w:r w:rsidR="0037320E" w:rsidRPr="00F81BC6">
        <w:rPr>
          <w:rFonts w:cs="Times New Roman"/>
          <w:szCs w:val="24"/>
        </w:rPr>
        <w:t>Or, il serait pertinent de comparer plusieurs algorithmes afin de trouver le meilleur modèle pour chaque paramètre des vers de terre</w:t>
      </w:r>
      <w:r w:rsidR="000850FB" w:rsidRPr="00F81BC6">
        <w:rPr>
          <w:rFonts w:cs="Times New Roman"/>
          <w:szCs w:val="24"/>
        </w:rPr>
        <w:t xml:space="preserve"> (abondance, biomasse et richesse)</w:t>
      </w:r>
      <w:r w:rsidR="0037320E" w:rsidRPr="00F81BC6">
        <w:rPr>
          <w:rFonts w:cs="Times New Roman"/>
          <w:szCs w:val="24"/>
        </w:rPr>
        <w:t xml:space="preserve">. </w:t>
      </w:r>
      <w:commentRangeEnd w:id="5"/>
      <w:r w:rsidR="003B50FD" w:rsidRPr="00F81BC6">
        <w:rPr>
          <w:rStyle w:val="CommentReference"/>
          <w:rFonts w:cs="Times New Roman"/>
        </w:rPr>
        <w:commentReference w:id="5"/>
      </w:r>
      <w:commentRangeEnd w:id="6"/>
      <w:r w:rsidR="00656A9F">
        <w:rPr>
          <w:rStyle w:val="CommentReference"/>
        </w:rPr>
        <w:commentReference w:id="6"/>
      </w:r>
      <w:r w:rsidR="0037320E" w:rsidRPr="00F81BC6">
        <w:rPr>
          <w:rFonts w:cs="Times New Roman"/>
          <w:szCs w:val="24"/>
        </w:rPr>
        <w:t xml:space="preserve">De plus, les valeurs prédites par les modèles de </w:t>
      </w:r>
      <w:r w:rsidR="0037320E" w:rsidRPr="00F81BC6">
        <w:rPr>
          <w:rFonts w:cs="Times New Roman"/>
          <w:szCs w:val="24"/>
        </w:rPr>
        <w:fldChar w:fldCharType="begin"/>
      </w:r>
      <w:r w:rsidR="0037320E" w:rsidRPr="00F81BC6">
        <w:rPr>
          <w:rFonts w:cs="Times New Roman"/>
          <w:szCs w:val="24"/>
        </w:rPr>
        <w:instrText xml:space="preserve"> ADDIN ZOTERO_ITEM CSL_CITATION {"citationID":"UHX69Vhq","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Rutgers et al. (2016)</w:t>
      </w:r>
      <w:r w:rsidR="0037320E" w:rsidRPr="00F81BC6">
        <w:rPr>
          <w:rFonts w:cs="Times New Roman"/>
          <w:szCs w:val="24"/>
        </w:rPr>
        <w:fldChar w:fldCharType="end"/>
      </w:r>
      <w:r w:rsidR="0037320E" w:rsidRPr="00F81BC6">
        <w:rPr>
          <w:rFonts w:cs="Times New Roman"/>
          <w:szCs w:val="24"/>
        </w:rPr>
        <w:t xml:space="preserve"> et de </w:t>
      </w:r>
      <w:r w:rsidR="0037320E" w:rsidRPr="00F81BC6">
        <w:rPr>
          <w:rFonts w:cs="Times New Roman"/>
          <w:szCs w:val="24"/>
        </w:rPr>
        <w:fldChar w:fldCharType="begin"/>
      </w:r>
      <w:r w:rsidR="0037320E" w:rsidRPr="00F81BC6">
        <w:rPr>
          <w:rFonts w:cs="Times New Roman"/>
          <w:szCs w:val="24"/>
        </w:rPr>
        <w:instrText xml:space="preserve"> ADDIN ZOTERO_ITEM CSL_CITATION {"citationID":"RI4LlLC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7320E" w:rsidRPr="00F81BC6">
        <w:rPr>
          <w:rFonts w:cs="Times New Roman"/>
          <w:szCs w:val="24"/>
        </w:rPr>
        <w:fldChar w:fldCharType="separate"/>
      </w:r>
      <w:r w:rsidR="0037320E" w:rsidRPr="00F81BC6">
        <w:rPr>
          <w:rFonts w:cs="Times New Roman"/>
          <w:szCs w:val="24"/>
        </w:rPr>
        <w:t>Phillips et al. (2019)</w:t>
      </w:r>
      <w:r w:rsidR="0037320E" w:rsidRPr="00F81BC6">
        <w:rPr>
          <w:rFonts w:cs="Times New Roman"/>
          <w:szCs w:val="24"/>
        </w:rPr>
        <w:fldChar w:fldCharType="end"/>
      </w:r>
      <w:r w:rsidR="0037320E" w:rsidRPr="00F81BC6">
        <w:rPr>
          <w:rFonts w:cs="Times New Roman"/>
          <w:szCs w:val="24"/>
        </w:rPr>
        <w:t xml:space="preserve"> sont différents des valeurs observées sur le terrain en </w:t>
      </w:r>
      <w:r w:rsidR="0033259E">
        <w:rPr>
          <w:rFonts w:cs="Times New Roman"/>
          <w:szCs w:val="24"/>
        </w:rPr>
        <w:t>Bretagne (France)</w:t>
      </w:r>
      <w:r w:rsidR="0037320E" w:rsidRPr="00F81BC6">
        <w:rPr>
          <w:rFonts w:cs="Times New Roman"/>
          <w:szCs w:val="24"/>
        </w:rPr>
        <w:t xml:space="preserve"> par </w:t>
      </w:r>
      <w:r w:rsidR="0037320E" w:rsidRPr="00F81BC6">
        <w:rPr>
          <w:rFonts w:cs="Times New Roman"/>
          <w:szCs w:val="24"/>
        </w:rPr>
        <w:fldChar w:fldCharType="begin"/>
      </w:r>
      <w:r w:rsidR="007414A2">
        <w:rPr>
          <w:rFonts w:cs="Times New Roman"/>
          <w:szCs w:val="24"/>
        </w:rPr>
        <w:instrText xml:space="preserve"> ADDIN ZOTERO_ITEM CSL_CITATION {"citationID":"tfqC9JlD","properties":{"formattedCitation":"(Cluzeau et al., 2012)","plainCitation":"(Cluzeau et al., 2012)","dontUpdate":true,"noteIndex":0},"citationItems":[{"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0037320E" w:rsidRPr="00F81BC6">
        <w:rPr>
          <w:rFonts w:cs="Times New Roman"/>
          <w:szCs w:val="24"/>
        </w:rPr>
        <w:fldChar w:fldCharType="separate"/>
      </w:r>
      <w:r w:rsidR="0037320E" w:rsidRPr="00F81BC6">
        <w:rPr>
          <w:rFonts w:cs="Times New Roman"/>
        </w:rPr>
        <w:t xml:space="preserve">Cluzeau et al. </w:t>
      </w:r>
      <w:r w:rsidR="0028207E">
        <w:rPr>
          <w:rFonts w:cs="Times New Roman"/>
        </w:rPr>
        <w:t>(</w:t>
      </w:r>
      <w:r w:rsidR="0037320E" w:rsidRPr="00F81BC6">
        <w:rPr>
          <w:rFonts w:cs="Times New Roman"/>
        </w:rPr>
        <w:t>2012)</w:t>
      </w:r>
      <w:r w:rsidR="0037320E" w:rsidRPr="00F81BC6">
        <w:rPr>
          <w:rFonts w:cs="Times New Roman"/>
          <w:szCs w:val="24"/>
        </w:rPr>
        <w:fldChar w:fldCharType="end"/>
      </w:r>
      <w:r w:rsidR="0037320E" w:rsidRPr="00F81BC6">
        <w:rPr>
          <w:rFonts w:cs="Times New Roman"/>
          <w:szCs w:val="24"/>
        </w:rPr>
        <w:t>.</w:t>
      </w:r>
    </w:p>
    <w:p w14:paraId="79F1C76F" w14:textId="3CB826C5" w:rsidR="007E377A" w:rsidRPr="00F81BC6" w:rsidRDefault="007E377A" w:rsidP="0000187D">
      <w:pPr>
        <w:rPr>
          <w:rFonts w:cs="Times New Roman"/>
          <w:szCs w:val="24"/>
        </w:rPr>
      </w:pPr>
      <w:r w:rsidRPr="00F81BC6">
        <w:rPr>
          <w:rFonts w:cs="Times New Roman"/>
          <w:szCs w:val="24"/>
        </w:rPr>
        <w:t xml:space="preserve">En France, la plus récente étude a été réalisée sur 1366 sites par </w:t>
      </w:r>
      <w:r w:rsidRPr="00F81BC6">
        <w:rPr>
          <w:rFonts w:cs="Times New Roman"/>
          <w:szCs w:val="24"/>
        </w:rPr>
        <w:fldChar w:fldCharType="begin"/>
      </w:r>
      <w:r w:rsidRPr="00F81BC6">
        <w:rPr>
          <w:rFonts w:cs="Times New Roman"/>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00F81BC6">
        <w:rPr>
          <w:rFonts w:cs="Times New Roman"/>
          <w:szCs w:val="24"/>
        </w:rPr>
        <w:fldChar w:fldCharType="separate"/>
      </w:r>
      <w:r w:rsidRPr="00F81BC6">
        <w:rPr>
          <w:rFonts w:cs="Times New Roman"/>
          <w:szCs w:val="24"/>
        </w:rPr>
        <w:t>Fourcade and Vercauteren (2022)</w:t>
      </w:r>
      <w:r w:rsidRPr="00F81BC6">
        <w:rPr>
          <w:rFonts w:cs="Times New Roman"/>
          <w:szCs w:val="24"/>
        </w:rPr>
        <w:fldChar w:fldCharType="end"/>
      </w:r>
      <w:r w:rsidRPr="00F81BC6">
        <w:rPr>
          <w:rFonts w:cs="Times New Roman"/>
          <w:szCs w:val="24"/>
        </w:rPr>
        <w:t xml:space="preserve">, qui ont utilisé des arbres de régression boostés pour construire des prévisions spatiale de la diversité fonctionnelle avec 44 espèces des vers de terre. Cependant, l'étude de </w:t>
      </w:r>
      <w:r w:rsidRPr="00F81BC6">
        <w:rPr>
          <w:rFonts w:cs="Times New Roman"/>
          <w:szCs w:val="24"/>
        </w:rPr>
        <w:fldChar w:fldCharType="begin"/>
      </w:r>
      <w:r w:rsidRPr="00F81BC6">
        <w:rPr>
          <w:rFonts w:cs="Times New Roman"/>
          <w:szCs w:val="24"/>
        </w:rPr>
        <w:instrText xml:space="preserve"> ADDIN ZOTERO_ITEM CSL_CITATION {"citationID":"mpXtK88f","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00F81BC6">
        <w:rPr>
          <w:rFonts w:cs="Times New Roman"/>
          <w:szCs w:val="24"/>
        </w:rPr>
        <w:fldChar w:fldCharType="separate"/>
      </w:r>
      <w:r w:rsidRPr="00F81BC6">
        <w:rPr>
          <w:rFonts w:cs="Times New Roman"/>
          <w:szCs w:val="24"/>
        </w:rPr>
        <w:t>Fourcade and Vercauteren (2022)</w:t>
      </w:r>
      <w:r w:rsidRPr="00F81BC6">
        <w:rPr>
          <w:rFonts w:cs="Times New Roman"/>
          <w:szCs w:val="24"/>
        </w:rPr>
        <w:fldChar w:fldCharType="end"/>
      </w:r>
      <w:r w:rsidRPr="00F81BC6">
        <w:rPr>
          <w:rFonts w:cs="Times New Roman"/>
          <w:szCs w:val="24"/>
        </w:rPr>
        <w:t xml:space="preserve"> repose uniquement sur des données de présence/absence des espèces de vers de terre en France collectées dans les années 1960 par </w:t>
      </w:r>
      <w:r w:rsidRPr="00F81BC6">
        <w:rPr>
          <w:rFonts w:cs="Times New Roman"/>
          <w:szCs w:val="24"/>
        </w:rPr>
        <w:fldChar w:fldCharType="begin"/>
      </w:r>
      <w:r w:rsidRPr="00F81BC6">
        <w:rPr>
          <w:rFonts w:cs="Times New Roman"/>
          <w:szCs w:val="24"/>
        </w:rPr>
        <w:instrText xml:space="preserve"> ADDIN ZOTERO_ITEM CSL_CITATION {"citationID":"QllsLShn","properties":{"formattedCitation":"(Bouch\\uc0\\u233{}, 1972)","plainCitation":"(Bouché, 1972)","dontUpdate":true,"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Pr="00F81BC6">
        <w:rPr>
          <w:rFonts w:cs="Times New Roman"/>
          <w:szCs w:val="24"/>
        </w:rPr>
        <w:fldChar w:fldCharType="separate"/>
      </w:r>
      <w:r w:rsidRPr="00F81BC6">
        <w:rPr>
          <w:rFonts w:cs="Times New Roman"/>
          <w:kern w:val="0"/>
        </w:rPr>
        <w:t>Bouché (1972)</w:t>
      </w:r>
      <w:r w:rsidRPr="00F81BC6">
        <w:rPr>
          <w:rFonts w:cs="Times New Roman"/>
          <w:szCs w:val="24"/>
        </w:rPr>
        <w:fldChar w:fldCharType="end"/>
      </w:r>
      <w:r w:rsidRPr="00F81BC6">
        <w:rPr>
          <w:rFonts w:cs="Times New Roman"/>
          <w:szCs w:val="24"/>
        </w:rPr>
        <w:t>. Or, ces données ne reflètent plus l'assemblage actuel des vers de terre en France. De plus, l'étude de la communauté des vers de terre doit inclure les variables décrivant la richesse en espèces, l'abondance et la biomasse totale, qui sont des paramètres vitaux pour les évaluations de la biodiversité. Utiliser seulement la diversité fonctionnelle n'est pas suffisant pour évaluer la biodiversité, car, par exemple, deux communautés peuvent être identiques en termes de</w:t>
      </w:r>
      <w:r w:rsidR="001D6A85">
        <w:rPr>
          <w:rFonts w:cs="Times New Roman"/>
          <w:szCs w:val="24"/>
        </w:rPr>
        <w:t xml:space="preserve"> </w:t>
      </w:r>
      <w:r>
        <w:rPr>
          <w:rFonts w:cs="Times New Roman"/>
          <w:szCs w:val="24"/>
        </w:rPr>
        <w:t>diversité</w:t>
      </w:r>
      <w:r w:rsidRPr="00F81BC6">
        <w:rPr>
          <w:rFonts w:cs="Times New Roman"/>
          <w:szCs w:val="24"/>
        </w:rPr>
        <w:t xml:space="preserve">, mais différer en </w:t>
      </w:r>
      <w:r w:rsidR="00F027C3">
        <w:rPr>
          <w:rFonts w:cs="Times New Roman"/>
          <w:szCs w:val="24"/>
        </w:rPr>
        <w:t xml:space="preserve">termes de </w:t>
      </w:r>
      <w:r w:rsidRPr="00F81BC6">
        <w:rPr>
          <w:rFonts w:cs="Times New Roman"/>
          <w:szCs w:val="24"/>
        </w:rPr>
        <w:t xml:space="preserve">densité </w:t>
      </w:r>
      <w:r w:rsidRPr="00F81BC6">
        <w:rPr>
          <w:rFonts w:cs="Times New Roman"/>
          <w:szCs w:val="24"/>
        </w:rPr>
        <w:fldChar w:fldCharType="begin"/>
      </w:r>
      <w:r w:rsidRPr="00F81BC6">
        <w:rPr>
          <w:rFonts w:cs="Times New Roman"/>
          <w:szCs w:val="24"/>
        </w:rPr>
        <w:instrText xml:space="preserve"> ADDIN ZOTERO_ITEM CSL_CITATION {"citationID":"6WVji3bf","properties":{"formattedCitation":"(Groves, 2022)","plainCitation":"(Groves, 2022)","noteIndex":0},"citationItems":[{"id":1126,"uris":["http://zotero.org/users/7119014/items/99W33M6C"],"itemData":{"id":1126,"type":"webpage","title":"Biogeographic region | Definition, Features, Locations, &amp; Facts | Britannica","URL":"https://www.britannica.com/science/biogeographic-region","author":[{"family":"Groves","given":"C. Peter"}],"accessed":{"date-parts":[["2024",4,17]]},"issued":{"date-parts":[["2022"]]}}}],"schema":"https://github.com/citation-style-language/schema/raw/master/csl-citation.json"} </w:instrText>
      </w:r>
      <w:r w:rsidRPr="00F81BC6">
        <w:rPr>
          <w:rFonts w:cs="Times New Roman"/>
          <w:szCs w:val="24"/>
        </w:rPr>
        <w:fldChar w:fldCharType="separate"/>
      </w:r>
      <w:r w:rsidRPr="00F81BC6">
        <w:rPr>
          <w:rFonts w:cs="Times New Roman"/>
        </w:rPr>
        <w:t>(Groves, 2022)</w:t>
      </w:r>
      <w:r w:rsidRPr="00F81BC6">
        <w:rPr>
          <w:rFonts w:cs="Times New Roman"/>
          <w:szCs w:val="24"/>
        </w:rPr>
        <w:fldChar w:fldCharType="end"/>
      </w:r>
      <w:r w:rsidRPr="00F81BC6">
        <w:rPr>
          <w:rFonts w:cs="Times New Roman"/>
          <w:szCs w:val="24"/>
        </w:rPr>
        <w:t>.</w:t>
      </w:r>
    </w:p>
    <w:p w14:paraId="4629AF5E" w14:textId="73B6385C" w:rsidR="008F4743" w:rsidRDefault="0037320E" w:rsidP="0000187D">
      <w:pPr>
        <w:rPr>
          <w:rFonts w:cs="Times New Roman"/>
          <w:szCs w:val="24"/>
        </w:rPr>
      </w:pPr>
      <w:r w:rsidRPr="00F81BC6">
        <w:rPr>
          <w:rFonts w:cs="Times New Roman"/>
          <w:szCs w:val="24"/>
        </w:rPr>
        <w:t>Pour</w:t>
      </w:r>
      <w:r w:rsidR="00274E45">
        <w:rPr>
          <w:rFonts w:cs="Times New Roman"/>
          <w:szCs w:val="24"/>
        </w:rPr>
        <w:t xml:space="preserve"> </w:t>
      </w:r>
      <w:r w:rsidR="00274E45" w:rsidRPr="00274E45">
        <w:rPr>
          <w:rFonts w:cs="Times New Roman"/>
          <w:szCs w:val="24"/>
        </w:rPr>
        <w:t xml:space="preserve">comprendre la biodiversité, sa répartition et les facteurs </w:t>
      </w:r>
      <w:r w:rsidR="008A0553">
        <w:rPr>
          <w:rFonts w:cs="Times New Roman"/>
          <w:szCs w:val="24"/>
        </w:rPr>
        <w:t xml:space="preserve">environnementale </w:t>
      </w:r>
      <w:r w:rsidR="00221221">
        <w:rPr>
          <w:rFonts w:cs="Times New Roman"/>
          <w:szCs w:val="24"/>
        </w:rPr>
        <w:t xml:space="preserve">influençant </w:t>
      </w:r>
      <w:r w:rsidR="00274E45" w:rsidRPr="00274E45">
        <w:rPr>
          <w:rFonts w:cs="Times New Roman"/>
          <w:szCs w:val="24"/>
        </w:rPr>
        <w:t>cette répartition</w:t>
      </w:r>
      <w:r w:rsidRPr="00F81BC6">
        <w:rPr>
          <w:rFonts w:cs="Times New Roman"/>
          <w:szCs w:val="24"/>
        </w:rPr>
        <w:t>, plusieurs outils ont été développés ces dernières années. On distingue les modèles de distribution des espèces « </w:t>
      </w:r>
      <w:proofErr w:type="spellStart"/>
      <w:r w:rsidRPr="00F81BC6">
        <w:rPr>
          <w:rFonts w:cs="Times New Roman"/>
          <w:szCs w:val="24"/>
        </w:rPr>
        <w:t>species</w:t>
      </w:r>
      <w:proofErr w:type="spellEnd"/>
      <w:r w:rsidRPr="00F81BC6">
        <w:rPr>
          <w:rFonts w:cs="Times New Roman"/>
          <w:szCs w:val="24"/>
        </w:rPr>
        <w:t xml:space="preserve"> distribution modèles (</w:t>
      </w:r>
      <w:proofErr w:type="spellStart"/>
      <w:r w:rsidRPr="00F81BC6">
        <w:rPr>
          <w:rFonts w:cs="Times New Roman"/>
          <w:szCs w:val="24"/>
        </w:rPr>
        <w:t>SDMs</w:t>
      </w:r>
      <w:proofErr w:type="spellEnd"/>
      <w:r w:rsidRPr="00F81BC6">
        <w:rPr>
          <w:rFonts w:cs="Times New Roman"/>
          <w:szCs w:val="24"/>
        </w:rPr>
        <w:t>) » qui sont des modèles basés sur les niches écologique</w:t>
      </w:r>
      <w:r w:rsidR="00077A3A" w:rsidRPr="00F81BC6">
        <w:rPr>
          <w:rFonts w:cs="Times New Roman"/>
          <w:szCs w:val="24"/>
        </w:rPr>
        <w:t>s</w:t>
      </w:r>
      <w:r w:rsidRPr="00F81BC6">
        <w:rPr>
          <w:rFonts w:cs="Times New Roman"/>
          <w:szCs w:val="24"/>
        </w:rPr>
        <w:t xml:space="preserve"> « Niche-</w:t>
      </w:r>
      <w:proofErr w:type="spellStart"/>
      <w:r w:rsidRPr="00F81BC6">
        <w:rPr>
          <w:rFonts w:cs="Times New Roman"/>
          <w:szCs w:val="24"/>
        </w:rPr>
        <w:t>based</w:t>
      </w:r>
      <w:proofErr w:type="spellEnd"/>
      <w:r w:rsidRPr="00F81BC6">
        <w:rPr>
          <w:rFonts w:cs="Times New Roman"/>
          <w:szCs w:val="24"/>
        </w:rPr>
        <w:t xml:space="preserve">-modèles » et permet de modéliser les corrélations entre les espèces ou les communautés et leur environnement </w:t>
      </w:r>
      <w:r w:rsidRPr="00F81BC6">
        <w:rPr>
          <w:rFonts w:cs="Times New Roman"/>
          <w:szCs w:val="24"/>
        </w:rPr>
        <w:fldChar w:fldCharType="begin"/>
      </w:r>
      <w:r w:rsidRPr="00F81BC6">
        <w:rPr>
          <w:rFonts w:cs="Times New Roman"/>
          <w:szCs w:val="24"/>
        </w:rPr>
        <w:instrText xml:space="preserve"> ADDIN ZOTERO_ITEM CSL_CITATION {"citationID":"U7CJp7gF","properties":{"formattedCitation":"(Elith &amp; Leathwick, 2009; Guisan et al., 2017)","plainCitation":"(Elith &amp;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Pr="00F81BC6">
        <w:rPr>
          <w:rFonts w:cs="Times New Roman"/>
          <w:szCs w:val="24"/>
        </w:rPr>
        <w:fldChar w:fldCharType="separate"/>
      </w:r>
      <w:r w:rsidRPr="00F81BC6">
        <w:rPr>
          <w:rFonts w:cs="Times New Roman"/>
        </w:rPr>
        <w:t>(Elith &amp; Leathwick, 2009; Guisan et al., 2017)</w:t>
      </w:r>
      <w:r w:rsidRPr="00F81BC6">
        <w:rPr>
          <w:rFonts w:cs="Times New Roman"/>
          <w:szCs w:val="24"/>
        </w:rPr>
        <w:fldChar w:fldCharType="end"/>
      </w:r>
      <w:r w:rsidRPr="00F81BC6">
        <w:rPr>
          <w:rFonts w:cs="Times New Roman"/>
          <w:szCs w:val="24"/>
        </w:rPr>
        <w:t xml:space="preserve">. Néanmoins, ce type de modèle exige d’une part, des données sur les paramètres qui caractérise les communautés et d’autre part des données environnementales spatialisées. Divers </w:t>
      </w:r>
      <w:proofErr w:type="spellStart"/>
      <w:r w:rsidRPr="00F81BC6">
        <w:rPr>
          <w:rFonts w:cs="Times New Roman"/>
          <w:szCs w:val="24"/>
        </w:rPr>
        <w:t>SDMs</w:t>
      </w:r>
      <w:proofErr w:type="spellEnd"/>
      <w:r w:rsidRPr="00F81BC6">
        <w:rPr>
          <w:rFonts w:cs="Times New Roman"/>
          <w:szCs w:val="24"/>
        </w:rPr>
        <w:t xml:space="preserve"> existent, chacun présentant des avantages et des inconvénients </w:t>
      </w:r>
      <w:r w:rsidR="00055E3C">
        <w:rPr>
          <w:rFonts w:cs="Times New Roman"/>
          <w:szCs w:val="24"/>
        </w:rPr>
        <w:fldChar w:fldCharType="begin"/>
      </w:r>
      <w:r w:rsidR="00055E3C">
        <w:rPr>
          <w:rFonts w:cs="Times New Roman"/>
          <w:szCs w:val="24"/>
        </w:rPr>
        <w:instrText xml:space="preserve"> ADDIN ZOTERO_ITEM CSL_CITATION {"citationID":"tlO38jWl","properties":{"formattedCitation":"(Li &amp; Wang, 2013; Valavi et al., 2021)","plainCitation":"(Li &amp; Wang, 2013; Valavi et al.,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055E3C">
        <w:rPr>
          <w:rFonts w:cs="Times New Roman"/>
          <w:szCs w:val="24"/>
        </w:rPr>
        <w:fldChar w:fldCharType="separate"/>
      </w:r>
      <w:r w:rsidR="00055E3C" w:rsidRPr="00055E3C">
        <w:rPr>
          <w:rFonts w:cs="Times New Roman"/>
        </w:rPr>
        <w:t>(Li &amp; Wang, 2013; Valavi et al., 2021)</w:t>
      </w:r>
      <w:r w:rsidR="00055E3C">
        <w:rPr>
          <w:rFonts w:cs="Times New Roman"/>
          <w:szCs w:val="24"/>
        </w:rPr>
        <w:fldChar w:fldCharType="end"/>
      </w:r>
      <w:r w:rsidR="00D067D9">
        <w:rPr>
          <w:rFonts w:cs="Times New Roman"/>
          <w:szCs w:val="24"/>
        </w:rPr>
        <w:t xml:space="preserve">. </w:t>
      </w:r>
      <w:r w:rsidR="00AB59DD" w:rsidRPr="00F81BC6">
        <w:rPr>
          <w:rFonts w:cs="Times New Roman"/>
          <w:szCs w:val="24"/>
        </w:rPr>
        <w:t>Le choix</w:t>
      </w:r>
      <w:r w:rsidR="004A4B7A">
        <w:rPr>
          <w:rFonts w:cs="Times New Roman"/>
          <w:szCs w:val="24"/>
        </w:rPr>
        <w:t xml:space="preserve"> des </w:t>
      </w:r>
      <w:proofErr w:type="spellStart"/>
      <w:r w:rsidR="004A4B7A">
        <w:rPr>
          <w:rFonts w:cs="Times New Roman"/>
          <w:szCs w:val="24"/>
        </w:rPr>
        <w:t>SDMs</w:t>
      </w:r>
      <w:proofErr w:type="spellEnd"/>
      <w:r w:rsidR="00AB59DD" w:rsidRPr="00F81BC6">
        <w:rPr>
          <w:rFonts w:cs="Times New Roman"/>
          <w:szCs w:val="24"/>
        </w:rPr>
        <w:t xml:space="preserve"> exige une évaluation approfondie en fonction des caractéristiques spécifiques des données et des objectifs de modélisations. </w:t>
      </w:r>
      <w:r w:rsidR="006B0496" w:rsidRPr="006B0496">
        <w:rPr>
          <w:rFonts w:cs="Times New Roman"/>
          <w:szCs w:val="24"/>
        </w:rPr>
        <w:t xml:space="preserve">L’approche comparative de plusieurs </w:t>
      </w:r>
      <w:proofErr w:type="spellStart"/>
      <w:r w:rsidR="006B0496" w:rsidRPr="006B0496">
        <w:rPr>
          <w:rFonts w:cs="Times New Roman"/>
          <w:szCs w:val="24"/>
        </w:rPr>
        <w:t>SDMs</w:t>
      </w:r>
      <w:proofErr w:type="spellEnd"/>
      <w:r w:rsidR="006B0496" w:rsidRPr="006B0496">
        <w:rPr>
          <w:rFonts w:cs="Times New Roman"/>
          <w:szCs w:val="24"/>
        </w:rPr>
        <w:t xml:space="preserve"> pour prédire l’aire de répartition géographique et la biodiversité des vers de terre en Allemagne, telle que proposée par</w:t>
      </w:r>
      <w:r w:rsidR="00D067D9">
        <w:rPr>
          <w:rFonts w:cs="Times New Roman"/>
          <w:szCs w:val="24"/>
        </w:rPr>
        <w:t xml:space="preserve"> </w:t>
      </w:r>
      <w:r w:rsidR="00D067D9">
        <w:rPr>
          <w:rFonts w:cs="Times New Roman"/>
          <w:szCs w:val="24"/>
        </w:rPr>
        <w:fldChar w:fldCharType="begin"/>
      </w:r>
      <w:r w:rsidR="00D067D9">
        <w:rPr>
          <w:rFonts w:cs="Times New Roman"/>
          <w:szCs w:val="24"/>
        </w:rPr>
        <w:instrText xml:space="preserve"> ADDIN ZOTERO_ITEM CSL_CITATION {"citationID":"CACpb0a7","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D067D9">
        <w:rPr>
          <w:rFonts w:cs="Times New Roman"/>
          <w:szCs w:val="24"/>
        </w:rPr>
        <w:fldChar w:fldCharType="separate"/>
      </w:r>
      <w:r w:rsidR="00D067D9" w:rsidRPr="00D067D9">
        <w:rPr>
          <w:rFonts w:cs="Times New Roman"/>
        </w:rPr>
        <w:t xml:space="preserve">Salako et al. </w:t>
      </w:r>
      <w:r w:rsidR="00D067D9">
        <w:rPr>
          <w:rFonts w:cs="Times New Roman"/>
        </w:rPr>
        <w:t>(</w:t>
      </w:r>
      <w:r w:rsidR="00D067D9" w:rsidRPr="00D067D9">
        <w:rPr>
          <w:rFonts w:cs="Times New Roman"/>
        </w:rPr>
        <w:t>2023)</w:t>
      </w:r>
      <w:r w:rsidR="00D067D9">
        <w:rPr>
          <w:rFonts w:cs="Times New Roman"/>
          <w:szCs w:val="24"/>
        </w:rPr>
        <w:fldChar w:fldCharType="end"/>
      </w:r>
      <w:r w:rsidR="006B0496" w:rsidRPr="006B0496">
        <w:rPr>
          <w:rFonts w:cs="Times New Roman"/>
          <w:szCs w:val="24"/>
        </w:rPr>
        <w:t xml:space="preserve">, semble être une bonne </w:t>
      </w:r>
      <w:r w:rsidR="00143D9B">
        <w:rPr>
          <w:rFonts w:cs="Times New Roman"/>
          <w:szCs w:val="24"/>
        </w:rPr>
        <w:t>approche</w:t>
      </w:r>
      <w:r w:rsidR="006B0496">
        <w:rPr>
          <w:rFonts w:cs="Times New Roman"/>
          <w:szCs w:val="24"/>
        </w:rPr>
        <w:t>.</w:t>
      </w:r>
      <w:r w:rsidR="0061751B">
        <w:rPr>
          <w:rFonts w:cs="Times New Roman"/>
          <w:szCs w:val="24"/>
        </w:rPr>
        <w:t xml:space="preserve"> Ainsi, dans notre étude nous avons fait</w:t>
      </w:r>
      <w:r w:rsidR="00331DCF">
        <w:rPr>
          <w:rFonts w:cs="Times New Roman"/>
          <w:szCs w:val="24"/>
        </w:rPr>
        <w:t xml:space="preserve"> le choix de </w:t>
      </w:r>
      <w:r w:rsidR="007A3F32">
        <w:rPr>
          <w:rFonts w:cs="Times New Roman"/>
          <w:szCs w:val="24"/>
        </w:rPr>
        <w:t>sélectionnée</w:t>
      </w:r>
      <w:r w:rsidR="00331DCF">
        <w:rPr>
          <w:rFonts w:cs="Times New Roman"/>
          <w:szCs w:val="24"/>
        </w:rPr>
        <w:t xml:space="preserve"> </w:t>
      </w:r>
      <w:r w:rsidR="008130E9">
        <w:rPr>
          <w:rFonts w:cs="Times New Roman"/>
          <w:szCs w:val="24"/>
        </w:rPr>
        <w:t>cinq</w:t>
      </w:r>
      <w:r w:rsidR="001A2726">
        <w:rPr>
          <w:rFonts w:cs="Times New Roman"/>
          <w:szCs w:val="24"/>
        </w:rPr>
        <w:t xml:space="preserve"> </w:t>
      </w:r>
      <w:r w:rsidR="006F4C1D">
        <w:rPr>
          <w:rFonts w:cs="Times New Roman"/>
          <w:szCs w:val="24"/>
        </w:rPr>
        <w:t xml:space="preserve">méthodes ou </w:t>
      </w:r>
      <w:r w:rsidR="001A2726">
        <w:rPr>
          <w:rFonts w:cs="Times New Roman"/>
          <w:szCs w:val="24"/>
        </w:rPr>
        <w:t>algorithmes</w:t>
      </w:r>
      <w:r w:rsidR="006F4C1D">
        <w:rPr>
          <w:rFonts w:cs="Times New Roman"/>
          <w:szCs w:val="24"/>
        </w:rPr>
        <w:t xml:space="preserve"> de modélisation</w:t>
      </w:r>
      <w:r w:rsidR="008358AC">
        <w:rPr>
          <w:rFonts w:cs="Times New Roman"/>
          <w:szCs w:val="24"/>
        </w:rPr>
        <w:t xml:space="preserve"> SDM</w:t>
      </w:r>
      <w:r w:rsidR="0022108A">
        <w:rPr>
          <w:rFonts w:cs="Times New Roman"/>
          <w:szCs w:val="24"/>
        </w:rPr>
        <w:t xml:space="preserve"> et de </w:t>
      </w:r>
      <w:r w:rsidR="007A3F32">
        <w:rPr>
          <w:rFonts w:cs="Times New Roman"/>
          <w:szCs w:val="24"/>
        </w:rPr>
        <w:t>comparer</w:t>
      </w:r>
      <w:r w:rsidR="001A2726">
        <w:rPr>
          <w:rFonts w:cs="Times New Roman"/>
          <w:szCs w:val="24"/>
        </w:rPr>
        <w:t xml:space="preserve"> </w:t>
      </w:r>
      <w:r w:rsidR="00691CC1">
        <w:rPr>
          <w:rFonts w:cs="Times New Roman"/>
          <w:szCs w:val="24"/>
        </w:rPr>
        <w:t xml:space="preserve">leurs performances prédictives. </w:t>
      </w:r>
      <w:r w:rsidR="001D1C38">
        <w:rPr>
          <w:rFonts w:cs="Times New Roman"/>
          <w:szCs w:val="24"/>
        </w:rPr>
        <w:t xml:space="preserve">Cette approche comparative permet </w:t>
      </w:r>
      <w:r w:rsidR="001D1C38" w:rsidRPr="001D1C38">
        <w:rPr>
          <w:rFonts w:cs="Times New Roman"/>
          <w:szCs w:val="24"/>
        </w:rPr>
        <w:t xml:space="preserve">de </w:t>
      </w:r>
      <w:r w:rsidR="00590F89" w:rsidRPr="004D3B7F">
        <w:rPr>
          <w:rFonts w:cs="Times New Roman"/>
          <w:szCs w:val="24"/>
        </w:rPr>
        <w:t xml:space="preserve">réduire l'incertitude associée aux prédictions </w:t>
      </w:r>
      <w:r w:rsidR="00BF3337">
        <w:rPr>
          <w:rFonts w:cs="Times New Roman"/>
          <w:szCs w:val="24"/>
        </w:rPr>
        <w:t>mais aussi</w:t>
      </w:r>
      <w:r w:rsidR="001D1C38">
        <w:rPr>
          <w:rFonts w:cs="Times New Roman"/>
          <w:szCs w:val="24"/>
        </w:rPr>
        <w:t xml:space="preserve"> </w:t>
      </w:r>
      <w:r w:rsidR="007E6189" w:rsidRPr="00F81BC6">
        <w:rPr>
          <w:rFonts w:cs="Times New Roman"/>
          <w:szCs w:val="24"/>
        </w:rPr>
        <w:t xml:space="preserve">trouver le meilleur modèle pour chaque </w:t>
      </w:r>
      <w:r w:rsidR="0022108A">
        <w:rPr>
          <w:rFonts w:cs="Times New Roman"/>
          <w:szCs w:val="24"/>
        </w:rPr>
        <w:t>variable</w:t>
      </w:r>
      <w:r w:rsidR="007E6189" w:rsidRPr="00F81BC6">
        <w:rPr>
          <w:rFonts w:cs="Times New Roman"/>
          <w:szCs w:val="24"/>
        </w:rPr>
        <w:t xml:space="preserve"> </w:t>
      </w:r>
      <w:r w:rsidR="007E6189" w:rsidRPr="00F81BC6">
        <w:rPr>
          <w:rFonts w:cs="Times New Roman"/>
          <w:szCs w:val="24"/>
        </w:rPr>
        <w:lastRenderedPageBreak/>
        <w:t xml:space="preserve">des vers de terre (abondance, biomasse et richesse). </w:t>
      </w:r>
      <w:r w:rsidR="00B3450D">
        <w:rPr>
          <w:rFonts w:cs="Times New Roman"/>
          <w:szCs w:val="24"/>
        </w:rPr>
        <w:t>Les algorithmes sélectionnés</w:t>
      </w:r>
      <w:r w:rsidR="00973F24">
        <w:rPr>
          <w:rFonts w:cs="Times New Roman"/>
          <w:szCs w:val="24"/>
        </w:rPr>
        <w:t xml:space="preserve"> étaient </w:t>
      </w:r>
      <w:r w:rsidR="00973F24" w:rsidRPr="00F81BC6">
        <w:rPr>
          <w:rFonts w:cs="Times New Roman"/>
          <w:szCs w:val="24"/>
        </w:rPr>
        <w:t>les modèles linéaires généralisés (GLM),</w:t>
      </w:r>
      <w:r w:rsidR="00973F24">
        <w:rPr>
          <w:rFonts w:cs="Times New Roman"/>
          <w:szCs w:val="24"/>
        </w:rPr>
        <w:t xml:space="preserve"> l</w:t>
      </w:r>
      <w:r w:rsidR="00973F24" w:rsidRPr="00F81BC6">
        <w:rPr>
          <w:rFonts w:cs="Times New Roman"/>
          <w:szCs w:val="24"/>
        </w:rPr>
        <w:t>es modèles additifs généralisés (GAM)</w:t>
      </w:r>
      <w:r w:rsidR="00982769">
        <w:rPr>
          <w:rFonts w:cs="Times New Roman"/>
          <w:szCs w:val="24"/>
        </w:rPr>
        <w:t>, l</w:t>
      </w:r>
      <w:r w:rsidR="00982769" w:rsidRPr="00F81BC6">
        <w:rPr>
          <w:rFonts w:cs="Times New Roman"/>
          <w:szCs w:val="24"/>
        </w:rPr>
        <w:t>es forêts aléatoires (RF),</w:t>
      </w:r>
      <w:r w:rsidR="00982769">
        <w:rPr>
          <w:rFonts w:cs="Times New Roman"/>
          <w:szCs w:val="24"/>
        </w:rPr>
        <w:t xml:space="preserve"> l</w:t>
      </w:r>
      <w:r w:rsidR="00982769" w:rsidRPr="00F81BC6">
        <w:rPr>
          <w:rFonts w:cs="Times New Roman"/>
          <w:szCs w:val="24"/>
        </w:rPr>
        <w:t>es modèles de régression boostée généralisée (GBM)</w:t>
      </w:r>
      <w:r w:rsidR="007A3F32">
        <w:rPr>
          <w:rFonts w:cs="Times New Roman"/>
          <w:szCs w:val="24"/>
        </w:rPr>
        <w:t xml:space="preserve"> et </w:t>
      </w:r>
      <w:r w:rsidR="007A3F32" w:rsidRPr="00F81BC6">
        <w:rPr>
          <w:rFonts w:cs="Times New Roman"/>
          <w:szCs w:val="24"/>
        </w:rPr>
        <w:t>les réseaux de neurones artificiels (ANN)</w:t>
      </w:r>
      <w:r w:rsidR="007A3F32">
        <w:rPr>
          <w:rFonts w:cs="Times New Roman"/>
          <w:szCs w:val="24"/>
        </w:rPr>
        <w:t xml:space="preserve">. </w:t>
      </w:r>
      <w:r w:rsidR="007A3F32" w:rsidRPr="007A3F32">
        <w:rPr>
          <w:rFonts w:cs="Times New Roman"/>
          <w:szCs w:val="24"/>
        </w:rPr>
        <w:t>Ces algorithmes ont été choisis sur la base de la classification des modèles en algorithmes de régression</w:t>
      </w:r>
      <w:r w:rsidR="001A36FE">
        <w:rPr>
          <w:rFonts w:cs="Times New Roman"/>
          <w:szCs w:val="24"/>
        </w:rPr>
        <w:t xml:space="preserve"> (GLM et GAM)</w:t>
      </w:r>
      <w:r w:rsidR="007A3F32" w:rsidRPr="007A3F32">
        <w:rPr>
          <w:rFonts w:cs="Times New Roman"/>
          <w:szCs w:val="24"/>
        </w:rPr>
        <w:t xml:space="preserve"> et d’apprentissage automatique</w:t>
      </w:r>
      <w:r w:rsidR="001A36FE">
        <w:rPr>
          <w:rFonts w:cs="Times New Roman"/>
          <w:szCs w:val="24"/>
        </w:rPr>
        <w:t xml:space="preserve"> (RF, GBM et ANN)</w:t>
      </w:r>
      <w:r w:rsidR="007A3F32" w:rsidRPr="007A3F32">
        <w:rPr>
          <w:rFonts w:cs="Times New Roman"/>
          <w:szCs w:val="24"/>
        </w:rPr>
        <w:t xml:space="preserve"> mais aussi par leur large utilisation dans les études récentes </w:t>
      </w:r>
      <w:r w:rsidR="00FF14A1">
        <w:rPr>
          <w:rFonts w:cs="Times New Roman"/>
          <w:szCs w:val="24"/>
        </w:rPr>
        <w:fldChar w:fldCharType="begin"/>
      </w:r>
      <w:r w:rsidR="00FF14A1">
        <w:rPr>
          <w:rFonts w:cs="Times New Roman"/>
          <w:szCs w:val="24"/>
        </w:rPr>
        <w:instrText xml:space="preserve"> ADDIN ZOTERO_ITEM CSL_CITATION {"citationID":"QqCoOQTL","properties":{"formattedCitation":"(Li &amp; Wang, 2013; Phillips et al., 2019; Salako et al., 2023; Valavi et al., 2021)","plainCitation":"(Li &amp; Wang, 2013; Phillips et al., 2019; Salako et al., 2023; Valavi et al.,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FF14A1">
        <w:rPr>
          <w:rFonts w:cs="Times New Roman"/>
          <w:szCs w:val="24"/>
        </w:rPr>
        <w:fldChar w:fldCharType="separate"/>
      </w:r>
      <w:r w:rsidR="00FF14A1" w:rsidRPr="00FF14A1">
        <w:rPr>
          <w:rFonts w:cs="Times New Roman"/>
        </w:rPr>
        <w:t>(Li &amp; Wang, 2013; Phillips et al., 2019; Salako et al., 2023; Valavi et al., 2021)</w:t>
      </w:r>
      <w:r w:rsidR="00FF14A1">
        <w:rPr>
          <w:rFonts w:cs="Times New Roman"/>
          <w:szCs w:val="24"/>
        </w:rPr>
        <w:fldChar w:fldCharType="end"/>
      </w:r>
    </w:p>
    <w:p w14:paraId="16684EDE" w14:textId="77777777" w:rsidR="00E011BF" w:rsidRDefault="00BE54C0" w:rsidP="00E011BF">
      <w:pPr>
        <w:rPr>
          <w:rStyle w:val="CommentReference"/>
        </w:rPr>
      </w:pPr>
      <w:r w:rsidRPr="00F81BC6">
        <w:rPr>
          <w:rFonts w:cs="Times New Roman"/>
          <w:szCs w:val="24"/>
        </w:rPr>
        <w:t>L'objectif général</w:t>
      </w:r>
      <w:r w:rsidRPr="00F81BC6">
        <w:rPr>
          <w:rFonts w:cs="Times New Roman"/>
          <w:b/>
          <w:bCs/>
          <w:szCs w:val="24"/>
        </w:rPr>
        <w:t xml:space="preserve"> </w:t>
      </w:r>
      <w:r w:rsidRPr="00F81BC6">
        <w:rPr>
          <w:rFonts w:cs="Times New Roman"/>
          <w:szCs w:val="24"/>
        </w:rPr>
        <w:t xml:space="preserve">de notre étude était de développer des modèles </w:t>
      </w:r>
      <w:r w:rsidR="000F5430">
        <w:rPr>
          <w:rFonts w:cs="Times New Roman"/>
          <w:szCs w:val="24"/>
        </w:rPr>
        <w:t xml:space="preserve">pour prédire la </w:t>
      </w:r>
      <w:r w:rsidR="008367C6">
        <w:rPr>
          <w:rFonts w:cs="Times New Roman"/>
          <w:szCs w:val="24"/>
        </w:rPr>
        <w:t>communauté</w:t>
      </w:r>
      <w:r w:rsidR="000F5430">
        <w:rPr>
          <w:rFonts w:cs="Times New Roman"/>
          <w:szCs w:val="24"/>
        </w:rPr>
        <w:t xml:space="preserve"> des vers de terre en France </w:t>
      </w:r>
      <w:r w:rsidR="008367C6">
        <w:rPr>
          <w:rFonts w:cs="Times New Roman"/>
          <w:szCs w:val="24"/>
        </w:rPr>
        <w:t xml:space="preserve">métropolitain </w:t>
      </w:r>
      <w:r w:rsidRPr="00F81BC6">
        <w:rPr>
          <w:rFonts w:cs="Times New Roman"/>
          <w:szCs w:val="24"/>
        </w:rPr>
        <w:t>grâce à</w:t>
      </w:r>
      <w:r w:rsidR="008367C6">
        <w:rPr>
          <w:rFonts w:cs="Times New Roman"/>
          <w:szCs w:val="24"/>
        </w:rPr>
        <w:t xml:space="preserve"> une approche comparative</w:t>
      </w:r>
      <w:r w:rsidR="00821400">
        <w:rPr>
          <w:rFonts w:cs="Times New Roman"/>
          <w:szCs w:val="24"/>
        </w:rPr>
        <w:t xml:space="preserve"> de</w:t>
      </w:r>
      <w:r w:rsidRPr="00F81BC6">
        <w:rPr>
          <w:rFonts w:cs="Times New Roman"/>
          <w:szCs w:val="24"/>
        </w:rPr>
        <w:t xml:space="preserve"> différents algorithmes de modélisation</w:t>
      </w:r>
      <w:r w:rsidR="0070746A">
        <w:rPr>
          <w:rFonts w:cs="Times New Roman"/>
          <w:szCs w:val="24"/>
        </w:rPr>
        <w:t xml:space="preserve">. </w:t>
      </w:r>
      <w:r w:rsidR="0037320E" w:rsidRPr="00F81BC6">
        <w:rPr>
          <w:rFonts w:cs="Times New Roman"/>
          <w:szCs w:val="24"/>
        </w:rPr>
        <w:t xml:space="preserve">Plus précisément, nous avons cherché à répondre aux objectifs suivants : (i) quantifier et hiérarchiser l'influence des facteurs environnementaux (occupation du sol, propriétés du sol, localisation, </w:t>
      </w:r>
      <w:r w:rsidR="00F84CD5" w:rsidRPr="00F81BC6">
        <w:rPr>
          <w:rFonts w:cs="Times New Roman"/>
          <w:szCs w:val="24"/>
        </w:rPr>
        <w:t xml:space="preserve">et </w:t>
      </w:r>
      <w:r w:rsidR="0037320E" w:rsidRPr="00F81BC6">
        <w:rPr>
          <w:rFonts w:cs="Times New Roman"/>
          <w:szCs w:val="24"/>
        </w:rPr>
        <w:t xml:space="preserve">données climatiques) en fonction de leur contribution aux modèles prédictifs sur l'abondance (individu par m²), la biomasse (g par m²) et la richesse taxonomique totale des vers de terre (nombre de taxons </w:t>
      </w:r>
      <w:r w:rsidR="00686FC0" w:rsidRPr="00F81BC6">
        <w:rPr>
          <w:rFonts w:cs="Times New Roman"/>
          <w:szCs w:val="24"/>
        </w:rPr>
        <w:t>dans la parcelle</w:t>
      </w:r>
      <w:r w:rsidR="0037320E" w:rsidRPr="00F81BC6">
        <w:rPr>
          <w:rFonts w:cs="Times New Roman"/>
          <w:szCs w:val="24"/>
        </w:rPr>
        <w:t xml:space="preserve">) </w:t>
      </w:r>
      <w:r w:rsidR="00686FC0" w:rsidRPr="00F81BC6">
        <w:rPr>
          <w:rFonts w:cs="Times New Roman"/>
          <w:szCs w:val="24"/>
        </w:rPr>
        <w:t xml:space="preserve">en </w:t>
      </w:r>
      <w:r w:rsidR="0037320E" w:rsidRPr="00F81BC6">
        <w:rPr>
          <w:rFonts w:cs="Times New Roman"/>
          <w:szCs w:val="24"/>
        </w:rPr>
        <w:t>France métropolitaine (hors Corse) et (ii) prédire et cartographier ces mêmes paramètres lombriciens en fonction des facteurs environnementaux. Nos hypothèses reposent sur le fait que les variables climatiques (précipitation et température) et le type d'occupation du sol seraient les facteurs les plus influençant sur l'abondance et la biomasse des vers de terre, et que le type d'occupation du sol et la texture du sol influenceraient davantage la richesse en espèces.</w:t>
      </w:r>
    </w:p>
    <w:p w14:paraId="6AA6303C" w14:textId="09C2EF70" w:rsidR="00E636DD" w:rsidRPr="00F81BC6" w:rsidRDefault="006376DF" w:rsidP="00E011BF">
      <w:pPr>
        <w:pStyle w:val="Heading1"/>
      </w:pPr>
      <w:r w:rsidRPr="00F81BC6">
        <w:t xml:space="preserve">Matériels &amp; </w:t>
      </w:r>
      <w:r w:rsidR="00793D17" w:rsidRPr="00F81BC6">
        <w:t>m</w:t>
      </w:r>
      <w:r w:rsidRPr="00F81BC6">
        <w:t>éthodes</w:t>
      </w:r>
    </w:p>
    <w:p w14:paraId="6ED802C2" w14:textId="569E94A4" w:rsidR="00AD0FA6" w:rsidRPr="00F81BC6" w:rsidRDefault="003F79FD" w:rsidP="0037320E">
      <w:pPr>
        <w:pStyle w:val="Heading2"/>
        <w:rPr>
          <w:rFonts w:cs="Times New Roman"/>
        </w:rPr>
      </w:pPr>
      <w:r w:rsidRPr="00F81BC6">
        <w:rPr>
          <w:rFonts w:cs="Times New Roman"/>
        </w:rPr>
        <w:t>Zone d'étude</w:t>
      </w:r>
      <w:r w:rsidR="002A6282" w:rsidRPr="00F81BC6">
        <w:rPr>
          <w:rFonts w:cs="Times New Roman"/>
        </w:rPr>
        <w:t xml:space="preserve"> </w:t>
      </w:r>
      <w:r w:rsidR="007667AE" w:rsidRPr="00F81BC6">
        <w:rPr>
          <w:rFonts w:cs="Times New Roman"/>
        </w:rPr>
        <w:t xml:space="preserve">et collecte des données des vers de terre </w:t>
      </w:r>
    </w:p>
    <w:p w14:paraId="0C1DCCBA" w14:textId="4DB3CC2F" w:rsidR="000502D8" w:rsidRPr="00C70D8B" w:rsidRDefault="009D318C" w:rsidP="000502D8">
      <w:r>
        <w:t xml:space="preserve">La zone de notre étude couvre l’ensemble du territoire de </w:t>
      </w:r>
      <w:r w:rsidR="00D123EE">
        <w:t>France métropolitaine (hors Corse)</w:t>
      </w:r>
      <w:r w:rsidR="00592608">
        <w:t xml:space="preserve"> (Fig. </w:t>
      </w:r>
      <w:r w:rsidR="009F4239">
        <w:t>1</w:t>
      </w:r>
      <w:r w:rsidR="00592608">
        <w:t>)</w:t>
      </w:r>
      <w:r>
        <w:t xml:space="preserve">. </w:t>
      </w:r>
      <w:r w:rsidR="0083796F">
        <w:t xml:space="preserve">Nous avons utilisé </w:t>
      </w:r>
      <w:r w:rsidR="009A46AB">
        <w:t>3758</w:t>
      </w:r>
      <w:r w:rsidR="002A318C">
        <w:t xml:space="preserve"> observations </w:t>
      </w:r>
      <w:r w:rsidR="0083796F">
        <w:t xml:space="preserve">de vers de terre </w:t>
      </w:r>
      <w:r w:rsidR="007132F7">
        <w:t xml:space="preserve">de la </w:t>
      </w:r>
      <w:r w:rsidR="003F71B0" w:rsidRPr="003F71B0">
        <w:t xml:space="preserve">base de données </w:t>
      </w:r>
      <w:proofErr w:type="spellStart"/>
      <w:r w:rsidR="003F71B0" w:rsidRPr="003F71B0">
        <w:t>LandWorm</w:t>
      </w:r>
      <w:proofErr w:type="spellEnd"/>
      <w:r w:rsidR="007132F7">
        <w:t xml:space="preserve"> </w:t>
      </w:r>
      <w:r w:rsidR="007132F7" w:rsidRPr="00F84CD5">
        <w:rPr>
          <w:szCs w:val="24"/>
        </w:rPr>
        <w:t>(2023-2026 FRB-MTE-OFB)</w:t>
      </w:r>
      <w:r w:rsidR="003F71B0" w:rsidRPr="003F71B0">
        <w:t>, qui comprend les communautés de vers de terre à travers la France métropolitaine dans des conditions variées d'utilisation des sols</w:t>
      </w:r>
      <w:r w:rsidR="007132F7">
        <w:t xml:space="preserve">. </w:t>
      </w:r>
      <w:r w:rsidR="00C612D8">
        <w:t xml:space="preserve">Les échantillonnages des vers de terre </w:t>
      </w:r>
      <w:r w:rsidR="001539CC">
        <w:t>ont été effectué</w:t>
      </w:r>
      <w:r w:rsidR="007132F7">
        <w:t xml:space="preserve"> entre 1990 et 2023 </w:t>
      </w:r>
      <w:r w:rsidR="00FA7919">
        <w:t xml:space="preserve">et </w:t>
      </w:r>
      <w:r w:rsidR="00C612D8">
        <w:t>ont été réalisé</w:t>
      </w:r>
      <w:r w:rsidR="00F247BE">
        <w:t>s</w:t>
      </w:r>
      <w:r w:rsidR="00C612D8">
        <w:t xml:space="preserve"> principalement au printemps qui correspondent à la période d’activité maximale des vers de terre</w:t>
      </w:r>
      <w:r w:rsidR="00B32366">
        <w:t xml:space="preserve">. </w:t>
      </w:r>
      <w:r w:rsidR="00F432DA" w:rsidRPr="00B11C30">
        <w:rPr>
          <w:rFonts w:cs="Times New Roman"/>
          <w:szCs w:val="24"/>
        </w:rPr>
        <w:t>Les méthodes d'échantillonnage des communautés de vers de terre différaient selon les</w:t>
      </w:r>
      <w:r w:rsidR="00F432DA">
        <w:rPr>
          <w:rFonts w:cs="Times New Roman"/>
          <w:szCs w:val="24"/>
        </w:rPr>
        <w:t xml:space="preserve"> sources </w:t>
      </w:r>
      <w:r w:rsidR="004730CE">
        <w:rPr>
          <w:rFonts w:cs="Times New Roman"/>
          <w:szCs w:val="24"/>
        </w:rPr>
        <w:t xml:space="preserve">de provenance </w:t>
      </w:r>
      <w:r w:rsidR="00075631">
        <w:rPr>
          <w:rFonts w:cs="Times New Roman"/>
          <w:szCs w:val="24"/>
        </w:rPr>
        <w:t>des données</w:t>
      </w:r>
      <w:r w:rsidR="00F432DA">
        <w:rPr>
          <w:rFonts w:cs="Times New Roman"/>
          <w:szCs w:val="24"/>
        </w:rPr>
        <w:t xml:space="preserve">. Pour éviter que les différences qui existent entre les protocoles d’échantillonnage affectent nos </w:t>
      </w:r>
      <w:r w:rsidR="00F432DA">
        <w:rPr>
          <w:rFonts w:cs="Times New Roman"/>
          <w:szCs w:val="24"/>
        </w:rPr>
        <w:lastRenderedPageBreak/>
        <w:t>prédictions, n</w:t>
      </w:r>
      <w:r w:rsidR="00F432DA" w:rsidRPr="00B11C30">
        <w:rPr>
          <w:rFonts w:cs="Times New Roman"/>
          <w:szCs w:val="24"/>
        </w:rPr>
        <w:t>ous avons uniquement pris en compte les données provenant de méthodes d'échantillonnage utilisant un tri manuel</w:t>
      </w:r>
      <w:r w:rsidR="00B52174">
        <w:rPr>
          <w:rFonts w:cs="Times New Roman"/>
          <w:szCs w:val="24"/>
        </w:rPr>
        <w:t xml:space="preserve"> (</w:t>
      </w:r>
      <w:r w:rsidR="00B52174" w:rsidRPr="00C612D8">
        <w:t>ISO 23611-1 :2018</w:t>
      </w:r>
      <w:r w:rsidR="00B52174">
        <w:t>)</w:t>
      </w:r>
      <w:r w:rsidR="00F432DA" w:rsidRPr="00B11C30">
        <w:rPr>
          <w:rFonts w:cs="Times New Roman"/>
          <w:szCs w:val="24"/>
        </w:rPr>
        <w:t xml:space="preserve"> et/ou l'application d'un expulseur chimique (formaldéhyde ou </w:t>
      </w:r>
      <w:r w:rsidR="00F432DA" w:rsidRPr="003F71B0">
        <w:t>isothiocyanate d’allyle</w:t>
      </w:r>
      <w:r w:rsidR="00B52174">
        <w:t xml:space="preserve"> ; </w:t>
      </w:r>
      <w:r w:rsidR="00C70D8B" w:rsidRPr="00C612D8">
        <w:t>ISO 23611-1 :20</w:t>
      </w:r>
      <w:r w:rsidR="00C70D8B">
        <w:t>06</w:t>
      </w:r>
      <w:r w:rsidR="00F432DA" w:rsidRPr="00B11C30">
        <w:rPr>
          <w:rFonts w:cs="Times New Roman"/>
          <w:szCs w:val="24"/>
        </w:rPr>
        <w:t>).</w:t>
      </w:r>
      <w:r w:rsidR="00C70D8B">
        <w:rPr>
          <w:rFonts w:cs="Times New Roman"/>
          <w:szCs w:val="24"/>
        </w:rPr>
        <w:t xml:space="preserve"> </w:t>
      </w:r>
      <w:r w:rsidR="0047261C" w:rsidRPr="00DC34E6">
        <w:t>Dans chaque site, les vers de terre ont été collecté</w:t>
      </w:r>
      <w:r w:rsidR="00F247BE">
        <w:t>s</w:t>
      </w:r>
      <w:r w:rsidR="0047261C" w:rsidRPr="00DC34E6">
        <w:t xml:space="preserve">, triés à la main et stocké dans de l’éthanol. </w:t>
      </w:r>
      <w:r w:rsidR="00CE1531" w:rsidRPr="00DC34E6">
        <w:t xml:space="preserve">Au laboratoire, les vers de terre ont été comptés, </w:t>
      </w:r>
      <w:r w:rsidR="009436C7">
        <w:t xml:space="preserve">parfois </w:t>
      </w:r>
      <w:r w:rsidR="00CE1531" w:rsidRPr="00DC34E6">
        <w:t xml:space="preserve">pesés, </w:t>
      </w:r>
      <w:r w:rsidR="00B2224F" w:rsidRPr="00DC34E6">
        <w:t>et identifiés au niveau de l'espèce/taxon</w:t>
      </w:r>
      <w:r w:rsidR="00B2224F">
        <w:t>.</w:t>
      </w:r>
      <w:r w:rsidR="002A1599">
        <w:t xml:space="preserve"> </w:t>
      </w:r>
      <w:r w:rsidR="00031D27">
        <w:t>C</w:t>
      </w:r>
      <w:r w:rsidR="0042465C">
        <w:t xml:space="preserve">ependant, </w:t>
      </w:r>
      <w:r w:rsidR="002A318C">
        <w:t>48</w:t>
      </w:r>
      <w:r w:rsidR="0042465C">
        <w:t xml:space="preserve"> % des parcelles n’avait pas de biomasse totale. </w:t>
      </w:r>
      <w:r w:rsidR="00E609D9">
        <w:t>De cette base de données no</w:t>
      </w:r>
      <w:r w:rsidR="00622900">
        <w:t xml:space="preserve">us avons aussi </w:t>
      </w:r>
      <w:r w:rsidR="00A2301C">
        <w:t>récupéré</w:t>
      </w:r>
      <w:r w:rsidR="00622900">
        <w:t xml:space="preserve"> les coordonnées GPS </w:t>
      </w:r>
      <w:r w:rsidR="003C400A">
        <w:t>et l</w:t>
      </w:r>
      <w:r w:rsidR="00E609D9">
        <w:t>e Corine Land Cover (couverture du sol) renseignés par les gestionnaires « des projets »</w:t>
      </w:r>
      <w:r w:rsidR="00A279FC">
        <w:t xml:space="preserve"> </w:t>
      </w:r>
      <w:r w:rsidR="003C400A" w:rsidRPr="003C400A">
        <w:t>(https://land.copernicus.eu/pan-european/corine-land-cover)</w:t>
      </w:r>
      <w:r w:rsidR="00622900">
        <w:t xml:space="preserve">. </w:t>
      </w:r>
    </w:p>
    <w:p w14:paraId="57B5F0C3" w14:textId="6738CB17" w:rsidR="00D123EE" w:rsidRDefault="00552A99" w:rsidP="0042465C">
      <w:pPr>
        <w:pStyle w:val="NormalWeb"/>
        <w:jc w:val="center"/>
      </w:pPr>
      <w:r>
        <w:rPr>
          <w:noProof/>
        </w:rPr>
        <w:drawing>
          <wp:inline distT="0" distB="0" distL="0" distR="0" wp14:anchorId="36FF8B7B" wp14:editId="14A0B02C">
            <wp:extent cx="3657600" cy="3415450"/>
            <wp:effectExtent l="0" t="0" r="0" b="0"/>
            <wp:docPr id="1243297828" name="Image 34" descr="Une image contenant texte, diagramm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297828" name="Image 34" descr="Une image contenant texte, diagramme, carte&#10;&#10;Description générée automatiquemen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3415450"/>
                    </a:xfrm>
                    <a:prstGeom prst="rect">
                      <a:avLst/>
                    </a:prstGeom>
                    <a:noFill/>
                    <a:ln>
                      <a:noFill/>
                    </a:ln>
                  </pic:spPr>
                </pic:pic>
              </a:graphicData>
            </a:graphic>
          </wp:inline>
        </w:drawing>
      </w:r>
    </w:p>
    <w:p w14:paraId="058CEDD0" w14:textId="22869459" w:rsidR="007D67D1" w:rsidRDefault="007667AE" w:rsidP="004E683F">
      <w:pPr>
        <w:pStyle w:val="Heading4"/>
      </w:pPr>
      <w:commentRangeStart w:id="7"/>
      <w:r w:rsidRPr="00C52A2D">
        <w:rPr>
          <w:b/>
          <w:bCs/>
        </w:rPr>
        <w:t xml:space="preserve">Fig. </w:t>
      </w:r>
      <w:r w:rsidR="009F4239">
        <w:rPr>
          <w:b/>
          <w:bCs/>
        </w:rPr>
        <w:t>1</w:t>
      </w:r>
      <w:r w:rsidRPr="00C52A2D">
        <w:rPr>
          <w:b/>
          <w:bCs/>
        </w:rPr>
        <w:t> :</w:t>
      </w:r>
      <w:r w:rsidRPr="00C52A2D">
        <w:t xml:space="preserve"> </w:t>
      </w:r>
      <w:commentRangeEnd w:id="7"/>
      <w:r w:rsidR="00B12632">
        <w:rPr>
          <w:rStyle w:val="CommentReference"/>
          <w:rFonts w:eastAsiaTheme="minorHAnsi" w:cstheme="minorBidi"/>
          <w:i w:val="0"/>
          <w:iCs w:val="0"/>
        </w:rPr>
        <w:commentReference w:id="7"/>
      </w:r>
      <w:r w:rsidRPr="00C52A2D">
        <w:t>Carte de la zone d'étude (</w:t>
      </w:r>
      <w:r w:rsidR="00D123EE">
        <w:t>France métropolitaine (hors Corse)</w:t>
      </w:r>
      <w:r w:rsidRPr="00C52A2D">
        <w:t>) montrant la localisation des sites d'échantillonnage de vers de terre.</w:t>
      </w:r>
    </w:p>
    <w:p w14:paraId="35E218FB" w14:textId="77777777" w:rsidR="004E683F" w:rsidRPr="004E683F" w:rsidRDefault="004E683F" w:rsidP="004E683F"/>
    <w:p w14:paraId="38463147" w14:textId="3056CD8E" w:rsidR="00AD0FA6" w:rsidRPr="00F81BC6" w:rsidRDefault="002A6282" w:rsidP="0037320E">
      <w:pPr>
        <w:pStyle w:val="Heading2"/>
        <w:rPr>
          <w:rFonts w:cs="Times New Roman"/>
        </w:rPr>
      </w:pPr>
      <w:r w:rsidRPr="00F81BC6">
        <w:rPr>
          <w:rFonts w:cs="Times New Roman"/>
        </w:rPr>
        <w:t>Collecte de</w:t>
      </w:r>
      <w:r w:rsidR="00DC34E6" w:rsidRPr="00F81BC6">
        <w:rPr>
          <w:rFonts w:cs="Times New Roman"/>
        </w:rPr>
        <w:t>s</w:t>
      </w:r>
      <w:r w:rsidRPr="00F81BC6">
        <w:rPr>
          <w:rFonts w:cs="Times New Roman"/>
        </w:rPr>
        <w:t xml:space="preserve"> données environnementales</w:t>
      </w:r>
      <w:r w:rsidR="00780F0B" w:rsidRPr="00F81BC6">
        <w:rPr>
          <w:rFonts w:cs="Times New Roman"/>
        </w:rPr>
        <w:t xml:space="preserve"> </w:t>
      </w:r>
    </w:p>
    <w:p w14:paraId="0A15E191" w14:textId="52DA9CB4" w:rsidR="00D82725" w:rsidRPr="00D82725" w:rsidRDefault="006531DC" w:rsidP="00D82725">
      <w:r>
        <w:t>En plus des données sur l’occupation du sol et des coordonnées GPS obtenue</w:t>
      </w:r>
      <w:r w:rsidR="00AB09D4">
        <w:t>s</w:t>
      </w:r>
      <w:r>
        <w:t xml:space="preserve"> avec </w:t>
      </w:r>
      <w:r w:rsidR="00F84CD5">
        <w:t xml:space="preserve">le </w:t>
      </w:r>
      <w:r w:rsidR="00AB09D4">
        <w:t>base de donnée</w:t>
      </w:r>
      <w:r w:rsidR="00303BAC">
        <w:t>s</w:t>
      </w:r>
      <w:r w:rsidR="00F84CD5">
        <w:t xml:space="preserve"> </w:t>
      </w:r>
      <w:proofErr w:type="spellStart"/>
      <w:r w:rsidR="00AB09D4" w:rsidRPr="003F71B0">
        <w:t>LandWorm</w:t>
      </w:r>
      <w:proofErr w:type="spellEnd"/>
      <w:r w:rsidR="00AB09D4">
        <w:t xml:space="preserve"> </w:t>
      </w:r>
      <w:r w:rsidR="00F84CD5" w:rsidRPr="00F84CD5">
        <w:rPr>
          <w:szCs w:val="24"/>
        </w:rPr>
        <w:t>(2023-2026 FRB-MTE-OFB)</w:t>
      </w:r>
      <w:r>
        <w:t xml:space="preserve">, nous avons </w:t>
      </w:r>
      <w:r w:rsidR="00D35143">
        <w:t>utilisé des</w:t>
      </w:r>
      <w:r>
        <w:t xml:space="preserve"> variables externes connues pour avoir des effets sur les vers de terre </w:t>
      </w:r>
      <w:r>
        <w:fldChar w:fldCharType="begin"/>
      </w:r>
      <w:r>
        <w:instrText xml:space="preserve"> ADDIN ZOTERO_ITEM CSL_CITATION {"citationID":"9cQV5HBi","properties":{"unsorted":true,"formattedCitation":"(Rutgers et al., 2016; Phillips et al., 2019; Salako et al., 2023)","plainCitation":"(Rutgers et al., 2016; Phillips et al., 2019;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fldChar w:fldCharType="separate"/>
      </w:r>
      <w:r w:rsidRPr="006531DC">
        <w:rPr>
          <w:rFonts w:cs="Times New Roman"/>
        </w:rPr>
        <w:t>(Rutgers et al., 2016; Phillips et al., 2019; Salako et al., 2023)</w:t>
      </w:r>
      <w:r>
        <w:fldChar w:fldCharType="end"/>
      </w:r>
      <w:r>
        <w:t xml:space="preserve">. </w:t>
      </w:r>
      <w:r w:rsidR="00D35143">
        <w:t>Pour les variables climatiques, n</w:t>
      </w:r>
      <w:r>
        <w:t xml:space="preserve">ous avons </w:t>
      </w:r>
      <w:r w:rsidR="00D35143">
        <w:t xml:space="preserve">utilisé </w:t>
      </w:r>
      <w:r w:rsidR="000E4688">
        <w:t xml:space="preserve">les </w:t>
      </w:r>
      <w:r w:rsidR="00D35143" w:rsidRPr="00D35143">
        <w:t xml:space="preserve">19 variables bioclimatiques </w:t>
      </w:r>
      <w:r w:rsidR="00D35143" w:rsidRPr="00D35143">
        <w:lastRenderedPageBreak/>
        <w:t>standards</w:t>
      </w:r>
      <w:r w:rsidR="00D35143">
        <w:t xml:space="preserve"> </w:t>
      </w:r>
      <w:r w:rsidRPr="006531DC">
        <w:t>du projet CHELSA</w:t>
      </w:r>
      <w:r>
        <w:t xml:space="preserve"> </w:t>
      </w:r>
      <w:r w:rsidR="00D35143">
        <w:fldChar w:fldCharType="begin"/>
      </w:r>
      <w:r w:rsidR="00D35143">
        <w:instrText xml:space="preserve"> ADDIN ZOTERO_ITEM CSL_CITATION {"citationID":"BwnKkeJ8","properties":{"formattedCitation":"(Karger et al., 2017)","plainCitation":"(Karger et al., 2017)","noteIndex":0},"citationItems":[{"id":1130,"uris":["http://zotero.org/users/7119014/items/GTK4G2ME"],"itemData":{"id":1130,"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license":"2017 The Author(s)","note":"publisher: Nature Publishing Group","page":"170122","source":"www.nature.com","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schema":"https://github.com/citation-style-language/schema/raw/master/csl-citation.json"} </w:instrText>
      </w:r>
      <w:r w:rsidR="00D35143">
        <w:fldChar w:fldCharType="separate"/>
      </w:r>
      <w:r w:rsidR="00D35143" w:rsidRPr="00D35143">
        <w:rPr>
          <w:rFonts w:cs="Times New Roman"/>
        </w:rPr>
        <w:t>(Karger et al., 2017)</w:t>
      </w:r>
      <w:r w:rsidR="00D35143">
        <w:fldChar w:fldCharType="end"/>
      </w:r>
      <w:r w:rsidR="00D35143">
        <w:t>.</w:t>
      </w:r>
      <w:r w:rsidR="001F340A">
        <w:t xml:space="preserve"> Pour les variables pédologiques, nous avons d’abord utilisé </w:t>
      </w:r>
      <w:r w:rsidR="005E569F">
        <w:t xml:space="preserve">la </w:t>
      </w:r>
      <w:r w:rsidR="00702ABC" w:rsidRPr="00702ABC">
        <w:t>Base de Données d’Analyses des Terres</w:t>
      </w:r>
      <w:r w:rsidR="00887023">
        <w:t xml:space="preserve"> (BDAT ;</w:t>
      </w:r>
      <w:r w:rsidR="00702ABC">
        <w:t xml:space="preserve"> </w:t>
      </w:r>
      <w:r w:rsidR="00887023">
        <w:fldChar w:fldCharType="begin"/>
      </w:r>
      <w:r w:rsidR="007414A2">
        <w:instrText xml:space="preserve"> ADDIN ZOTERO_ITEM CSL_CITATION {"citationID":"tOj0gBFn","properties":{"formattedCitation":"(Roman Dobarco et al., 2022)","plainCitation":"(Roman Dobarco et al., 2022)","dontUpdate":true,"noteIndex":0},"citationItems":[{"id":1117,"uris":["http://zotero.org/users/7119014/items/MZGBLRQY"],"itemData":{"id":1117,"type":"dataset","abstract":"Contexte Le Réservoir utile des sols (RU) correspond à la quantité maximale qu’un sol peut retenir et restituer aux plantes. Les prédictions spatiales du RU par cartographie numérique à haute résolution sur le territoire métropolitain fournissent des informations pertinentes pour leur utilisation par des modèles écologiques et hydrologiques sur de vastes territoires et pour l'évaluation des services écosystémiques des sols tels que la régulation des flux d’eau, la séquestration du carbone et la fourniture de nourriture et de matières premières. Cependant, les prédictions spatiales du RU sont sujettes aux erreurs et aux incertitudes. De plus, la cartographie numérique des sols nécessite l'utilisation de fonctions de pédotransfert (FPT) en raison du manque de mesures géoréférencées suffisantes des limites supérieures (c'est-à-dire l'humidité du sol à la capacité au champ, θCC) et inférieures (c'est-à-dire l’humidité au point de flétrissement permanent, θPFP) de la teneur en eau du sol définissant le RU. Les objectifs de cette étude sont : 1) de prédire le RU pour la France métropolitaine en suivant les spécifications du projet GlobalSoilMap (GSM), et 2) de quantifier les incertitudes d’estimation du RU correspondant à celles des variables d’entrée et à celles des coefficients des FPT. Méthodes L’approche utilisée de cartographie numérique consiste à prédire la teneur en argile et en sable pour les 6 couches GSM d’intervalles de profondeur 0-5, 5-15, 15-30, 30-60, 60-100 et 100-200 cm en combinant des modèles de régression et des modèles géostatistiques. Tout d’abord, les données granulométriques de calibration sont transformées par la transformation en log ratio additive afin d’obtenir calyalr et siltalr. Puis, des modèles de régression utilisant l’algorithme Cubist et 44 covariables descriptives des facteurs SCORPAN (sol, climat, végétation, relief et matériau parental) ont été ajustés. Les résidus des modèles ont été calculés aux points de calibration et un modèle linéaire de corégionalisation a été ajusté entre ces résidus pour les deux variables et pour chaque couche GSM. Les résidus de argilealr et siltalr ont ensuite été interpolés par co-krigeage ordinaire en utilisant les 10 observations les plus proches. Les prédictions finales ont été calculées par addition des résidus krigés aux prédictions Cubist (i.e. régression-krigeage), puis retransformées dans l’échelle d’origine des données granulométriques. Ainsi, dans un premier temps nous avons obtenu argilealr, siltalr, argile, limon et sable. La variance de krigeage des résidus des variables alr était également un sous-produit de la procédure de krigeage. Les éléments grossiers (volume d'éléments grossiers en %) ont été modélisés avec des forêts de régressions quantiles, prédisant la moyenne, le 5e centile, le 95e centile et l'écart type des éléments grossiers par profondeur GSM. Les propriétés hydriques ont été calculées dans un deuxième temps. La teneur volumétrique en eau du sol (cm3 cm-3) à la capacité au champ ou pF = 2.0 (θCC), et au point de flétrissement permanent ou pF = 4.2 (θPFP) ont été estimées en utilisant les FPT développées par Román Dobarco et al. (2019) avec la base de données française SOLHYDRO (Al Majou et al., 2008). Ces FPT utilise la teneur en argile (%) et en sable (%) comme prédicteurs : ΘCC= 0,278 + 2,45 10-3argile – 1,35 10-3sable ΘPFP= 0,08 + 4,01 10-3 argile – 2,93 10-4sable Pour chaque couche GSM, le RU élémentaire et le RU en mm ont été calculés. Avec l’hypothèse que les éléments grossiers n’apportent pas d’eau au RU, Le RU for un volume de sol unitaire, ou RU élémentaire, est défini comme : RU élémentaire (cm3 cm-3)=(θCC- θPFP )(1-Rv ) Pour une couche de sol ou un profil, le RU total est calculé avec la formule suivante : RU (mm)=(θCC- θPFP )(1-Rv )p Où θCC est la teneur volumétrique en eau à la capacité au champ (cm3 cm-3), θPFP est la teneur volumétrique en eau au point de flétrissement permanent (cm3 cm-3), Rv est la fraction volumique en éléments grossiers, and p est la profondeur du profil ou l’épaisseur de la couche de sol considérée (mm). Finalement, les prédictions spatiales du RU pour chaque couche sont sommées sur la profondeur du sol prédite provenant d’une modélisation réalisée par Lacoste et al. (2016), sur une profondeur maximale de 2 m : RU= ∑h=16)(1-Rh)(θCCh-θPFPh) eh Où h = 1,…,6 représente les 6 couches GSM de sol, Rh est la fraction volumétrique des éléments grossiers de l’horizon h, θCCh est la teneur volumétrique en eau à la capacité au champ (cm3 cm-3) de l’horizon h, θPFPhest la teneur volumétrique en eau au point de flétrissement permanent (cm3 cm-3), et eh est l’épaisseur (i.e. tronquée en utilisant la profondeur du sol estimée) de l’horizon h en mm. Une analyse de Taylor de premier ordre a été appliquée pour calculer la variance des estimations de θCC (i.e., θ2.0), de θPFP (i.e., θ4,2), des RU élémentaires et des RU totaux. Ces variances sont considérées comme une approximation de l’incertitude d’estimation. Résultats Une évaluation indépendante indique que l’argile a le plus faible R2 (R2 argile = 0,.27, R2 limon = 0,43 et R2 sable = 0,46) et la plus faible RMSE (RMSE argile = 128 g kg-1, RMSE limon = 139 g kg-1 and RMSE sable = 172 g kg-1) des trois classes granulométriques. Cependant, le modèle pour les éléments grossiers présente les plus mauvaises performances prédictives (R2 = 0,14 and RMSE = 21%) parmi l’ensemble des variables d’entrée du RU. Les prédictions de θCC et de θPFP ont un R2 de 0,21 et 0,29. Lorsque les FPT ont été appliquées sur les prédictions spatiales d’argile et sable, la RMSE pour θCC et θPFP ont augmentées de 25% et 36% respectivement comparées à celles obtenues lorsqu’elles sont appliquées sur les données mesurées. Sur la grande majorité de la France métropolitaine, les principales sources d’incertitudes des RU élémentaires sont les éléments grossiers et la texture mais la contribution des incertitudes des coefficients des FPT augmentent dans les zones dominées par des textures très sableuses ou argileuses. Les cartes produites de θCC, θPFP et RU ont comme avantage de permettre à l’utilisateur d’incorporer les incertitudes associées dans leurs modèles écologiques ou agronomiques ou leur processus de décision utilisés pour la gestion des sols et des eaux.","DOI":"10.57745/N4E4NE","publisher":"Portail Data INRAE","source":"DOI.org (Datacite)","title":"Propriétés de granulométrie (argile, limons, sables) et d’éléments grossiers pour la France métropolitaine au pas de 90 m","URL":"https://data.inrae.fr/citation?persistentId=doi:10.57745/N4E4NE","author":[{"family":"Roman Dobarco","given":"Mercedes"},{"family":"Bourennane","given":"Hocine"},{"family":"Arrouays","given":"Dominique"},{"family":"Saby","given":"Nicolas"},{"family":"Cousin","given":"Isabelle"},{"family":"Manuel","given":"Martin P."}],"contributor":[{"family":"Martin","given":"Manuel"}],"accessed":{"date-parts":[["2024",2,20]]},"issued":{"date-parts":[["2022"]]}}}],"schema":"https://github.com/citation-style-language/schema/raw/master/csl-citation.json"} </w:instrText>
      </w:r>
      <w:r w:rsidR="00887023">
        <w:fldChar w:fldCharType="separate"/>
      </w:r>
      <w:r w:rsidR="00887023" w:rsidRPr="005E569F">
        <w:rPr>
          <w:rFonts w:cs="Times New Roman"/>
        </w:rPr>
        <w:t>Roman Dobarco et al., 2022)</w:t>
      </w:r>
      <w:r w:rsidR="00887023">
        <w:fldChar w:fldCharType="end"/>
      </w:r>
      <w:r w:rsidR="003D692B">
        <w:t xml:space="preserve"> </w:t>
      </w:r>
      <w:r w:rsidR="005E569F">
        <w:t>pour récupérer les teneurs en sable</w:t>
      </w:r>
      <w:r w:rsidR="00303BAC">
        <w:t>s</w:t>
      </w:r>
      <w:r w:rsidR="005E569F">
        <w:t>, argile</w:t>
      </w:r>
      <w:r w:rsidR="00303BAC">
        <w:t>s</w:t>
      </w:r>
      <w:r w:rsidR="005E569F">
        <w:t xml:space="preserve"> et limon</w:t>
      </w:r>
      <w:r w:rsidR="00303BAC">
        <w:t>s</w:t>
      </w:r>
      <w:r w:rsidR="003D692B">
        <w:t>.</w:t>
      </w:r>
      <w:r w:rsidR="005E569F">
        <w:t xml:space="preserve"> </w:t>
      </w:r>
      <w:r w:rsidR="00F40ECF">
        <w:t xml:space="preserve">Ces trois variables étaient disponibles </w:t>
      </w:r>
      <w:r w:rsidR="00CE688E">
        <w:t>à</w:t>
      </w:r>
      <w:r w:rsidR="00F40ECF">
        <w:t xml:space="preserve"> </w:t>
      </w:r>
      <w:r w:rsidR="00926A6A">
        <w:t>différentes profondeurs</w:t>
      </w:r>
      <w:r w:rsidR="00F40ECF">
        <w:t xml:space="preserve"> et nous avons choisi de télécharger les trois premi</w:t>
      </w:r>
      <w:r w:rsidR="00303BAC">
        <w:t>ères</w:t>
      </w:r>
      <w:r w:rsidR="00F40ECF">
        <w:t xml:space="preserve"> couches (0 à 5</w:t>
      </w:r>
      <w:r w:rsidR="00303BAC">
        <w:t xml:space="preserve"> </w:t>
      </w:r>
      <w:r w:rsidR="00F40ECF">
        <w:t>cm, 5 à 15</w:t>
      </w:r>
      <w:r w:rsidR="00303BAC">
        <w:t xml:space="preserve"> </w:t>
      </w:r>
      <w:r w:rsidR="00F40ECF">
        <w:t>cm et 15 à 30</w:t>
      </w:r>
      <w:r w:rsidR="00303BAC">
        <w:t xml:space="preserve"> </w:t>
      </w:r>
      <w:r w:rsidR="00F40ECF">
        <w:t>cm) puis de faire la moyenne pour obtenir des donnée</w:t>
      </w:r>
      <w:r w:rsidR="00012A0C">
        <w:t>s de 0 à 30 cm. Ce choix a été fait pour tenir compte de la variation de l’habitat des vers de terre.</w:t>
      </w:r>
      <w:r w:rsidR="00F40ECF">
        <w:t xml:space="preserve"> </w:t>
      </w:r>
      <w:r w:rsidR="00012A0C">
        <w:t>Par la suite, nous avons complét</w:t>
      </w:r>
      <w:r w:rsidR="00303BAC">
        <w:t>é</w:t>
      </w:r>
      <w:r w:rsidR="00012A0C">
        <w:t xml:space="preserve"> la texture </w:t>
      </w:r>
      <w:r w:rsidR="00926A6A">
        <w:t xml:space="preserve">du sol </w:t>
      </w:r>
      <w:r w:rsidR="00012A0C">
        <w:t>par les variables</w:t>
      </w:r>
      <w:r w:rsidR="00114201">
        <w:t xml:space="preserve"> suiv</w:t>
      </w:r>
      <w:r w:rsidR="000B54FE">
        <w:t>ants</w:t>
      </w:r>
      <w:r w:rsidR="00926A6A">
        <w:t> :</w:t>
      </w:r>
      <w:r w:rsidR="00012A0C">
        <w:t xml:space="preserve"> </w:t>
      </w:r>
      <w:r w:rsidR="00926A6A">
        <w:t>la c</w:t>
      </w:r>
      <w:r w:rsidR="00012A0C">
        <w:t xml:space="preserve">apacité d'échange de cations (CEC), </w:t>
      </w:r>
      <w:r w:rsidR="00926A6A">
        <w:t>le c</w:t>
      </w:r>
      <w:r w:rsidR="00012A0C">
        <w:t>arbonate de calcium (</w:t>
      </w:r>
      <w:proofErr w:type="spellStart"/>
      <w:r w:rsidR="0012533C">
        <w:t>CaCO</w:t>
      </w:r>
      <w:proofErr w:type="spellEnd"/>
      <w:r w:rsidR="0012533C">
        <w:t>₃</w:t>
      </w:r>
      <w:r w:rsidR="00012A0C">
        <w:t xml:space="preserve">), </w:t>
      </w:r>
      <w:r w:rsidR="00926A6A">
        <w:t>le r</w:t>
      </w:r>
      <w:r w:rsidR="00012A0C">
        <w:t>apport C</w:t>
      </w:r>
      <w:r w:rsidR="00303BAC">
        <w:t>/</w:t>
      </w:r>
      <w:r w:rsidR="00012A0C">
        <w:t xml:space="preserve">N, </w:t>
      </w:r>
      <w:r w:rsidR="00926A6A">
        <w:t>l’a</w:t>
      </w:r>
      <w:r w:rsidR="00012A0C">
        <w:t xml:space="preserve">zote (N), </w:t>
      </w:r>
      <w:r w:rsidR="00926A6A">
        <w:t>le p</w:t>
      </w:r>
      <w:r w:rsidR="00012A0C">
        <w:t xml:space="preserve">hosphore (P), </w:t>
      </w:r>
      <w:r w:rsidR="00926A6A">
        <w:t>le p</w:t>
      </w:r>
      <w:r w:rsidR="00012A0C">
        <w:t xml:space="preserve">otassium (K), </w:t>
      </w:r>
      <w:r w:rsidR="00926A6A">
        <w:t xml:space="preserve">et le </w:t>
      </w:r>
      <w:r w:rsidR="00012A0C">
        <w:t xml:space="preserve">pH </w:t>
      </w:r>
      <w:r w:rsidR="00926A6A">
        <w:t xml:space="preserve">du sol </w:t>
      </w:r>
      <w:r w:rsidR="00012A0C">
        <w:t>dans H</w:t>
      </w:r>
      <w:r w:rsidR="00012A0C" w:rsidRPr="00926A6A">
        <w:rPr>
          <w:vertAlign w:val="subscript"/>
        </w:rPr>
        <w:t>2</w:t>
      </w:r>
      <w:r w:rsidR="00926A6A">
        <w:t>O obtenue grâce à la</w:t>
      </w:r>
      <w:r w:rsidR="00F10FF4">
        <w:t xml:space="preserve"> Joint </w:t>
      </w:r>
      <w:proofErr w:type="spellStart"/>
      <w:r w:rsidR="00F10FF4">
        <w:t>Research</w:t>
      </w:r>
      <w:proofErr w:type="spellEnd"/>
      <w:r w:rsidR="00F10FF4">
        <w:t xml:space="preserve"> Centre </w:t>
      </w:r>
      <w:r w:rsidR="00A2301C">
        <w:fldChar w:fldCharType="begin"/>
      </w:r>
      <w:r w:rsidR="007414A2">
        <w:instrText xml:space="preserve"> ADDIN ZOTERO_ITEM CSL_CITATION {"citationID":"e6C4m7df","properties":{"formattedCitation":"(Ballabio et al., 2019)","plainCitation":"(Ballabio et al., 2019)","dontUpdate":true,"noteIndex":0},"citationItems":[{"id":1118,"uris":["http://zotero.org/users/7119014/items/F8CCTCSU"],"itemData":{"id":1118,"type":"article-journal","abstract":"This paper presents the second part of the mapping of topsoil properties based on the Land Use and Cover Area frame Survey (LUCAS). The first part described the physical properties (Ballabio et al., 2016) while this second part includes the following chemical properties: pH, Cation Exchange Capacity (CEC), calcium carbonates (CaCO3), C:N ratio, nitrogen (N), phosphorus (P) and potassium (K). The LUCAS survey collected harmonised data on changes in land cover and the state of land use for the European Union (EU). Among the 270,000 land use and cover observations selected for field visit, approximately 20,000 soil samples were collected in 24 EU Member States in 2009 together with more than 2000 samples from Bulgaria and Romania in 2012. The chemical properties maps for the European Union were produced using Gaussian process regression (GPR) models. GPR was selected for its capacity to assess model uncertainty and the possibility of adding prior knowledge in the form of covariance functions to the model. The derived maps will establish baselines that will help monitor soil quality and provide guidance to agro-environmental research and policy developments in the European Union.","container-title":"Geoderma","DOI":"10.1016/j.geoderma.2019.113912","ISSN":"0016-7061","journalAbbreviation":"Geoderma","page":"113912","source":"ScienceDirect","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1]]}}}],"schema":"https://github.com/citation-style-language/schema/raw/master/csl-citation.json"} </w:instrText>
      </w:r>
      <w:r w:rsidR="00A2301C">
        <w:fldChar w:fldCharType="separate"/>
      </w:r>
      <w:r w:rsidR="00A2301C" w:rsidRPr="00A2301C">
        <w:rPr>
          <w:rFonts w:cs="Times New Roman"/>
        </w:rPr>
        <w:t>(</w:t>
      </w:r>
      <w:r w:rsidR="00F10FF4">
        <w:rPr>
          <w:rFonts w:cs="Times New Roman"/>
        </w:rPr>
        <w:t xml:space="preserve">JRC; </w:t>
      </w:r>
      <w:r w:rsidR="00A2301C" w:rsidRPr="00A2301C">
        <w:rPr>
          <w:rFonts w:cs="Times New Roman"/>
        </w:rPr>
        <w:t>Ballabio et al., 2019)</w:t>
      </w:r>
      <w:r w:rsidR="00A2301C">
        <w:fldChar w:fldCharType="end"/>
      </w:r>
      <w:r w:rsidR="003C400A">
        <w:t>.</w:t>
      </w:r>
      <w:r w:rsidR="007664DA">
        <w:t xml:space="preserve"> </w:t>
      </w:r>
      <w:r w:rsidR="007664DA" w:rsidRPr="007664DA">
        <w:t xml:space="preserve">Nous avons initialement référencé toutes les variables présélectionnées au système de coordonnées géographiques mondial (WGS84), les avons recadrées et masquées </w:t>
      </w:r>
      <w:r w:rsidR="00917946">
        <w:t xml:space="preserve">pour correspondre aux limites géographiques de France </w:t>
      </w:r>
      <w:r w:rsidR="002A318C" w:rsidRPr="00DC34E6">
        <w:t>métropolitaine</w:t>
      </w:r>
      <w:r w:rsidR="002A318C">
        <w:t xml:space="preserve"> (hors Corse)</w:t>
      </w:r>
      <w:r w:rsidR="00917946">
        <w:t xml:space="preserve">. </w:t>
      </w:r>
      <w:r w:rsidR="00777085">
        <w:t>Pour homogénéiser</w:t>
      </w:r>
      <w:r w:rsidR="00504B99">
        <w:t xml:space="preserve"> </w:t>
      </w:r>
      <w:r w:rsidR="00FD493D">
        <w:t xml:space="preserve">les variables </w:t>
      </w:r>
      <w:r w:rsidR="00777085">
        <w:t xml:space="preserve">et les faire </w:t>
      </w:r>
      <w:r w:rsidR="000A3F95" w:rsidRPr="000A3F95">
        <w:t>correspondre à la résolution des données sur les vers de terre</w:t>
      </w:r>
      <w:r w:rsidR="00777085">
        <w:t>, n</w:t>
      </w:r>
      <w:r w:rsidR="00917946">
        <w:t xml:space="preserve">ous avons </w:t>
      </w:r>
      <w:r w:rsidR="007664DA" w:rsidRPr="007664DA">
        <w:t>rééchantillonnées ou désagrégées</w:t>
      </w:r>
      <w:r w:rsidR="00143CEF">
        <w:t xml:space="preserve"> les variables</w:t>
      </w:r>
      <w:r w:rsidR="007664DA" w:rsidRPr="007664DA">
        <w:t xml:space="preserve"> à une résolution commune</w:t>
      </w:r>
      <w:r w:rsidR="00701FA7">
        <w:t xml:space="preserve"> </w:t>
      </w:r>
      <w:r w:rsidR="00701FA7" w:rsidRPr="00701FA7">
        <w:t>de 30 secondes d'arc, ce qui correspond à environ 800 m en France</w:t>
      </w:r>
      <w:r w:rsidR="007664DA" w:rsidRPr="007664DA">
        <w:t>.</w:t>
      </w:r>
      <w:r w:rsidR="00917946">
        <w:t xml:space="preserve"> Ces étapes ont été </w:t>
      </w:r>
      <w:r w:rsidR="00073E34">
        <w:t>réalisé</w:t>
      </w:r>
      <w:r w:rsidR="00303BAC">
        <w:t>e</w:t>
      </w:r>
      <w:r w:rsidR="00073E34">
        <w:t>s</w:t>
      </w:r>
      <w:r w:rsidR="00917946">
        <w:t xml:space="preserve"> sous Python avec le module GDAL</w:t>
      </w:r>
      <w:r w:rsidR="00073E34">
        <w:t xml:space="preserve"> (</w:t>
      </w:r>
      <w:r w:rsidR="00073E34" w:rsidRPr="00073E34">
        <w:t>https://pypi.org/project/GDAL/</w:t>
      </w:r>
      <w:r w:rsidR="00073E34">
        <w:t>).</w:t>
      </w:r>
    </w:p>
    <w:p w14:paraId="35DF7AF0" w14:textId="77777777" w:rsidR="009D77A3" w:rsidRPr="00F81BC6" w:rsidRDefault="00F152D0" w:rsidP="0037320E">
      <w:pPr>
        <w:pStyle w:val="Heading2"/>
        <w:rPr>
          <w:rFonts w:cs="Times New Roman"/>
        </w:rPr>
      </w:pPr>
      <w:r w:rsidRPr="00F81BC6">
        <w:rPr>
          <w:rFonts w:cs="Times New Roman"/>
        </w:rPr>
        <w:t>S</w:t>
      </w:r>
      <w:r w:rsidR="00B41DB6" w:rsidRPr="00F81BC6">
        <w:rPr>
          <w:rFonts w:cs="Times New Roman"/>
        </w:rPr>
        <w:t xml:space="preserve">tratégie de </w:t>
      </w:r>
      <w:r w:rsidR="00AE66AD" w:rsidRPr="00F81BC6">
        <w:rPr>
          <w:rFonts w:cs="Times New Roman"/>
        </w:rPr>
        <w:t>modélisation</w:t>
      </w:r>
    </w:p>
    <w:p w14:paraId="3C4F16F5" w14:textId="2BF759C8" w:rsidR="00AE66AD" w:rsidRPr="00F81BC6" w:rsidRDefault="00AE66AD" w:rsidP="002318CE">
      <w:pPr>
        <w:pStyle w:val="Heading3"/>
        <w:rPr>
          <w:rFonts w:cs="Times New Roman"/>
        </w:rPr>
      </w:pPr>
      <w:r w:rsidRPr="00F81BC6">
        <w:rPr>
          <w:rFonts w:cs="Times New Roman"/>
        </w:rPr>
        <w:t>Protocole ODMAP</w:t>
      </w:r>
    </w:p>
    <w:p w14:paraId="06457509" w14:textId="5B98866C" w:rsidR="00722ED5" w:rsidRDefault="00722ED5" w:rsidP="005F72B1">
      <w:r w:rsidRPr="00722ED5">
        <w:t>L</w:t>
      </w:r>
      <w:r>
        <w:t>a stratégie de modélisation de notre étude</w:t>
      </w:r>
      <w:r w:rsidRPr="00722ED5">
        <w:t xml:space="preserve"> a suivi le protocole </w:t>
      </w:r>
      <w:r>
        <w:t>« </w:t>
      </w:r>
      <w:r w:rsidRPr="00722ED5">
        <w:t>ODMAP</w:t>
      </w:r>
      <w:r>
        <w:t> »</w:t>
      </w:r>
      <w:r w:rsidR="00696ABF">
        <w:t xml:space="preserve"> comme recommandé par</w:t>
      </w:r>
      <w:r w:rsidRPr="00722ED5">
        <w:t xml:space="preserve"> </w:t>
      </w:r>
      <w:r>
        <w:fldChar w:fldCharType="begin"/>
      </w:r>
      <w:r w:rsidR="00A4661B">
        <w:instrText xml:space="preserve"> ADDIN ZOTERO_ITEM CSL_CITATION {"citationID":"CSifLORt","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fldChar w:fldCharType="separate"/>
      </w:r>
      <w:r w:rsidRPr="00722ED5">
        <w:rPr>
          <w:rFonts w:cs="Times New Roman"/>
        </w:rPr>
        <w:t xml:space="preserve">Zurell et al. </w:t>
      </w:r>
      <w:r w:rsidR="00696ABF">
        <w:rPr>
          <w:rFonts w:cs="Times New Roman"/>
        </w:rPr>
        <w:t>(</w:t>
      </w:r>
      <w:r w:rsidRPr="00722ED5">
        <w:rPr>
          <w:rFonts w:cs="Times New Roman"/>
        </w:rPr>
        <w:t>2020)</w:t>
      </w:r>
      <w:r>
        <w:fldChar w:fldCharType="end"/>
      </w:r>
      <w:r w:rsidR="00696ABF">
        <w:t xml:space="preserve"> et l’ensemble des étapes </w:t>
      </w:r>
      <w:r w:rsidR="00B31113">
        <w:t>sont</w:t>
      </w:r>
      <w:r w:rsidR="00696ABF">
        <w:t xml:space="preserve"> détaillée dans l’annexe XX</w:t>
      </w:r>
      <w:r>
        <w:t xml:space="preserve">. </w:t>
      </w:r>
      <w:r w:rsidR="00092D53">
        <w:t>Les différentes étapes</w:t>
      </w:r>
      <w:r w:rsidR="006A48B2">
        <w:t xml:space="preserve"> sont </w:t>
      </w:r>
      <w:r w:rsidR="00092D53">
        <w:t>représentées</w:t>
      </w:r>
      <w:r w:rsidR="006A48B2">
        <w:t xml:space="preserve"> à la </w:t>
      </w:r>
      <w:r>
        <w:t xml:space="preserve">Fig. </w:t>
      </w:r>
      <w:r w:rsidR="00703575">
        <w:t>2</w:t>
      </w:r>
      <w:r w:rsidR="00650232">
        <w:t>.</w:t>
      </w:r>
      <w:r w:rsidR="006A48B2">
        <w:t xml:space="preserve"> </w:t>
      </w:r>
      <w:r w:rsidR="006A48B2" w:rsidRPr="006A48B2">
        <w:t xml:space="preserve">Toutes les </w:t>
      </w:r>
      <w:r w:rsidR="006A48B2">
        <w:t xml:space="preserve">étapes </w:t>
      </w:r>
      <w:r w:rsidR="006A48B2" w:rsidRPr="006A48B2">
        <w:t xml:space="preserve">de modélisation ont été effectuées </w:t>
      </w:r>
      <w:r w:rsidR="006A48B2">
        <w:t xml:space="preserve">avec le logiciel </w:t>
      </w:r>
      <w:r w:rsidR="006A48B2" w:rsidRPr="006A48B2">
        <w:t xml:space="preserve">R version </w:t>
      </w:r>
      <w:r w:rsidR="006A48B2">
        <w:t>4</w:t>
      </w:r>
      <w:r w:rsidR="006A48B2" w:rsidRPr="006A48B2">
        <w:t>.</w:t>
      </w:r>
      <w:r w:rsidR="006A48B2">
        <w:t>3</w:t>
      </w:r>
      <w:r w:rsidR="006A48B2" w:rsidRPr="006A48B2">
        <w:t>.1, 202</w:t>
      </w:r>
      <w:r w:rsidR="006A48B2">
        <w:t>3</w:t>
      </w:r>
      <w:r w:rsidR="006A48B2" w:rsidRPr="006A48B2">
        <w:t xml:space="preserve"> </w:t>
      </w:r>
      <w:r w:rsidR="006A48B2">
        <w:fldChar w:fldCharType="begin"/>
      </w:r>
      <w:r w:rsidR="006A48B2">
        <w:instrText xml:space="preserve"> ADDIN ZOTERO_ITEM CSL_CITATION {"citationID":"HajMRmUZ","properties":{"formattedCitation":"(R Core Team, 2023)","plainCitation":"(R Core Team, 2023)","noteIndex":0},"citationItems":[{"id":27,"uris":["http://zotero.org/users/7119014/items/TJ946PQQ"],"itemData":{"id":27,"type":"software","event-place":"Vienna,   Austria","publisher":"R Foundation for Statistical Computing","publisher-place":"Vienna,   Austria","title":"A language and environment for statistical computing","URL":"URL https://www.R-project.org/.","version":"R.4.3.0","author":[{"family":"R Core Team","given":""}],"issued":{"date-parts":[["2023"]]}}}],"schema":"https://github.com/citation-style-language/schema/raw/master/csl-citation.json"} </w:instrText>
      </w:r>
      <w:r w:rsidR="006A48B2">
        <w:fldChar w:fldCharType="separate"/>
      </w:r>
      <w:r w:rsidR="006A48B2" w:rsidRPr="006A48B2">
        <w:rPr>
          <w:rFonts w:cs="Times New Roman"/>
        </w:rPr>
        <w:t>(R Core Team, 2023)</w:t>
      </w:r>
      <w:r w:rsidR="006A48B2">
        <w:fldChar w:fldCharType="end"/>
      </w:r>
      <w:r w:rsidR="006A48B2">
        <w:t>.</w:t>
      </w:r>
      <w:r w:rsidR="00F255BE">
        <w:t xml:space="preserve"> </w:t>
      </w:r>
      <w:r w:rsidR="00F255BE" w:rsidRPr="00583340">
        <w:t xml:space="preserve">Initialement, </w:t>
      </w:r>
      <w:r w:rsidR="004E4AB7" w:rsidRPr="00583340">
        <w:t>toutes les variables explicatives</w:t>
      </w:r>
      <w:r w:rsidR="00F255BE" w:rsidRPr="00583340">
        <w:t xml:space="preserve"> </w:t>
      </w:r>
      <w:r w:rsidR="001E5AC6">
        <w:t xml:space="preserve">(numérique) </w:t>
      </w:r>
      <w:r w:rsidR="00F255BE" w:rsidRPr="00583340">
        <w:t>ont été centré</w:t>
      </w:r>
      <w:r w:rsidR="00FF7121" w:rsidRPr="00583340">
        <w:t>es</w:t>
      </w:r>
      <w:r w:rsidR="00F255BE" w:rsidRPr="00583340">
        <w:t xml:space="preserve"> réduite</w:t>
      </w:r>
      <w:r w:rsidR="00FF7121" w:rsidRPr="00583340">
        <w:t>s</w:t>
      </w:r>
      <w:r w:rsidR="004E4AB7" w:rsidRPr="00583340">
        <w:t>. De plus, l’abondance et la biomasse totale ont été transformé</w:t>
      </w:r>
      <w:r w:rsidR="00FF7121" w:rsidRPr="00583340">
        <w:t>es</w:t>
      </w:r>
      <w:r w:rsidR="004E4AB7" w:rsidRPr="00583340">
        <w:t xml:space="preserve"> par une racine carrée pour se rapprocher </w:t>
      </w:r>
      <w:r w:rsidR="00696ABF" w:rsidRPr="00583340">
        <w:t>d’une distribution gaussienne</w:t>
      </w:r>
      <w:r w:rsidR="004E4AB7" w:rsidRPr="00583340">
        <w:t>.</w:t>
      </w:r>
      <w:r w:rsidR="004E4AB7">
        <w:t xml:space="preserve"> </w:t>
      </w:r>
    </w:p>
    <w:p w14:paraId="73F6684B" w14:textId="77777777" w:rsidR="00F84CD5" w:rsidRDefault="00F84CD5" w:rsidP="005F72B1"/>
    <w:p w14:paraId="580C073C" w14:textId="1C246C89" w:rsidR="005F72B1" w:rsidRDefault="00650232" w:rsidP="00650232">
      <w:pPr>
        <w:pStyle w:val="Heading4"/>
      </w:pPr>
      <w:commentRangeStart w:id="8"/>
      <w:r w:rsidRPr="00C52A2D">
        <w:rPr>
          <w:b/>
          <w:bCs/>
        </w:rPr>
        <w:t xml:space="preserve">Fig. </w:t>
      </w:r>
      <w:r w:rsidR="004E683F">
        <w:rPr>
          <w:b/>
          <w:bCs/>
        </w:rPr>
        <w:t>2</w:t>
      </w:r>
      <w:r w:rsidRPr="00C52A2D">
        <w:rPr>
          <w:b/>
          <w:bCs/>
        </w:rPr>
        <w:t> :</w:t>
      </w:r>
      <w:r w:rsidRPr="00C52A2D">
        <w:t xml:space="preserve"> </w:t>
      </w:r>
      <w:commentRangeEnd w:id="8"/>
      <w:r w:rsidR="00BB0D16">
        <w:rPr>
          <w:rStyle w:val="CommentReference"/>
          <w:rFonts w:eastAsiaTheme="minorHAnsi" w:cstheme="minorBidi"/>
          <w:i w:val="0"/>
          <w:iCs w:val="0"/>
        </w:rPr>
        <w:commentReference w:id="8"/>
      </w:r>
      <w:r>
        <w:t xml:space="preserve">Stratégie de modélisation selon le protocole ODMAP : </w:t>
      </w:r>
      <w:r w:rsidRPr="00722ED5">
        <w:t>(1)</w:t>
      </w:r>
      <w:r>
        <w:t xml:space="preserve"> </w:t>
      </w:r>
      <w:r w:rsidRPr="00722ED5">
        <w:t xml:space="preserve">collecte de </w:t>
      </w:r>
      <w:r w:rsidR="00037CC8" w:rsidRPr="00722ED5">
        <w:t>données biologiques</w:t>
      </w:r>
      <w:r w:rsidRPr="00722ED5">
        <w:t xml:space="preserve"> et</w:t>
      </w:r>
      <w:r>
        <w:t xml:space="preserve"> des </w:t>
      </w:r>
      <w:r w:rsidRPr="00722ED5">
        <w:t xml:space="preserve">données environnementales, (2) </w:t>
      </w:r>
      <w:proofErr w:type="spellStart"/>
      <w:r w:rsidR="00F04128">
        <w:t>Normalization</w:t>
      </w:r>
      <w:proofErr w:type="spellEnd"/>
      <w:r w:rsidR="00F04128">
        <w:t xml:space="preserve"> des données, (3) </w:t>
      </w:r>
      <w:r w:rsidRPr="00722ED5">
        <w:t>sélection de variables, (4) organisation des données, (5) partitionnement des données en données d'entraînement et de test, (6) ajustement, (7) prédiction</w:t>
      </w:r>
      <w:r>
        <w:t xml:space="preserve"> </w:t>
      </w:r>
      <w:r w:rsidRPr="00722ED5">
        <w:t>et (8) évaluation du modèle</w:t>
      </w:r>
      <w:r>
        <w:t>.</w:t>
      </w:r>
    </w:p>
    <w:p w14:paraId="3E582F2F" w14:textId="77777777" w:rsidR="007D67D1" w:rsidRPr="007D67D1" w:rsidRDefault="007D67D1" w:rsidP="007D67D1"/>
    <w:p w14:paraId="051D1B0A" w14:textId="5EAC4B94" w:rsidR="009D77A3" w:rsidRPr="00F81BC6" w:rsidRDefault="0060172A" w:rsidP="002318CE">
      <w:pPr>
        <w:pStyle w:val="Heading3"/>
        <w:rPr>
          <w:rFonts w:cs="Times New Roman"/>
        </w:rPr>
      </w:pPr>
      <w:r w:rsidRPr="00F81BC6">
        <w:rPr>
          <w:rFonts w:cs="Times New Roman"/>
        </w:rPr>
        <w:lastRenderedPageBreak/>
        <w:t>Sélection</w:t>
      </w:r>
      <w:r w:rsidR="0049652A" w:rsidRPr="00F81BC6">
        <w:rPr>
          <w:rFonts w:cs="Times New Roman"/>
        </w:rPr>
        <w:t xml:space="preserve">, </w:t>
      </w:r>
      <w:r w:rsidR="009D77A3" w:rsidRPr="00F81BC6">
        <w:rPr>
          <w:rFonts w:cs="Times New Roman"/>
        </w:rPr>
        <w:t xml:space="preserve">importance </w:t>
      </w:r>
      <w:r w:rsidR="0049652A" w:rsidRPr="00F81BC6">
        <w:rPr>
          <w:rFonts w:cs="Times New Roman"/>
        </w:rPr>
        <w:t xml:space="preserve">et effets </w:t>
      </w:r>
      <w:r w:rsidR="009D77A3" w:rsidRPr="00F81BC6">
        <w:rPr>
          <w:rFonts w:cs="Times New Roman"/>
        </w:rPr>
        <w:t>des variables</w:t>
      </w:r>
    </w:p>
    <w:p w14:paraId="7561C945" w14:textId="5C871443" w:rsidR="00592123" w:rsidRDefault="00B363EA" w:rsidP="007C3886">
      <w:r>
        <w:t xml:space="preserve">Pour chacune des trois </w:t>
      </w:r>
      <w:r w:rsidR="00AA2F57">
        <w:t>variable</w:t>
      </w:r>
      <w:r w:rsidR="0094453C">
        <w:t xml:space="preserve"> </w:t>
      </w:r>
      <w:r w:rsidR="00E609D9">
        <w:t xml:space="preserve">de réponse </w:t>
      </w:r>
      <w:r>
        <w:t>de</w:t>
      </w:r>
      <w:r w:rsidR="00E609D9">
        <w:t>s</w:t>
      </w:r>
      <w:r>
        <w:t xml:space="preserve"> communauté</w:t>
      </w:r>
      <w:r w:rsidR="00E609D9">
        <w:t>s</w:t>
      </w:r>
      <w:r>
        <w:t xml:space="preserve"> des vers de terre, nous avons ajusté des modèles</w:t>
      </w:r>
      <w:r w:rsidR="007535CB" w:rsidRPr="002D1042">
        <w:t xml:space="preserve"> </w:t>
      </w:r>
      <w:r w:rsidR="00FF7121">
        <w:t xml:space="preserve">en </w:t>
      </w:r>
      <w:r w:rsidR="00FF7121" w:rsidRPr="00FF7121">
        <w:t>forêts aléatoires</w:t>
      </w:r>
      <w:r w:rsidR="00FF7121">
        <w:t xml:space="preserve"> </w:t>
      </w:r>
      <w:r>
        <w:t xml:space="preserve">pour identifier l’importance de chaque </w:t>
      </w:r>
      <w:r w:rsidR="00A10AA9">
        <w:t xml:space="preserve">variable explicative </w:t>
      </w:r>
      <w:r w:rsidR="006A62E2">
        <w:fldChar w:fldCharType="begin"/>
      </w:r>
      <w:r w:rsidR="006A62E2">
        <w:instrText xml:space="preserve"> ADDIN ZOTERO_ITEM CSL_CITATION {"citationID":"AenkN7OI","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6A62E2">
        <w:fldChar w:fldCharType="separate"/>
      </w:r>
      <w:r w:rsidR="006A62E2" w:rsidRPr="006A62E2">
        <w:rPr>
          <w:rFonts w:cs="Times New Roman"/>
        </w:rPr>
        <w:t>(Breiman, 2001)</w:t>
      </w:r>
      <w:r w:rsidR="006A62E2">
        <w:fldChar w:fldCharType="end"/>
      </w:r>
      <w:r w:rsidR="006A62E2">
        <w:t xml:space="preserve">. </w:t>
      </w:r>
      <w:r w:rsidR="00037CC8">
        <w:t xml:space="preserve">Nous avons </w:t>
      </w:r>
      <w:r w:rsidR="00F257A7">
        <w:t>choisi</w:t>
      </w:r>
      <w:r w:rsidR="00037CC8">
        <w:t xml:space="preserve"> le modèle </w:t>
      </w:r>
      <w:r w:rsidR="007535CB" w:rsidRPr="007535CB">
        <w:t>en forêt aléatoire</w:t>
      </w:r>
      <w:r w:rsidR="00037CC8">
        <w:t xml:space="preserve"> car il peut traiter des données non linéaires</w:t>
      </w:r>
      <w:r w:rsidR="00753CE6">
        <w:t xml:space="preserve">, </w:t>
      </w:r>
      <w:r w:rsidR="00683029">
        <w:t>accepter</w:t>
      </w:r>
      <w:r w:rsidR="00753CE6">
        <w:t xml:space="preserve"> </w:t>
      </w:r>
      <w:r w:rsidR="00683029">
        <w:t>l</w:t>
      </w:r>
      <w:r w:rsidR="00753CE6">
        <w:t>es variables corrélées</w:t>
      </w:r>
      <w:r w:rsidR="00037CC8">
        <w:t xml:space="preserve"> tout en intégrant les interactions de</w:t>
      </w:r>
      <w:r w:rsidR="007535CB">
        <w:t>s</w:t>
      </w:r>
      <w:r w:rsidR="00037CC8">
        <w:t xml:space="preserve"> variables qui peuvent améliore </w:t>
      </w:r>
      <w:r w:rsidR="00F257A7">
        <w:t>les performances</w:t>
      </w:r>
      <w:r w:rsidR="00037CC8">
        <w:t xml:space="preserve"> du mod</w:t>
      </w:r>
      <w:r w:rsidR="00FF7121">
        <w:t>èle</w:t>
      </w:r>
      <w:r w:rsidR="00F257A7">
        <w:t xml:space="preserve"> </w:t>
      </w:r>
      <w:r w:rsidR="00F257A7">
        <w:fldChar w:fldCharType="begin"/>
      </w:r>
      <w:r w:rsidR="00F257A7">
        <w:instrText xml:space="preserve"> ADDIN ZOTERO_ITEM CSL_CITATION {"citationID":"cUP7wWk2","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257A7">
        <w:fldChar w:fldCharType="separate"/>
      </w:r>
      <w:r w:rsidR="00F257A7" w:rsidRPr="00F257A7">
        <w:rPr>
          <w:rFonts w:cs="Times New Roman"/>
        </w:rPr>
        <w:t>(Breiman, 2001)</w:t>
      </w:r>
      <w:r w:rsidR="00F257A7">
        <w:fldChar w:fldCharType="end"/>
      </w:r>
      <w:r w:rsidR="00037CC8">
        <w:t xml:space="preserve">. </w:t>
      </w:r>
      <w:r w:rsidR="003D4EFD">
        <w:t>Pour</w:t>
      </w:r>
      <w:r w:rsidR="007B46C2">
        <w:t xml:space="preserve"> réduire le nombre de variable et éviter le surajustement</w:t>
      </w:r>
      <w:r w:rsidR="00214896">
        <w:t xml:space="preserve"> </w:t>
      </w:r>
      <w:r w:rsidR="00214896" w:rsidRPr="00A514A1">
        <w:t xml:space="preserve">(Vaughan et </w:t>
      </w:r>
      <w:proofErr w:type="spellStart"/>
      <w:r w:rsidR="00214896" w:rsidRPr="00A514A1">
        <w:t>Ormerod</w:t>
      </w:r>
      <w:proofErr w:type="spellEnd"/>
      <w:r w:rsidR="00214896" w:rsidRPr="00A514A1">
        <w:t>, 2005)</w:t>
      </w:r>
      <w:r w:rsidR="003E2A82">
        <w:t xml:space="preserve">, nous avons </w:t>
      </w:r>
      <w:r w:rsidR="0044240C">
        <w:t>identifié</w:t>
      </w:r>
      <w:r w:rsidR="003E2A82">
        <w:t xml:space="preserve"> les </w:t>
      </w:r>
      <w:r w:rsidR="00E668BD">
        <w:t>dix variables</w:t>
      </w:r>
      <w:r w:rsidR="0044240C">
        <w:t xml:space="preserve"> les plus importante</w:t>
      </w:r>
      <w:r w:rsidR="0090501C">
        <w:t>s</w:t>
      </w:r>
      <w:r w:rsidR="00E119F0">
        <w:t xml:space="preserve"> sur les vers de terre</w:t>
      </w:r>
      <w:r w:rsidR="005C5694">
        <w:t xml:space="preserve"> </w:t>
      </w:r>
      <w:r w:rsidR="00E80D8C">
        <w:t>à</w:t>
      </w:r>
      <w:r w:rsidR="00855DCC">
        <w:t xml:space="preserve"> l’aide d’une </w:t>
      </w:r>
      <w:r w:rsidR="0086586D">
        <w:t>procédure</w:t>
      </w:r>
      <w:r w:rsidR="00855DCC">
        <w:t xml:space="preserve"> de permutation</w:t>
      </w:r>
      <w:r w:rsidR="0086586D">
        <w:t xml:space="preserve"> </w:t>
      </w:r>
      <w:r w:rsidR="0086586D">
        <w:fldChar w:fldCharType="begin"/>
      </w:r>
      <w:r w:rsidR="00FC792C">
        <w:instrText xml:space="preserve"> ADDIN ZOTERO_ITEM CSL_CITATION {"citationID":"Tiyd96iB","properties":{"formattedCitation":"(Fourcade &amp; Vercauteren, 2022; Zeiss et al., 2024)","plainCitation":"(Fourcade &amp; Vercauteren, 2022; Zeiss et al., 2024)","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86586D">
        <w:fldChar w:fldCharType="separate"/>
      </w:r>
      <w:r w:rsidR="00FC792C" w:rsidRPr="00FC792C">
        <w:rPr>
          <w:rFonts w:cs="Times New Roman"/>
        </w:rPr>
        <w:t>(Fourcade &amp; Vercauteren, 2022; Zeiss et al., 2024)</w:t>
      </w:r>
      <w:r w:rsidR="0086586D">
        <w:fldChar w:fldCharType="end"/>
      </w:r>
      <w:r w:rsidR="0086586D">
        <w:t>.</w:t>
      </w:r>
      <w:r w:rsidR="00CF026A">
        <w:t xml:space="preserve"> </w:t>
      </w:r>
      <w:r w:rsidR="0010513C">
        <w:t>Ainsi, l</w:t>
      </w:r>
      <w:r w:rsidR="00081B23">
        <w:t>es variables identifié</w:t>
      </w:r>
      <w:r w:rsidR="008B0146">
        <w:t>s</w:t>
      </w:r>
      <w:r w:rsidR="00081B23">
        <w:t xml:space="preserve"> </w:t>
      </w:r>
      <w:r w:rsidR="008B0146">
        <w:t xml:space="preserve">(Tableau </w:t>
      </w:r>
      <w:r w:rsidR="00055A47">
        <w:t>1</w:t>
      </w:r>
      <w:r w:rsidR="008B0146">
        <w:t xml:space="preserve">) </w:t>
      </w:r>
      <w:r w:rsidR="00081B23">
        <w:t xml:space="preserve">pour la prédiction </w:t>
      </w:r>
      <w:r w:rsidR="008B0146">
        <w:t>étaient :</w:t>
      </w:r>
      <w:r w:rsidR="0010513C">
        <w:t xml:space="preserve"> l’occupation du sol, la longitude, la latitude, </w:t>
      </w:r>
      <w:r w:rsidR="009B7EF0">
        <w:t>le c</w:t>
      </w:r>
      <w:r w:rsidR="009B7EF0" w:rsidRPr="009B7EF0">
        <w:t>arbonate de calcium (</w:t>
      </w:r>
      <w:proofErr w:type="spellStart"/>
      <w:r w:rsidR="0012533C">
        <w:t>CaCO</w:t>
      </w:r>
      <w:proofErr w:type="spellEnd"/>
      <w:r w:rsidR="0012533C">
        <w:t>₃</w:t>
      </w:r>
      <w:r w:rsidR="009B7EF0" w:rsidRPr="009B7EF0">
        <w:t>)</w:t>
      </w:r>
      <w:r w:rsidR="009B7EF0">
        <w:t xml:space="preserve">, l’azote (N), le phosphore (P), la </w:t>
      </w:r>
      <w:r w:rsidR="009B7EF0" w:rsidRPr="0010513C">
        <w:t>teneur en argile et en limon</w:t>
      </w:r>
      <w:r w:rsidR="009B7EF0">
        <w:t xml:space="preserve">, </w:t>
      </w:r>
      <w:r w:rsidR="009B7EF0" w:rsidRPr="009B7EF0">
        <w:t>l'</w:t>
      </w:r>
      <w:proofErr w:type="spellStart"/>
      <w:r w:rsidR="009B7EF0" w:rsidRPr="009B7EF0">
        <w:t>isothermité</w:t>
      </w:r>
      <w:proofErr w:type="spellEnd"/>
      <w:r w:rsidR="009B7EF0" w:rsidRPr="009B7EF0">
        <w:t xml:space="preserve"> (</w:t>
      </w:r>
      <w:r w:rsidR="009B7EF0">
        <w:t>bio</w:t>
      </w:r>
      <w:r w:rsidR="009B7EF0" w:rsidRPr="009B7EF0">
        <w:t>3)</w:t>
      </w:r>
      <w:r w:rsidR="009B7EF0">
        <w:t xml:space="preserve"> et </w:t>
      </w:r>
      <w:r w:rsidR="009B7EF0" w:rsidRPr="0010513C">
        <w:t>les précipitations annuelles moyennes</w:t>
      </w:r>
      <w:r w:rsidR="009B7EF0">
        <w:t>.</w:t>
      </w:r>
      <w:r w:rsidR="00450B58">
        <w:t xml:space="preserve"> </w:t>
      </w:r>
      <w:r w:rsidR="00E54F07">
        <w:t xml:space="preserve">Par la suite, </w:t>
      </w:r>
      <w:r w:rsidR="006031C9">
        <w:t>tous les modèles ajustés</w:t>
      </w:r>
      <w:r w:rsidR="00E54F07">
        <w:t xml:space="preserve"> ont </w:t>
      </w:r>
      <w:r w:rsidR="006031C9">
        <w:t>utilisé</w:t>
      </w:r>
      <w:r w:rsidR="00E54F07">
        <w:t xml:space="preserve"> ces dix </w:t>
      </w:r>
      <w:r w:rsidR="006031C9">
        <w:t xml:space="preserve">variables sélectionnées. </w:t>
      </w:r>
      <w:r w:rsidR="00C171A3">
        <w:t xml:space="preserve">Par ailleurs, nous avons utilisé le </w:t>
      </w:r>
      <w:r w:rsidR="0049652A">
        <w:t xml:space="preserve">package </w:t>
      </w:r>
      <w:proofErr w:type="spellStart"/>
      <w:r w:rsidR="0049652A" w:rsidRPr="001A37C3">
        <w:rPr>
          <w:i/>
          <w:iCs/>
        </w:rPr>
        <w:t>iml</w:t>
      </w:r>
      <w:proofErr w:type="spellEnd"/>
      <w:r w:rsidR="0049652A">
        <w:t xml:space="preserve"> pour améliorer l’</w:t>
      </w:r>
      <w:r w:rsidR="00AC51BF">
        <w:t>interprétabilité</w:t>
      </w:r>
      <w:r w:rsidR="0049652A">
        <w:t xml:space="preserve"> des modèles notamment en explorant l’importance, les effets et les interaction</w:t>
      </w:r>
      <w:r w:rsidR="00AC51BF">
        <w:t>s</w:t>
      </w:r>
      <w:r w:rsidR="0049652A">
        <w:t xml:space="preserve"> des variables</w:t>
      </w:r>
      <w:r w:rsidR="00AC51BF">
        <w:t xml:space="preserve"> </w:t>
      </w:r>
      <w:r w:rsidR="00E17817">
        <w:fldChar w:fldCharType="begin"/>
      </w:r>
      <w:r w:rsidR="00E17817">
        <w:instrText xml:space="preserve"> ADDIN ZOTERO_ITEM CSL_CITATION {"citationID":"5bqLxVyT","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E17817">
        <w:fldChar w:fldCharType="separate"/>
      </w:r>
      <w:r w:rsidR="00E17817" w:rsidRPr="00E17817">
        <w:rPr>
          <w:rFonts w:cs="Times New Roman"/>
        </w:rPr>
        <w:t>(Casalicchio et al., 2024)</w:t>
      </w:r>
      <w:r w:rsidR="00E17817">
        <w:fldChar w:fldCharType="end"/>
      </w:r>
      <w:r w:rsidR="00592123">
        <w:t>.</w:t>
      </w:r>
    </w:p>
    <w:p w14:paraId="74A62842" w14:textId="7D9463D7" w:rsidR="002318CE" w:rsidRDefault="002318CE" w:rsidP="002318CE">
      <w:pPr>
        <w:pStyle w:val="Heading4"/>
      </w:pPr>
      <w:r>
        <w:rPr>
          <w:b/>
          <w:bCs/>
        </w:rPr>
        <w:t xml:space="preserve">Tableau </w:t>
      </w:r>
      <w:r w:rsidR="00BE22D6">
        <w:rPr>
          <w:b/>
          <w:bCs/>
        </w:rPr>
        <w:t>1</w:t>
      </w:r>
      <w:r w:rsidRPr="00C52A2D">
        <w:rPr>
          <w:b/>
          <w:bCs/>
        </w:rPr>
        <w:t> :</w:t>
      </w:r>
      <w:r w:rsidRPr="00C52A2D">
        <w:t xml:space="preserve"> </w:t>
      </w:r>
      <w:r w:rsidRPr="00E358DB">
        <w:t xml:space="preserve">Abréviations et noms des </w:t>
      </w:r>
      <w:r>
        <w:t xml:space="preserve">variables </w:t>
      </w:r>
      <w:r w:rsidRPr="00E358DB">
        <w:t>utilisés dans</w:t>
      </w:r>
      <w:r>
        <w:t xml:space="preserve"> la prédiction</w:t>
      </w:r>
      <w:r w:rsidRPr="00E358DB">
        <w:t xml:space="preserve"> </w:t>
      </w:r>
      <w:r>
        <w:t xml:space="preserve">des </w:t>
      </w:r>
      <w:r w:rsidRPr="00E358DB">
        <w:t>communautés de vers de terre. Pour les prédicteurs catégoriels (de type booléen), la somme totale est fournie, résumant l'ensemble total de données avec</w:t>
      </w:r>
      <w:r>
        <w:t xml:space="preserve"> </w:t>
      </w:r>
      <w:r w:rsidR="009A46AB">
        <w:t>3</w:t>
      </w:r>
      <w:r w:rsidR="000A7A99">
        <w:t>576</w:t>
      </w:r>
      <w:r w:rsidRPr="00E358DB">
        <w:t xml:space="preserve"> </w:t>
      </w:r>
      <w:r>
        <w:t>observations</w:t>
      </w:r>
      <w:r w:rsidRPr="00E358DB">
        <w:t>. Pour les prédicteurs continus, trois percentiles (0,05, 0,5 et 0,95) de l'ensemble de données final sont fournis.</w:t>
      </w:r>
    </w:p>
    <w:tbl>
      <w:tblPr>
        <w:tblW w:w="5000" w:type="pct"/>
        <w:tblCellMar>
          <w:left w:w="70" w:type="dxa"/>
          <w:right w:w="70" w:type="dxa"/>
        </w:tblCellMar>
        <w:tblLook w:val="04A0" w:firstRow="1" w:lastRow="0" w:firstColumn="1" w:lastColumn="0" w:noHBand="0" w:noVBand="1"/>
      </w:tblPr>
      <w:tblGrid>
        <w:gridCol w:w="797"/>
        <w:gridCol w:w="3378"/>
        <w:gridCol w:w="2419"/>
        <w:gridCol w:w="627"/>
        <w:gridCol w:w="688"/>
        <w:gridCol w:w="688"/>
        <w:gridCol w:w="809"/>
      </w:tblGrid>
      <w:tr w:rsidR="009B2BB1" w:rsidRPr="009B2BB1" w14:paraId="11800FCA" w14:textId="77777777" w:rsidTr="00DB614D">
        <w:trPr>
          <w:trHeight w:val="288"/>
        </w:trPr>
        <w:tc>
          <w:tcPr>
            <w:tcW w:w="424" w:type="pct"/>
            <w:vMerge w:val="restart"/>
            <w:tcBorders>
              <w:top w:val="single" w:sz="4" w:space="0" w:color="auto"/>
              <w:left w:val="nil"/>
              <w:bottom w:val="single" w:sz="4" w:space="0" w:color="000000"/>
              <w:right w:val="nil"/>
            </w:tcBorders>
            <w:shd w:val="clear" w:color="000000" w:fill="FFFFFF"/>
            <w:noWrap/>
            <w:vAlign w:val="center"/>
            <w:hideMark/>
          </w:tcPr>
          <w:p w14:paraId="60493825"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Abbr</w:t>
            </w:r>
            <w:proofErr w:type="spellEnd"/>
          </w:p>
        </w:tc>
        <w:tc>
          <w:tcPr>
            <w:tcW w:w="1796" w:type="pct"/>
            <w:vMerge w:val="restart"/>
            <w:tcBorders>
              <w:top w:val="single" w:sz="4" w:space="0" w:color="auto"/>
              <w:left w:val="nil"/>
              <w:bottom w:val="single" w:sz="4" w:space="0" w:color="000000"/>
              <w:right w:val="nil"/>
            </w:tcBorders>
            <w:shd w:val="clear" w:color="000000" w:fill="FFFFFF"/>
            <w:noWrap/>
            <w:vAlign w:val="center"/>
            <w:hideMark/>
          </w:tcPr>
          <w:p w14:paraId="73FBC2D3"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 xml:space="preserve">Variables </w:t>
            </w:r>
            <w:proofErr w:type="spellStart"/>
            <w:r w:rsidRPr="009B2BB1">
              <w:rPr>
                <w:rFonts w:ascii="Calibri" w:eastAsia="Times New Roman" w:hAnsi="Calibri" w:cs="Calibri"/>
                <w:b/>
                <w:bCs/>
                <w:color w:val="000000"/>
                <w:kern w:val="0"/>
                <w:szCs w:val="24"/>
                <w:lang w:eastAsia="fr-FR"/>
                <w14:ligatures w14:val="none"/>
              </w:rPr>
              <w:t>names</w:t>
            </w:r>
            <w:proofErr w:type="spellEnd"/>
          </w:p>
        </w:tc>
        <w:tc>
          <w:tcPr>
            <w:tcW w:w="1286" w:type="pct"/>
            <w:vMerge w:val="restart"/>
            <w:tcBorders>
              <w:top w:val="single" w:sz="4" w:space="0" w:color="auto"/>
              <w:left w:val="nil"/>
              <w:bottom w:val="single" w:sz="4" w:space="0" w:color="000000"/>
              <w:right w:val="nil"/>
            </w:tcBorders>
            <w:shd w:val="clear" w:color="000000" w:fill="FFFFFF"/>
            <w:noWrap/>
            <w:vAlign w:val="center"/>
            <w:hideMark/>
          </w:tcPr>
          <w:p w14:paraId="1C6DFB43"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Units</w:t>
            </w:r>
            <w:proofErr w:type="spellEnd"/>
          </w:p>
        </w:tc>
        <w:tc>
          <w:tcPr>
            <w:tcW w:w="333" w:type="pct"/>
            <w:vMerge w:val="restart"/>
            <w:tcBorders>
              <w:top w:val="single" w:sz="4" w:space="0" w:color="auto"/>
              <w:left w:val="nil"/>
              <w:bottom w:val="single" w:sz="4" w:space="0" w:color="000000"/>
              <w:right w:val="nil"/>
            </w:tcBorders>
            <w:shd w:val="clear" w:color="000000" w:fill="FFFFFF"/>
            <w:noWrap/>
            <w:vAlign w:val="center"/>
            <w:hideMark/>
          </w:tcPr>
          <w:p w14:paraId="424CEE50"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Sum</w:t>
            </w:r>
            <w:proofErr w:type="spellEnd"/>
          </w:p>
        </w:tc>
        <w:tc>
          <w:tcPr>
            <w:tcW w:w="1161" w:type="pct"/>
            <w:gridSpan w:val="3"/>
            <w:tcBorders>
              <w:top w:val="single" w:sz="4" w:space="0" w:color="auto"/>
              <w:left w:val="nil"/>
              <w:bottom w:val="single" w:sz="4" w:space="0" w:color="auto"/>
              <w:right w:val="nil"/>
            </w:tcBorders>
            <w:shd w:val="clear" w:color="000000" w:fill="FFFFFF"/>
            <w:noWrap/>
            <w:vAlign w:val="bottom"/>
            <w:hideMark/>
          </w:tcPr>
          <w:p w14:paraId="1C5F5D03" w14:textId="77777777" w:rsidR="009B2BB1" w:rsidRPr="009B2BB1" w:rsidRDefault="009B2BB1" w:rsidP="009B2BB1">
            <w:pPr>
              <w:spacing w:after="0" w:line="240" w:lineRule="auto"/>
              <w:jc w:val="center"/>
              <w:rPr>
                <w:rFonts w:ascii="Calibri" w:eastAsia="Times New Roman" w:hAnsi="Calibri" w:cs="Calibri"/>
                <w:b/>
                <w:bCs/>
                <w:color w:val="000000"/>
                <w:kern w:val="0"/>
                <w:szCs w:val="24"/>
                <w:lang w:eastAsia="fr-FR"/>
                <w14:ligatures w14:val="none"/>
              </w:rPr>
            </w:pPr>
            <w:commentRangeStart w:id="9"/>
            <w:r w:rsidRPr="009B2BB1">
              <w:rPr>
                <w:rFonts w:ascii="Calibri" w:eastAsia="Times New Roman" w:hAnsi="Calibri" w:cs="Calibri"/>
                <w:b/>
                <w:bCs/>
                <w:color w:val="000000"/>
                <w:kern w:val="0"/>
                <w:szCs w:val="24"/>
                <w:lang w:eastAsia="fr-FR"/>
                <w14:ligatures w14:val="none"/>
              </w:rPr>
              <w:t>Percentiles</w:t>
            </w:r>
            <w:commentRangeEnd w:id="9"/>
            <w:r w:rsidR="00B106DD">
              <w:rPr>
                <w:rStyle w:val="CommentReference"/>
              </w:rPr>
              <w:commentReference w:id="9"/>
            </w:r>
          </w:p>
        </w:tc>
      </w:tr>
      <w:tr w:rsidR="009B2BB1" w:rsidRPr="009B2BB1" w14:paraId="7514A6FE" w14:textId="77777777" w:rsidTr="00DB614D">
        <w:trPr>
          <w:trHeight w:val="288"/>
        </w:trPr>
        <w:tc>
          <w:tcPr>
            <w:tcW w:w="424" w:type="pct"/>
            <w:vMerge/>
            <w:tcBorders>
              <w:top w:val="single" w:sz="4" w:space="0" w:color="auto"/>
              <w:left w:val="nil"/>
              <w:bottom w:val="single" w:sz="4" w:space="0" w:color="000000"/>
              <w:right w:val="nil"/>
            </w:tcBorders>
            <w:vAlign w:val="center"/>
            <w:hideMark/>
          </w:tcPr>
          <w:p w14:paraId="78EA67BC"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
        </w:tc>
        <w:tc>
          <w:tcPr>
            <w:tcW w:w="1796" w:type="pct"/>
            <w:vMerge/>
            <w:tcBorders>
              <w:top w:val="single" w:sz="4" w:space="0" w:color="auto"/>
              <w:left w:val="nil"/>
              <w:bottom w:val="single" w:sz="4" w:space="0" w:color="000000"/>
              <w:right w:val="nil"/>
            </w:tcBorders>
            <w:vAlign w:val="center"/>
            <w:hideMark/>
          </w:tcPr>
          <w:p w14:paraId="539A8FB5"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
        </w:tc>
        <w:tc>
          <w:tcPr>
            <w:tcW w:w="1286" w:type="pct"/>
            <w:vMerge/>
            <w:tcBorders>
              <w:top w:val="single" w:sz="4" w:space="0" w:color="auto"/>
              <w:left w:val="nil"/>
              <w:bottom w:val="single" w:sz="4" w:space="0" w:color="000000"/>
              <w:right w:val="nil"/>
            </w:tcBorders>
            <w:vAlign w:val="center"/>
            <w:hideMark/>
          </w:tcPr>
          <w:p w14:paraId="6B87E8B2"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
        </w:tc>
        <w:tc>
          <w:tcPr>
            <w:tcW w:w="333" w:type="pct"/>
            <w:vMerge/>
            <w:tcBorders>
              <w:top w:val="single" w:sz="4" w:space="0" w:color="auto"/>
              <w:left w:val="nil"/>
              <w:bottom w:val="single" w:sz="4" w:space="0" w:color="000000"/>
              <w:right w:val="nil"/>
            </w:tcBorders>
            <w:vAlign w:val="center"/>
            <w:hideMark/>
          </w:tcPr>
          <w:p w14:paraId="57F6DB9D"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
        </w:tc>
        <w:tc>
          <w:tcPr>
            <w:tcW w:w="366" w:type="pct"/>
            <w:tcBorders>
              <w:top w:val="nil"/>
              <w:left w:val="nil"/>
              <w:bottom w:val="single" w:sz="4" w:space="0" w:color="auto"/>
              <w:right w:val="nil"/>
            </w:tcBorders>
            <w:shd w:val="clear" w:color="000000" w:fill="FFFFFF"/>
            <w:noWrap/>
            <w:vAlign w:val="bottom"/>
            <w:hideMark/>
          </w:tcPr>
          <w:p w14:paraId="3454060E"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0.05</w:t>
            </w:r>
          </w:p>
        </w:tc>
        <w:tc>
          <w:tcPr>
            <w:tcW w:w="366" w:type="pct"/>
            <w:tcBorders>
              <w:top w:val="nil"/>
              <w:left w:val="nil"/>
              <w:bottom w:val="single" w:sz="4" w:space="0" w:color="auto"/>
              <w:right w:val="nil"/>
            </w:tcBorders>
            <w:shd w:val="clear" w:color="000000" w:fill="FFFFFF"/>
            <w:noWrap/>
            <w:vAlign w:val="bottom"/>
            <w:hideMark/>
          </w:tcPr>
          <w:p w14:paraId="16790FC5"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0.5</w:t>
            </w:r>
          </w:p>
        </w:tc>
        <w:tc>
          <w:tcPr>
            <w:tcW w:w="430" w:type="pct"/>
            <w:tcBorders>
              <w:top w:val="nil"/>
              <w:left w:val="nil"/>
              <w:bottom w:val="single" w:sz="4" w:space="0" w:color="auto"/>
              <w:right w:val="nil"/>
            </w:tcBorders>
            <w:shd w:val="clear" w:color="000000" w:fill="FFFFFF"/>
            <w:noWrap/>
            <w:vAlign w:val="bottom"/>
            <w:hideMark/>
          </w:tcPr>
          <w:p w14:paraId="3D5EB363"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0.95</w:t>
            </w:r>
          </w:p>
        </w:tc>
      </w:tr>
      <w:tr w:rsidR="009B2BB1" w:rsidRPr="009B2BB1" w14:paraId="7070E4CA" w14:textId="77777777" w:rsidTr="00DB614D">
        <w:trPr>
          <w:trHeight w:val="432"/>
        </w:trPr>
        <w:tc>
          <w:tcPr>
            <w:tcW w:w="424" w:type="pct"/>
            <w:tcBorders>
              <w:top w:val="nil"/>
              <w:left w:val="nil"/>
              <w:bottom w:val="nil"/>
              <w:right w:val="nil"/>
            </w:tcBorders>
            <w:shd w:val="clear" w:color="000000" w:fill="FFFFFF"/>
            <w:noWrap/>
            <w:vAlign w:val="center"/>
            <w:hideMark/>
          </w:tcPr>
          <w:p w14:paraId="345749CC" w14:textId="20C0165C"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F</w:t>
            </w:r>
            <w:r w:rsidR="00517317">
              <w:rPr>
                <w:rFonts w:ascii="Calibri" w:eastAsia="Times New Roman" w:hAnsi="Calibri" w:cs="Calibri"/>
                <w:b/>
                <w:bCs/>
                <w:color w:val="000000"/>
                <w:kern w:val="0"/>
                <w:szCs w:val="24"/>
                <w:lang w:eastAsia="fr-FR"/>
                <w14:ligatures w14:val="none"/>
              </w:rPr>
              <w:t>or</w:t>
            </w:r>
          </w:p>
        </w:tc>
        <w:tc>
          <w:tcPr>
            <w:tcW w:w="1796" w:type="pct"/>
            <w:tcBorders>
              <w:top w:val="nil"/>
              <w:left w:val="nil"/>
              <w:bottom w:val="nil"/>
              <w:right w:val="nil"/>
            </w:tcBorders>
            <w:shd w:val="clear" w:color="000000" w:fill="FFFFFF"/>
            <w:noWrap/>
            <w:vAlign w:val="bottom"/>
            <w:hideMark/>
          </w:tcPr>
          <w:p w14:paraId="13B6E3C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Forest (all types)</w:t>
            </w:r>
          </w:p>
        </w:tc>
        <w:tc>
          <w:tcPr>
            <w:tcW w:w="1286" w:type="pct"/>
            <w:tcBorders>
              <w:top w:val="nil"/>
              <w:left w:val="nil"/>
              <w:bottom w:val="nil"/>
              <w:right w:val="nil"/>
            </w:tcBorders>
            <w:shd w:val="clear" w:color="000000" w:fill="FFFFFF"/>
            <w:noWrap/>
            <w:vAlign w:val="bottom"/>
            <w:hideMark/>
          </w:tcPr>
          <w:p w14:paraId="6A4C82B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143F55E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16</w:t>
            </w:r>
          </w:p>
        </w:tc>
        <w:tc>
          <w:tcPr>
            <w:tcW w:w="366" w:type="pct"/>
            <w:tcBorders>
              <w:top w:val="nil"/>
              <w:left w:val="nil"/>
              <w:bottom w:val="nil"/>
              <w:right w:val="nil"/>
            </w:tcBorders>
            <w:shd w:val="clear" w:color="000000" w:fill="FFFFFF"/>
            <w:noWrap/>
            <w:vAlign w:val="bottom"/>
            <w:hideMark/>
          </w:tcPr>
          <w:p w14:paraId="5CCFA4A8"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24ECB92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8877A7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44B3BC3E" w14:textId="77777777" w:rsidTr="00DB614D">
        <w:trPr>
          <w:trHeight w:val="432"/>
        </w:trPr>
        <w:tc>
          <w:tcPr>
            <w:tcW w:w="424" w:type="pct"/>
            <w:tcBorders>
              <w:top w:val="nil"/>
              <w:left w:val="nil"/>
              <w:bottom w:val="nil"/>
              <w:right w:val="nil"/>
            </w:tcBorders>
            <w:shd w:val="clear" w:color="000000" w:fill="FFFFFF"/>
            <w:noWrap/>
            <w:vAlign w:val="center"/>
            <w:hideMark/>
          </w:tcPr>
          <w:p w14:paraId="36060BE0"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Gua</w:t>
            </w:r>
            <w:proofErr w:type="spellEnd"/>
          </w:p>
        </w:tc>
        <w:tc>
          <w:tcPr>
            <w:tcW w:w="1796" w:type="pct"/>
            <w:tcBorders>
              <w:top w:val="nil"/>
              <w:left w:val="nil"/>
              <w:bottom w:val="nil"/>
              <w:right w:val="nil"/>
            </w:tcBorders>
            <w:shd w:val="clear" w:color="000000" w:fill="FFFFFF"/>
            <w:noWrap/>
            <w:vAlign w:val="bottom"/>
            <w:hideMark/>
          </w:tcPr>
          <w:p w14:paraId="210258D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Green </w:t>
            </w:r>
            <w:proofErr w:type="spellStart"/>
            <w:r w:rsidRPr="009B2BB1">
              <w:rPr>
                <w:rFonts w:ascii="Calibri" w:eastAsia="Times New Roman" w:hAnsi="Calibri" w:cs="Calibri"/>
                <w:color w:val="000000"/>
                <w:kern w:val="0"/>
                <w:szCs w:val="24"/>
                <w:lang w:eastAsia="fr-FR"/>
                <w14:ligatures w14:val="none"/>
              </w:rPr>
              <w:t>urban</w:t>
            </w:r>
            <w:proofErr w:type="spellEnd"/>
            <w:r w:rsidRPr="009B2BB1">
              <w:rPr>
                <w:rFonts w:ascii="Calibri" w:eastAsia="Times New Roman" w:hAnsi="Calibri" w:cs="Calibri"/>
                <w:color w:val="000000"/>
                <w:kern w:val="0"/>
                <w:szCs w:val="24"/>
                <w:lang w:eastAsia="fr-FR"/>
                <w14:ligatures w14:val="none"/>
              </w:rPr>
              <w:t xml:space="preserve"> areas</w:t>
            </w:r>
          </w:p>
        </w:tc>
        <w:tc>
          <w:tcPr>
            <w:tcW w:w="1286" w:type="pct"/>
            <w:tcBorders>
              <w:top w:val="nil"/>
              <w:left w:val="nil"/>
              <w:bottom w:val="nil"/>
              <w:right w:val="nil"/>
            </w:tcBorders>
            <w:shd w:val="clear" w:color="000000" w:fill="FFFFFF"/>
            <w:noWrap/>
            <w:vAlign w:val="bottom"/>
            <w:hideMark/>
          </w:tcPr>
          <w:p w14:paraId="7216AFA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6B5D966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35</w:t>
            </w:r>
          </w:p>
        </w:tc>
        <w:tc>
          <w:tcPr>
            <w:tcW w:w="366" w:type="pct"/>
            <w:tcBorders>
              <w:top w:val="nil"/>
              <w:left w:val="nil"/>
              <w:bottom w:val="nil"/>
              <w:right w:val="nil"/>
            </w:tcBorders>
            <w:shd w:val="clear" w:color="000000" w:fill="FFFFFF"/>
            <w:noWrap/>
            <w:vAlign w:val="bottom"/>
            <w:hideMark/>
          </w:tcPr>
          <w:p w14:paraId="006097B6"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14A8D8F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C97556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4DE9FA80" w14:textId="77777777" w:rsidTr="00DB614D">
        <w:trPr>
          <w:trHeight w:val="432"/>
        </w:trPr>
        <w:tc>
          <w:tcPr>
            <w:tcW w:w="424" w:type="pct"/>
            <w:tcBorders>
              <w:top w:val="nil"/>
              <w:left w:val="nil"/>
              <w:bottom w:val="nil"/>
              <w:right w:val="nil"/>
            </w:tcBorders>
            <w:shd w:val="clear" w:color="000000" w:fill="FFFFFF"/>
            <w:noWrap/>
            <w:vAlign w:val="center"/>
            <w:hideMark/>
          </w:tcPr>
          <w:p w14:paraId="3E497D8D" w14:textId="04268026"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N</w:t>
            </w:r>
            <w:r w:rsidR="00517317">
              <w:rPr>
                <w:rFonts w:ascii="Calibri" w:eastAsia="Times New Roman" w:hAnsi="Calibri" w:cs="Calibri"/>
                <w:b/>
                <w:bCs/>
                <w:color w:val="000000"/>
                <w:kern w:val="0"/>
                <w:szCs w:val="24"/>
                <w:lang w:eastAsia="fr-FR"/>
                <w14:ligatures w14:val="none"/>
              </w:rPr>
              <w:t>a</w:t>
            </w:r>
            <w:r w:rsidRPr="009B2BB1">
              <w:rPr>
                <w:rFonts w:ascii="Calibri" w:eastAsia="Times New Roman" w:hAnsi="Calibri" w:cs="Calibri"/>
                <w:b/>
                <w:bCs/>
                <w:color w:val="000000"/>
                <w:kern w:val="0"/>
                <w:szCs w:val="24"/>
                <w:lang w:eastAsia="fr-FR"/>
                <w14:ligatures w14:val="none"/>
              </w:rPr>
              <w:t>g</w:t>
            </w:r>
          </w:p>
        </w:tc>
        <w:tc>
          <w:tcPr>
            <w:tcW w:w="1796" w:type="pct"/>
            <w:tcBorders>
              <w:top w:val="nil"/>
              <w:left w:val="nil"/>
              <w:bottom w:val="nil"/>
              <w:right w:val="nil"/>
            </w:tcBorders>
            <w:shd w:val="clear" w:color="000000" w:fill="FFFFFF"/>
            <w:noWrap/>
            <w:vAlign w:val="bottom"/>
            <w:hideMark/>
          </w:tcPr>
          <w:p w14:paraId="24625AB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Natural </w:t>
            </w:r>
            <w:proofErr w:type="spellStart"/>
            <w:r w:rsidRPr="009B2BB1">
              <w:rPr>
                <w:rFonts w:ascii="Calibri" w:eastAsia="Times New Roman" w:hAnsi="Calibri" w:cs="Calibri"/>
                <w:color w:val="000000"/>
                <w:kern w:val="0"/>
                <w:szCs w:val="24"/>
                <w:lang w:eastAsia="fr-FR"/>
                <w14:ligatures w14:val="none"/>
              </w:rPr>
              <w:t>grasslands</w:t>
            </w:r>
            <w:proofErr w:type="spellEnd"/>
          </w:p>
        </w:tc>
        <w:tc>
          <w:tcPr>
            <w:tcW w:w="1286" w:type="pct"/>
            <w:tcBorders>
              <w:top w:val="nil"/>
              <w:left w:val="nil"/>
              <w:bottom w:val="nil"/>
              <w:right w:val="nil"/>
            </w:tcBorders>
            <w:shd w:val="clear" w:color="000000" w:fill="FFFFFF"/>
            <w:noWrap/>
            <w:vAlign w:val="bottom"/>
            <w:hideMark/>
          </w:tcPr>
          <w:p w14:paraId="6C3E3BA6"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2A83391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11</w:t>
            </w:r>
          </w:p>
        </w:tc>
        <w:tc>
          <w:tcPr>
            <w:tcW w:w="366" w:type="pct"/>
            <w:tcBorders>
              <w:top w:val="nil"/>
              <w:left w:val="nil"/>
              <w:bottom w:val="nil"/>
              <w:right w:val="nil"/>
            </w:tcBorders>
            <w:shd w:val="clear" w:color="000000" w:fill="FFFFFF"/>
            <w:noWrap/>
            <w:vAlign w:val="bottom"/>
            <w:hideMark/>
          </w:tcPr>
          <w:p w14:paraId="0732869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386146A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06DFAC8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1512FE51" w14:textId="77777777" w:rsidTr="00DB614D">
        <w:trPr>
          <w:trHeight w:val="432"/>
        </w:trPr>
        <w:tc>
          <w:tcPr>
            <w:tcW w:w="424" w:type="pct"/>
            <w:tcBorders>
              <w:top w:val="nil"/>
              <w:left w:val="nil"/>
              <w:bottom w:val="nil"/>
              <w:right w:val="nil"/>
            </w:tcBorders>
            <w:shd w:val="clear" w:color="000000" w:fill="FFFFFF"/>
            <w:noWrap/>
            <w:vAlign w:val="center"/>
            <w:hideMark/>
          </w:tcPr>
          <w:p w14:paraId="243BE355"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Nial</w:t>
            </w:r>
            <w:proofErr w:type="spellEnd"/>
          </w:p>
        </w:tc>
        <w:tc>
          <w:tcPr>
            <w:tcW w:w="1796" w:type="pct"/>
            <w:tcBorders>
              <w:top w:val="nil"/>
              <w:left w:val="nil"/>
              <w:bottom w:val="nil"/>
              <w:right w:val="nil"/>
            </w:tcBorders>
            <w:shd w:val="clear" w:color="000000" w:fill="FFFFFF"/>
            <w:noWrap/>
            <w:vAlign w:val="bottom"/>
            <w:hideMark/>
          </w:tcPr>
          <w:p w14:paraId="288CFDC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Non-</w:t>
            </w:r>
            <w:proofErr w:type="spellStart"/>
            <w:r w:rsidRPr="009B2BB1">
              <w:rPr>
                <w:rFonts w:ascii="Calibri" w:eastAsia="Times New Roman" w:hAnsi="Calibri" w:cs="Calibri"/>
                <w:color w:val="000000"/>
                <w:kern w:val="0"/>
                <w:szCs w:val="24"/>
                <w:lang w:eastAsia="fr-FR"/>
                <w14:ligatures w14:val="none"/>
              </w:rPr>
              <w:t>irrigated</w:t>
            </w:r>
            <w:proofErr w:type="spellEnd"/>
            <w:r w:rsidRPr="009B2BB1">
              <w:rPr>
                <w:rFonts w:ascii="Calibri" w:eastAsia="Times New Roman" w:hAnsi="Calibri" w:cs="Calibri"/>
                <w:color w:val="000000"/>
                <w:kern w:val="0"/>
                <w:szCs w:val="24"/>
                <w:lang w:eastAsia="fr-FR"/>
                <w14:ligatures w14:val="none"/>
              </w:rPr>
              <w:t xml:space="preserve"> arable land</w:t>
            </w:r>
          </w:p>
        </w:tc>
        <w:tc>
          <w:tcPr>
            <w:tcW w:w="1286" w:type="pct"/>
            <w:tcBorders>
              <w:top w:val="nil"/>
              <w:left w:val="nil"/>
              <w:bottom w:val="nil"/>
              <w:right w:val="nil"/>
            </w:tcBorders>
            <w:shd w:val="clear" w:color="000000" w:fill="FFFFFF"/>
            <w:noWrap/>
            <w:vAlign w:val="bottom"/>
            <w:hideMark/>
          </w:tcPr>
          <w:p w14:paraId="43EFD91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63670FA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683</w:t>
            </w:r>
          </w:p>
        </w:tc>
        <w:tc>
          <w:tcPr>
            <w:tcW w:w="366" w:type="pct"/>
            <w:tcBorders>
              <w:top w:val="nil"/>
              <w:left w:val="nil"/>
              <w:bottom w:val="nil"/>
              <w:right w:val="nil"/>
            </w:tcBorders>
            <w:shd w:val="clear" w:color="000000" w:fill="FFFFFF"/>
            <w:noWrap/>
            <w:vAlign w:val="bottom"/>
            <w:hideMark/>
          </w:tcPr>
          <w:p w14:paraId="03CF850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4B2E585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4BFF1D4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06EB66A5" w14:textId="77777777" w:rsidTr="00DB614D">
        <w:trPr>
          <w:trHeight w:val="1247"/>
        </w:trPr>
        <w:tc>
          <w:tcPr>
            <w:tcW w:w="424" w:type="pct"/>
            <w:tcBorders>
              <w:top w:val="nil"/>
              <w:left w:val="nil"/>
              <w:bottom w:val="nil"/>
              <w:right w:val="nil"/>
            </w:tcBorders>
            <w:shd w:val="clear" w:color="000000" w:fill="FFFFFF"/>
            <w:noWrap/>
            <w:vAlign w:val="center"/>
            <w:hideMark/>
          </w:tcPr>
          <w:p w14:paraId="14B334E2" w14:textId="4E94EEC8"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P</w:t>
            </w:r>
            <w:r w:rsidR="00517317">
              <w:rPr>
                <w:rFonts w:ascii="Calibri" w:eastAsia="Times New Roman" w:hAnsi="Calibri" w:cs="Calibri"/>
                <w:b/>
                <w:bCs/>
                <w:color w:val="000000"/>
                <w:kern w:val="0"/>
                <w:szCs w:val="24"/>
                <w:lang w:eastAsia="fr-FR"/>
                <w14:ligatures w14:val="none"/>
              </w:rPr>
              <w:t>mo</w:t>
            </w:r>
            <w:proofErr w:type="spellEnd"/>
          </w:p>
        </w:tc>
        <w:tc>
          <w:tcPr>
            <w:tcW w:w="1796" w:type="pct"/>
            <w:tcBorders>
              <w:top w:val="nil"/>
              <w:left w:val="nil"/>
              <w:bottom w:val="nil"/>
              <w:right w:val="nil"/>
            </w:tcBorders>
            <w:shd w:val="clear" w:color="000000" w:fill="FFFFFF"/>
            <w:vAlign w:val="center"/>
            <w:hideMark/>
          </w:tcPr>
          <w:p w14:paraId="3A007235" w14:textId="49606890" w:rsidR="009B2BB1" w:rsidRPr="001B5A14" w:rsidRDefault="009B2BB1" w:rsidP="009B2BB1">
            <w:pPr>
              <w:spacing w:after="0" w:line="240" w:lineRule="auto"/>
              <w:jc w:val="left"/>
              <w:rPr>
                <w:rFonts w:ascii="Calibri" w:eastAsia="Times New Roman" w:hAnsi="Calibri" w:cs="Calibri"/>
                <w:color w:val="000000"/>
                <w:kern w:val="0"/>
                <w:szCs w:val="24"/>
                <w:lang w:val="en-US" w:eastAsia="fr-FR"/>
                <w14:ligatures w14:val="none"/>
              </w:rPr>
            </w:pPr>
            <w:r w:rsidRPr="001B5A14">
              <w:rPr>
                <w:rFonts w:ascii="Calibri" w:eastAsia="Times New Roman" w:hAnsi="Calibri" w:cs="Calibri"/>
                <w:color w:val="000000"/>
                <w:kern w:val="0"/>
                <w:szCs w:val="24"/>
                <w:lang w:val="en-US" w:eastAsia="fr-FR"/>
                <w14:ligatures w14:val="none"/>
              </w:rPr>
              <w:t>Pastures, meadows</w:t>
            </w:r>
            <w:r w:rsidR="00AB09D4" w:rsidRPr="001B5A14">
              <w:rPr>
                <w:rFonts w:ascii="Calibri" w:eastAsia="Times New Roman" w:hAnsi="Calibri" w:cs="Calibri"/>
                <w:color w:val="000000"/>
                <w:kern w:val="0"/>
                <w:szCs w:val="24"/>
                <w:lang w:val="en-US" w:eastAsia="fr-FR"/>
                <w14:ligatures w14:val="none"/>
              </w:rPr>
              <w:t>,</w:t>
            </w:r>
            <w:r w:rsidRPr="001B5A14">
              <w:rPr>
                <w:rFonts w:ascii="Calibri" w:eastAsia="Times New Roman" w:hAnsi="Calibri" w:cs="Calibri"/>
                <w:color w:val="000000"/>
                <w:kern w:val="0"/>
                <w:szCs w:val="24"/>
                <w:lang w:val="en-US" w:eastAsia="fr-FR"/>
                <w14:ligatures w14:val="none"/>
              </w:rPr>
              <w:t xml:space="preserve"> and other permanent grasslands under agricultural use</w:t>
            </w:r>
          </w:p>
        </w:tc>
        <w:tc>
          <w:tcPr>
            <w:tcW w:w="1286" w:type="pct"/>
            <w:tcBorders>
              <w:top w:val="nil"/>
              <w:left w:val="nil"/>
              <w:bottom w:val="nil"/>
              <w:right w:val="nil"/>
            </w:tcBorders>
            <w:shd w:val="clear" w:color="000000" w:fill="FFFFFF"/>
            <w:noWrap/>
            <w:vAlign w:val="center"/>
            <w:hideMark/>
          </w:tcPr>
          <w:p w14:paraId="3E2A2642" w14:textId="77777777" w:rsidR="009B2BB1" w:rsidRPr="009B2BB1" w:rsidRDefault="009B2BB1" w:rsidP="00DB614D">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center"/>
            <w:hideMark/>
          </w:tcPr>
          <w:p w14:paraId="720A84FF" w14:textId="77777777" w:rsidR="009B2BB1" w:rsidRPr="009B2BB1" w:rsidRDefault="009B2BB1" w:rsidP="00DB614D">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13</w:t>
            </w:r>
          </w:p>
        </w:tc>
        <w:tc>
          <w:tcPr>
            <w:tcW w:w="366" w:type="pct"/>
            <w:tcBorders>
              <w:top w:val="nil"/>
              <w:left w:val="nil"/>
              <w:bottom w:val="nil"/>
              <w:right w:val="nil"/>
            </w:tcBorders>
            <w:shd w:val="clear" w:color="000000" w:fill="FFFFFF"/>
            <w:noWrap/>
            <w:vAlign w:val="bottom"/>
            <w:hideMark/>
          </w:tcPr>
          <w:p w14:paraId="189D0E5E"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5C3CFCFF"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AC29C1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2ACC7E13" w14:textId="77777777" w:rsidTr="00DB614D">
        <w:trPr>
          <w:trHeight w:val="266"/>
        </w:trPr>
        <w:tc>
          <w:tcPr>
            <w:tcW w:w="424" w:type="pct"/>
            <w:tcBorders>
              <w:top w:val="nil"/>
              <w:left w:val="nil"/>
              <w:bottom w:val="nil"/>
              <w:right w:val="nil"/>
            </w:tcBorders>
            <w:shd w:val="clear" w:color="000000" w:fill="FFFFFF"/>
            <w:noWrap/>
            <w:vAlign w:val="center"/>
            <w:hideMark/>
          </w:tcPr>
          <w:p w14:paraId="0FCD6936" w14:textId="57A1CDCE"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V</w:t>
            </w:r>
            <w:r w:rsidR="00517317">
              <w:rPr>
                <w:rFonts w:ascii="Calibri" w:eastAsia="Times New Roman" w:hAnsi="Calibri" w:cs="Calibri"/>
                <w:b/>
                <w:bCs/>
                <w:color w:val="000000"/>
                <w:kern w:val="0"/>
                <w:szCs w:val="24"/>
                <w:lang w:eastAsia="fr-FR"/>
                <w14:ligatures w14:val="none"/>
              </w:rPr>
              <w:t>iny</w:t>
            </w:r>
            <w:proofErr w:type="spellEnd"/>
          </w:p>
        </w:tc>
        <w:tc>
          <w:tcPr>
            <w:tcW w:w="1796" w:type="pct"/>
            <w:tcBorders>
              <w:top w:val="nil"/>
              <w:left w:val="nil"/>
              <w:bottom w:val="nil"/>
              <w:right w:val="nil"/>
            </w:tcBorders>
            <w:shd w:val="clear" w:color="000000" w:fill="FFFFFF"/>
            <w:noWrap/>
            <w:vAlign w:val="bottom"/>
            <w:hideMark/>
          </w:tcPr>
          <w:p w14:paraId="564A08F8"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Vineyards</w:t>
            </w:r>
            <w:proofErr w:type="spellEnd"/>
          </w:p>
        </w:tc>
        <w:tc>
          <w:tcPr>
            <w:tcW w:w="1286" w:type="pct"/>
            <w:tcBorders>
              <w:top w:val="nil"/>
              <w:left w:val="nil"/>
              <w:bottom w:val="nil"/>
              <w:right w:val="nil"/>
            </w:tcBorders>
            <w:shd w:val="clear" w:color="000000" w:fill="FFFFFF"/>
            <w:noWrap/>
            <w:vAlign w:val="bottom"/>
            <w:hideMark/>
          </w:tcPr>
          <w:p w14:paraId="7146EF7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495D1B6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718</w:t>
            </w:r>
          </w:p>
        </w:tc>
        <w:tc>
          <w:tcPr>
            <w:tcW w:w="366" w:type="pct"/>
            <w:tcBorders>
              <w:top w:val="nil"/>
              <w:left w:val="nil"/>
              <w:bottom w:val="nil"/>
              <w:right w:val="nil"/>
            </w:tcBorders>
            <w:shd w:val="clear" w:color="000000" w:fill="FFFFFF"/>
            <w:noWrap/>
            <w:vAlign w:val="bottom"/>
            <w:hideMark/>
          </w:tcPr>
          <w:p w14:paraId="13F1AF7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39E528A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7560A0E"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5F42339F" w14:textId="77777777" w:rsidTr="00DB614D">
        <w:trPr>
          <w:trHeight w:val="432"/>
        </w:trPr>
        <w:tc>
          <w:tcPr>
            <w:tcW w:w="424" w:type="pct"/>
            <w:tcBorders>
              <w:top w:val="nil"/>
              <w:left w:val="nil"/>
              <w:bottom w:val="nil"/>
              <w:right w:val="nil"/>
            </w:tcBorders>
            <w:shd w:val="clear" w:color="000000" w:fill="FFFFFF"/>
            <w:noWrap/>
            <w:vAlign w:val="center"/>
            <w:hideMark/>
          </w:tcPr>
          <w:p w14:paraId="020D6138" w14:textId="7044FAFD" w:rsidR="009B2BB1" w:rsidRPr="009B2BB1" w:rsidRDefault="0012533C"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Pr>
                <w:rFonts w:ascii="Calibri" w:eastAsia="Times New Roman" w:hAnsi="Calibri" w:cs="Calibri"/>
                <w:b/>
                <w:bCs/>
                <w:color w:val="000000"/>
                <w:kern w:val="0"/>
                <w:szCs w:val="24"/>
                <w:lang w:eastAsia="fr-FR"/>
                <w14:ligatures w14:val="none"/>
              </w:rPr>
              <w:t>CaCO</w:t>
            </w:r>
            <w:proofErr w:type="spellEnd"/>
            <w:r>
              <w:rPr>
                <w:rFonts w:ascii="Calibri" w:eastAsia="Times New Roman" w:hAnsi="Calibri" w:cs="Calibri"/>
                <w:b/>
                <w:bCs/>
                <w:color w:val="000000"/>
                <w:kern w:val="0"/>
                <w:szCs w:val="24"/>
                <w:lang w:eastAsia="fr-FR"/>
                <w14:ligatures w14:val="none"/>
              </w:rPr>
              <w:t>₃</w:t>
            </w:r>
          </w:p>
        </w:tc>
        <w:tc>
          <w:tcPr>
            <w:tcW w:w="1796" w:type="pct"/>
            <w:tcBorders>
              <w:top w:val="nil"/>
              <w:left w:val="nil"/>
              <w:bottom w:val="nil"/>
              <w:right w:val="nil"/>
            </w:tcBorders>
            <w:shd w:val="clear" w:color="000000" w:fill="FFFFFF"/>
            <w:noWrap/>
            <w:vAlign w:val="bottom"/>
            <w:hideMark/>
          </w:tcPr>
          <w:p w14:paraId="56574B4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Calcium carbonates</w:t>
            </w:r>
          </w:p>
        </w:tc>
        <w:tc>
          <w:tcPr>
            <w:tcW w:w="1286" w:type="pct"/>
            <w:tcBorders>
              <w:top w:val="nil"/>
              <w:left w:val="nil"/>
              <w:bottom w:val="nil"/>
              <w:right w:val="nil"/>
            </w:tcBorders>
            <w:shd w:val="clear" w:color="000000" w:fill="FFFFFF"/>
            <w:noWrap/>
            <w:vAlign w:val="bottom"/>
            <w:hideMark/>
          </w:tcPr>
          <w:p w14:paraId="6DF0BE6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47C4BEA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61D2A25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59</w:t>
            </w:r>
          </w:p>
        </w:tc>
        <w:tc>
          <w:tcPr>
            <w:tcW w:w="366" w:type="pct"/>
            <w:tcBorders>
              <w:top w:val="nil"/>
              <w:left w:val="nil"/>
              <w:bottom w:val="nil"/>
              <w:right w:val="nil"/>
            </w:tcBorders>
            <w:shd w:val="clear" w:color="000000" w:fill="FFFFFF"/>
            <w:noWrap/>
            <w:vAlign w:val="bottom"/>
            <w:hideMark/>
          </w:tcPr>
          <w:p w14:paraId="68AA109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4.43</w:t>
            </w:r>
          </w:p>
        </w:tc>
        <w:tc>
          <w:tcPr>
            <w:tcW w:w="430" w:type="pct"/>
            <w:tcBorders>
              <w:top w:val="nil"/>
              <w:left w:val="nil"/>
              <w:bottom w:val="nil"/>
              <w:right w:val="nil"/>
            </w:tcBorders>
            <w:shd w:val="clear" w:color="000000" w:fill="FFFFFF"/>
            <w:noWrap/>
            <w:vAlign w:val="bottom"/>
            <w:hideMark/>
          </w:tcPr>
          <w:p w14:paraId="5F4B1A7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06.03</w:t>
            </w:r>
          </w:p>
        </w:tc>
      </w:tr>
      <w:tr w:rsidR="009B2BB1" w:rsidRPr="009B2BB1" w14:paraId="12731B81" w14:textId="77777777" w:rsidTr="00DB614D">
        <w:trPr>
          <w:trHeight w:val="432"/>
        </w:trPr>
        <w:tc>
          <w:tcPr>
            <w:tcW w:w="424" w:type="pct"/>
            <w:tcBorders>
              <w:top w:val="nil"/>
              <w:left w:val="nil"/>
              <w:bottom w:val="nil"/>
              <w:right w:val="nil"/>
            </w:tcBorders>
            <w:shd w:val="clear" w:color="000000" w:fill="FFFFFF"/>
            <w:noWrap/>
            <w:vAlign w:val="center"/>
            <w:hideMark/>
          </w:tcPr>
          <w:p w14:paraId="09C33B0C"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Long</w:t>
            </w:r>
          </w:p>
        </w:tc>
        <w:tc>
          <w:tcPr>
            <w:tcW w:w="1796" w:type="pct"/>
            <w:tcBorders>
              <w:top w:val="nil"/>
              <w:left w:val="nil"/>
              <w:bottom w:val="nil"/>
              <w:right w:val="nil"/>
            </w:tcBorders>
            <w:shd w:val="clear" w:color="000000" w:fill="FFFFFF"/>
            <w:noWrap/>
            <w:vAlign w:val="bottom"/>
            <w:hideMark/>
          </w:tcPr>
          <w:p w14:paraId="21BCFE7F"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Longitude</w:t>
            </w:r>
          </w:p>
        </w:tc>
        <w:tc>
          <w:tcPr>
            <w:tcW w:w="1286" w:type="pct"/>
            <w:tcBorders>
              <w:top w:val="nil"/>
              <w:left w:val="nil"/>
              <w:bottom w:val="nil"/>
              <w:right w:val="nil"/>
            </w:tcBorders>
            <w:shd w:val="clear" w:color="000000" w:fill="FFFFFF"/>
            <w:noWrap/>
            <w:vAlign w:val="bottom"/>
            <w:hideMark/>
          </w:tcPr>
          <w:p w14:paraId="6A7C1E6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WGS84 </w:t>
            </w:r>
            <w:proofErr w:type="spellStart"/>
            <w:r w:rsidRPr="009B2BB1">
              <w:rPr>
                <w:rFonts w:ascii="Calibri" w:eastAsia="Times New Roman" w:hAnsi="Calibri" w:cs="Calibri"/>
                <w:color w:val="000000"/>
                <w:kern w:val="0"/>
                <w:szCs w:val="24"/>
                <w:lang w:eastAsia="fr-FR"/>
                <w14:ligatures w14:val="none"/>
              </w:rPr>
              <w:t>decimal</w:t>
            </w:r>
            <w:proofErr w:type="spellEnd"/>
            <w:r w:rsidRPr="009B2BB1">
              <w:rPr>
                <w:rFonts w:ascii="Calibri" w:eastAsia="Times New Roman" w:hAnsi="Calibri" w:cs="Calibri"/>
                <w:color w:val="000000"/>
                <w:kern w:val="0"/>
                <w:szCs w:val="24"/>
                <w:lang w:eastAsia="fr-FR"/>
                <w14:ligatures w14:val="none"/>
              </w:rPr>
              <w:t xml:space="preserve"> system</w:t>
            </w:r>
          </w:p>
        </w:tc>
        <w:tc>
          <w:tcPr>
            <w:tcW w:w="333" w:type="pct"/>
            <w:tcBorders>
              <w:top w:val="nil"/>
              <w:left w:val="nil"/>
              <w:bottom w:val="nil"/>
              <w:right w:val="nil"/>
            </w:tcBorders>
            <w:shd w:val="clear" w:color="000000" w:fill="FFFFFF"/>
            <w:noWrap/>
            <w:vAlign w:val="bottom"/>
            <w:hideMark/>
          </w:tcPr>
          <w:p w14:paraId="36A6840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2D24902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84</w:t>
            </w:r>
          </w:p>
        </w:tc>
        <w:tc>
          <w:tcPr>
            <w:tcW w:w="366" w:type="pct"/>
            <w:tcBorders>
              <w:top w:val="nil"/>
              <w:left w:val="nil"/>
              <w:bottom w:val="nil"/>
              <w:right w:val="nil"/>
            </w:tcBorders>
            <w:shd w:val="clear" w:color="000000" w:fill="FFFFFF"/>
            <w:noWrap/>
            <w:vAlign w:val="bottom"/>
            <w:hideMark/>
          </w:tcPr>
          <w:p w14:paraId="6EBB398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24</w:t>
            </w:r>
          </w:p>
        </w:tc>
        <w:tc>
          <w:tcPr>
            <w:tcW w:w="430" w:type="pct"/>
            <w:tcBorders>
              <w:top w:val="nil"/>
              <w:left w:val="nil"/>
              <w:bottom w:val="nil"/>
              <w:right w:val="nil"/>
            </w:tcBorders>
            <w:shd w:val="clear" w:color="000000" w:fill="FFFFFF"/>
            <w:noWrap/>
            <w:vAlign w:val="bottom"/>
            <w:hideMark/>
          </w:tcPr>
          <w:p w14:paraId="1F9AD89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43</w:t>
            </w:r>
          </w:p>
        </w:tc>
      </w:tr>
      <w:tr w:rsidR="009B2BB1" w:rsidRPr="009B2BB1" w14:paraId="796C8B01" w14:textId="77777777" w:rsidTr="00DB614D">
        <w:trPr>
          <w:trHeight w:val="432"/>
        </w:trPr>
        <w:tc>
          <w:tcPr>
            <w:tcW w:w="424" w:type="pct"/>
            <w:tcBorders>
              <w:top w:val="nil"/>
              <w:left w:val="nil"/>
              <w:bottom w:val="nil"/>
              <w:right w:val="nil"/>
            </w:tcBorders>
            <w:shd w:val="clear" w:color="000000" w:fill="FFFFFF"/>
            <w:noWrap/>
            <w:vAlign w:val="center"/>
            <w:hideMark/>
          </w:tcPr>
          <w:p w14:paraId="64F2DBC2"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Lat</w:t>
            </w:r>
            <w:proofErr w:type="spellEnd"/>
          </w:p>
        </w:tc>
        <w:tc>
          <w:tcPr>
            <w:tcW w:w="1796" w:type="pct"/>
            <w:tcBorders>
              <w:top w:val="nil"/>
              <w:left w:val="nil"/>
              <w:bottom w:val="nil"/>
              <w:right w:val="nil"/>
            </w:tcBorders>
            <w:shd w:val="clear" w:color="000000" w:fill="FFFFFF"/>
            <w:noWrap/>
            <w:vAlign w:val="bottom"/>
            <w:hideMark/>
          </w:tcPr>
          <w:p w14:paraId="53E58EA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Latitude</w:t>
            </w:r>
          </w:p>
        </w:tc>
        <w:tc>
          <w:tcPr>
            <w:tcW w:w="1286" w:type="pct"/>
            <w:tcBorders>
              <w:top w:val="nil"/>
              <w:left w:val="nil"/>
              <w:bottom w:val="nil"/>
              <w:right w:val="nil"/>
            </w:tcBorders>
            <w:shd w:val="clear" w:color="000000" w:fill="FFFFFF"/>
            <w:noWrap/>
            <w:vAlign w:val="bottom"/>
            <w:hideMark/>
          </w:tcPr>
          <w:p w14:paraId="289E42B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WGS84 </w:t>
            </w:r>
            <w:proofErr w:type="spellStart"/>
            <w:r w:rsidRPr="009B2BB1">
              <w:rPr>
                <w:rFonts w:ascii="Calibri" w:eastAsia="Times New Roman" w:hAnsi="Calibri" w:cs="Calibri"/>
                <w:color w:val="000000"/>
                <w:kern w:val="0"/>
                <w:szCs w:val="24"/>
                <w:lang w:eastAsia="fr-FR"/>
                <w14:ligatures w14:val="none"/>
              </w:rPr>
              <w:t>decimal</w:t>
            </w:r>
            <w:proofErr w:type="spellEnd"/>
            <w:r w:rsidRPr="009B2BB1">
              <w:rPr>
                <w:rFonts w:ascii="Calibri" w:eastAsia="Times New Roman" w:hAnsi="Calibri" w:cs="Calibri"/>
                <w:color w:val="000000"/>
                <w:kern w:val="0"/>
                <w:szCs w:val="24"/>
                <w:lang w:eastAsia="fr-FR"/>
                <w14:ligatures w14:val="none"/>
              </w:rPr>
              <w:t xml:space="preserve"> system</w:t>
            </w:r>
          </w:p>
        </w:tc>
        <w:tc>
          <w:tcPr>
            <w:tcW w:w="333" w:type="pct"/>
            <w:tcBorders>
              <w:top w:val="nil"/>
              <w:left w:val="nil"/>
              <w:bottom w:val="nil"/>
              <w:right w:val="nil"/>
            </w:tcBorders>
            <w:shd w:val="clear" w:color="000000" w:fill="FFFFFF"/>
            <w:noWrap/>
            <w:vAlign w:val="bottom"/>
            <w:hideMark/>
          </w:tcPr>
          <w:p w14:paraId="5A72E44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04ABC08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3.48</w:t>
            </w:r>
          </w:p>
        </w:tc>
        <w:tc>
          <w:tcPr>
            <w:tcW w:w="366" w:type="pct"/>
            <w:tcBorders>
              <w:top w:val="nil"/>
              <w:left w:val="nil"/>
              <w:bottom w:val="nil"/>
              <w:right w:val="nil"/>
            </w:tcBorders>
            <w:shd w:val="clear" w:color="000000" w:fill="FFFFFF"/>
            <w:noWrap/>
            <w:vAlign w:val="bottom"/>
            <w:hideMark/>
          </w:tcPr>
          <w:p w14:paraId="4C04A00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7.99</w:t>
            </w:r>
          </w:p>
        </w:tc>
        <w:tc>
          <w:tcPr>
            <w:tcW w:w="430" w:type="pct"/>
            <w:tcBorders>
              <w:top w:val="nil"/>
              <w:left w:val="nil"/>
              <w:bottom w:val="nil"/>
              <w:right w:val="nil"/>
            </w:tcBorders>
            <w:shd w:val="clear" w:color="000000" w:fill="FFFFFF"/>
            <w:noWrap/>
            <w:vAlign w:val="bottom"/>
            <w:hideMark/>
          </w:tcPr>
          <w:p w14:paraId="687C08D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9.87</w:t>
            </w:r>
          </w:p>
        </w:tc>
      </w:tr>
      <w:tr w:rsidR="009B2BB1" w:rsidRPr="009B2BB1" w14:paraId="4DAF5E65" w14:textId="77777777" w:rsidTr="00DB614D">
        <w:trPr>
          <w:trHeight w:val="432"/>
        </w:trPr>
        <w:tc>
          <w:tcPr>
            <w:tcW w:w="424" w:type="pct"/>
            <w:tcBorders>
              <w:top w:val="nil"/>
              <w:left w:val="nil"/>
              <w:bottom w:val="nil"/>
              <w:right w:val="nil"/>
            </w:tcBorders>
            <w:shd w:val="clear" w:color="000000" w:fill="FFFFFF"/>
            <w:noWrap/>
            <w:vAlign w:val="center"/>
            <w:hideMark/>
          </w:tcPr>
          <w:p w14:paraId="541D9036"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lastRenderedPageBreak/>
              <w:t>Clay</w:t>
            </w:r>
          </w:p>
        </w:tc>
        <w:tc>
          <w:tcPr>
            <w:tcW w:w="1796" w:type="pct"/>
            <w:tcBorders>
              <w:top w:val="nil"/>
              <w:left w:val="nil"/>
              <w:bottom w:val="nil"/>
              <w:right w:val="nil"/>
            </w:tcBorders>
            <w:shd w:val="clear" w:color="000000" w:fill="FFFFFF"/>
            <w:noWrap/>
            <w:vAlign w:val="bottom"/>
            <w:hideMark/>
          </w:tcPr>
          <w:p w14:paraId="0D32425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Clay </w:t>
            </w:r>
            <w:proofErr w:type="spellStart"/>
            <w:r w:rsidRPr="009B2BB1">
              <w:rPr>
                <w:rFonts w:ascii="Calibri" w:eastAsia="Times New Roman" w:hAnsi="Calibri" w:cs="Calibri"/>
                <w:color w:val="000000"/>
                <w:kern w:val="0"/>
                <w:szCs w:val="24"/>
                <w:lang w:eastAsia="fr-FR"/>
                <w14:ligatures w14:val="none"/>
              </w:rPr>
              <w:t>particles</w:t>
            </w:r>
            <w:proofErr w:type="spellEnd"/>
          </w:p>
        </w:tc>
        <w:tc>
          <w:tcPr>
            <w:tcW w:w="1286" w:type="pct"/>
            <w:tcBorders>
              <w:top w:val="nil"/>
              <w:left w:val="nil"/>
              <w:bottom w:val="nil"/>
              <w:right w:val="nil"/>
            </w:tcBorders>
            <w:shd w:val="clear" w:color="000000" w:fill="FFFFFF"/>
            <w:noWrap/>
            <w:vAlign w:val="bottom"/>
            <w:hideMark/>
          </w:tcPr>
          <w:p w14:paraId="5C28759F" w14:textId="411C51A6"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1735496E"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724EAD5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3</w:t>
            </w:r>
          </w:p>
        </w:tc>
        <w:tc>
          <w:tcPr>
            <w:tcW w:w="366" w:type="pct"/>
            <w:tcBorders>
              <w:top w:val="nil"/>
              <w:left w:val="nil"/>
              <w:bottom w:val="nil"/>
              <w:right w:val="nil"/>
            </w:tcBorders>
            <w:shd w:val="clear" w:color="000000" w:fill="FFFFFF"/>
            <w:noWrap/>
            <w:vAlign w:val="bottom"/>
            <w:hideMark/>
          </w:tcPr>
          <w:p w14:paraId="4F5BEAA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3</w:t>
            </w:r>
          </w:p>
        </w:tc>
        <w:tc>
          <w:tcPr>
            <w:tcW w:w="430" w:type="pct"/>
            <w:tcBorders>
              <w:top w:val="nil"/>
              <w:left w:val="nil"/>
              <w:bottom w:val="nil"/>
              <w:right w:val="nil"/>
            </w:tcBorders>
            <w:shd w:val="clear" w:color="000000" w:fill="FFFFFF"/>
            <w:noWrap/>
            <w:vAlign w:val="bottom"/>
            <w:hideMark/>
          </w:tcPr>
          <w:p w14:paraId="14459D4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1</w:t>
            </w:r>
          </w:p>
        </w:tc>
      </w:tr>
      <w:tr w:rsidR="009B2BB1" w:rsidRPr="009B2BB1" w14:paraId="347B16E0" w14:textId="77777777" w:rsidTr="00DB614D">
        <w:trPr>
          <w:trHeight w:val="432"/>
        </w:trPr>
        <w:tc>
          <w:tcPr>
            <w:tcW w:w="424" w:type="pct"/>
            <w:tcBorders>
              <w:top w:val="nil"/>
              <w:left w:val="nil"/>
              <w:bottom w:val="nil"/>
              <w:right w:val="nil"/>
            </w:tcBorders>
            <w:shd w:val="clear" w:color="000000" w:fill="FFFFFF"/>
            <w:noWrap/>
            <w:vAlign w:val="center"/>
            <w:hideMark/>
          </w:tcPr>
          <w:p w14:paraId="5BC52BF8"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Silt</w:t>
            </w:r>
          </w:p>
        </w:tc>
        <w:tc>
          <w:tcPr>
            <w:tcW w:w="1796" w:type="pct"/>
            <w:tcBorders>
              <w:top w:val="nil"/>
              <w:left w:val="nil"/>
              <w:bottom w:val="nil"/>
              <w:right w:val="nil"/>
            </w:tcBorders>
            <w:shd w:val="clear" w:color="000000" w:fill="FFFFFF"/>
            <w:noWrap/>
            <w:vAlign w:val="bottom"/>
            <w:hideMark/>
          </w:tcPr>
          <w:p w14:paraId="3634BCC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Silt </w:t>
            </w:r>
            <w:proofErr w:type="spellStart"/>
            <w:r w:rsidRPr="009B2BB1">
              <w:rPr>
                <w:rFonts w:ascii="Calibri" w:eastAsia="Times New Roman" w:hAnsi="Calibri" w:cs="Calibri"/>
                <w:color w:val="000000"/>
                <w:kern w:val="0"/>
                <w:szCs w:val="24"/>
                <w:lang w:eastAsia="fr-FR"/>
                <w14:ligatures w14:val="none"/>
              </w:rPr>
              <w:t>particles</w:t>
            </w:r>
            <w:proofErr w:type="spellEnd"/>
          </w:p>
        </w:tc>
        <w:tc>
          <w:tcPr>
            <w:tcW w:w="1286" w:type="pct"/>
            <w:tcBorders>
              <w:top w:val="nil"/>
              <w:left w:val="nil"/>
              <w:bottom w:val="nil"/>
              <w:right w:val="nil"/>
            </w:tcBorders>
            <w:shd w:val="clear" w:color="000000" w:fill="FFFFFF"/>
            <w:noWrap/>
            <w:vAlign w:val="bottom"/>
            <w:hideMark/>
          </w:tcPr>
          <w:p w14:paraId="203B2FE2" w14:textId="465DF426"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19A8A1CF"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75543838"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6</w:t>
            </w:r>
          </w:p>
        </w:tc>
        <w:tc>
          <w:tcPr>
            <w:tcW w:w="366" w:type="pct"/>
            <w:tcBorders>
              <w:top w:val="nil"/>
              <w:left w:val="nil"/>
              <w:bottom w:val="nil"/>
              <w:right w:val="nil"/>
            </w:tcBorders>
            <w:shd w:val="clear" w:color="000000" w:fill="FFFFFF"/>
            <w:noWrap/>
            <w:vAlign w:val="bottom"/>
            <w:hideMark/>
          </w:tcPr>
          <w:p w14:paraId="3AFDBB2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8</w:t>
            </w:r>
          </w:p>
        </w:tc>
        <w:tc>
          <w:tcPr>
            <w:tcW w:w="430" w:type="pct"/>
            <w:tcBorders>
              <w:top w:val="nil"/>
              <w:left w:val="nil"/>
              <w:bottom w:val="nil"/>
              <w:right w:val="nil"/>
            </w:tcBorders>
            <w:shd w:val="clear" w:color="000000" w:fill="FFFFFF"/>
            <w:noWrap/>
            <w:vAlign w:val="bottom"/>
            <w:hideMark/>
          </w:tcPr>
          <w:p w14:paraId="33007AF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68</w:t>
            </w:r>
          </w:p>
        </w:tc>
      </w:tr>
      <w:tr w:rsidR="009B2BB1" w:rsidRPr="009B2BB1" w14:paraId="75455308" w14:textId="77777777" w:rsidTr="00DB614D">
        <w:trPr>
          <w:trHeight w:val="432"/>
        </w:trPr>
        <w:tc>
          <w:tcPr>
            <w:tcW w:w="424" w:type="pct"/>
            <w:tcBorders>
              <w:top w:val="nil"/>
              <w:left w:val="nil"/>
              <w:bottom w:val="nil"/>
              <w:right w:val="nil"/>
            </w:tcBorders>
            <w:shd w:val="clear" w:color="000000" w:fill="FFFFFF"/>
            <w:noWrap/>
            <w:vAlign w:val="center"/>
            <w:hideMark/>
          </w:tcPr>
          <w:p w14:paraId="7129567B" w14:textId="23FB2F5E" w:rsidR="009B2BB1" w:rsidRPr="009B2BB1" w:rsidRDefault="00DF3D1C"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Pr>
                <w:rFonts w:ascii="Calibri" w:eastAsia="Times New Roman" w:hAnsi="Calibri" w:cs="Calibri"/>
                <w:b/>
                <w:bCs/>
                <w:color w:val="000000"/>
                <w:kern w:val="0"/>
                <w:szCs w:val="24"/>
                <w:lang w:eastAsia="fr-FR"/>
                <w14:ligatures w14:val="none"/>
              </w:rPr>
              <w:t>Prec</w:t>
            </w:r>
            <w:proofErr w:type="spellEnd"/>
          </w:p>
        </w:tc>
        <w:tc>
          <w:tcPr>
            <w:tcW w:w="1796" w:type="pct"/>
            <w:tcBorders>
              <w:top w:val="nil"/>
              <w:left w:val="nil"/>
              <w:bottom w:val="nil"/>
              <w:right w:val="nil"/>
            </w:tcBorders>
            <w:shd w:val="clear" w:color="000000" w:fill="FFFFFF"/>
            <w:noWrap/>
            <w:vAlign w:val="bottom"/>
            <w:hideMark/>
          </w:tcPr>
          <w:p w14:paraId="59E794F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Annual</w:t>
            </w:r>
            <w:proofErr w:type="spellEnd"/>
            <w:r w:rsidRPr="009B2BB1">
              <w:rPr>
                <w:rFonts w:ascii="Calibri" w:eastAsia="Times New Roman" w:hAnsi="Calibri" w:cs="Calibri"/>
                <w:color w:val="000000"/>
                <w:kern w:val="0"/>
                <w:szCs w:val="24"/>
                <w:lang w:eastAsia="fr-FR"/>
                <w14:ligatures w14:val="none"/>
              </w:rPr>
              <w:t xml:space="preserve"> </w:t>
            </w:r>
            <w:proofErr w:type="spellStart"/>
            <w:r w:rsidRPr="009B2BB1">
              <w:rPr>
                <w:rFonts w:ascii="Calibri" w:eastAsia="Times New Roman" w:hAnsi="Calibri" w:cs="Calibri"/>
                <w:color w:val="000000"/>
                <w:kern w:val="0"/>
                <w:szCs w:val="24"/>
                <w:lang w:eastAsia="fr-FR"/>
                <w14:ligatures w14:val="none"/>
              </w:rPr>
              <w:t>precipitation</w:t>
            </w:r>
            <w:proofErr w:type="spellEnd"/>
            <w:r w:rsidRPr="009B2BB1">
              <w:rPr>
                <w:rFonts w:ascii="Calibri" w:eastAsia="Times New Roman" w:hAnsi="Calibri" w:cs="Calibri"/>
                <w:color w:val="000000"/>
                <w:kern w:val="0"/>
                <w:szCs w:val="24"/>
                <w:lang w:eastAsia="fr-FR"/>
                <w14:ligatures w14:val="none"/>
              </w:rPr>
              <w:t xml:space="preserve"> </w:t>
            </w:r>
            <w:proofErr w:type="spellStart"/>
            <w:r w:rsidRPr="009B2BB1">
              <w:rPr>
                <w:rFonts w:ascii="Calibri" w:eastAsia="Times New Roman" w:hAnsi="Calibri" w:cs="Calibri"/>
                <w:color w:val="000000"/>
                <w:kern w:val="0"/>
                <w:szCs w:val="24"/>
                <w:lang w:eastAsia="fr-FR"/>
                <w14:ligatures w14:val="none"/>
              </w:rPr>
              <w:t>amount</w:t>
            </w:r>
            <w:proofErr w:type="spellEnd"/>
          </w:p>
        </w:tc>
        <w:tc>
          <w:tcPr>
            <w:tcW w:w="1286" w:type="pct"/>
            <w:tcBorders>
              <w:top w:val="nil"/>
              <w:left w:val="nil"/>
              <w:bottom w:val="nil"/>
              <w:right w:val="nil"/>
            </w:tcBorders>
            <w:shd w:val="clear" w:color="000000" w:fill="FFFFFF"/>
            <w:noWrap/>
            <w:vAlign w:val="bottom"/>
            <w:hideMark/>
          </w:tcPr>
          <w:p w14:paraId="244B5B65" w14:textId="53852B68"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kg</w:t>
            </w:r>
            <w:proofErr w:type="gramEnd"/>
            <w:r w:rsidRPr="009B2BB1">
              <w:rPr>
                <w:rFonts w:ascii="Calibri" w:eastAsia="Times New Roman" w:hAnsi="Calibri" w:cs="Calibri"/>
                <w:color w:val="000000"/>
                <w:kern w:val="0"/>
                <w:szCs w:val="24"/>
                <w:lang w:eastAsia="fr-FR"/>
                <w14:ligatures w14:val="none"/>
              </w:rPr>
              <w:t xml:space="preserve"> m</w:t>
            </w:r>
            <w:r w:rsidR="001A37C3" w:rsidRPr="009B2BB1">
              <w:rPr>
                <w:rFonts w:ascii="Calibri" w:eastAsia="Times New Roman" w:hAnsi="Calibri" w:cs="Calibri"/>
                <w:color w:val="000000"/>
                <w:kern w:val="0"/>
                <w:szCs w:val="24"/>
                <w:vertAlign w:val="superscript"/>
                <w:lang w:eastAsia="fr-FR"/>
                <w14:ligatures w14:val="none"/>
              </w:rPr>
              <w:t>−</w:t>
            </w:r>
            <w:r w:rsidR="001A37C3">
              <w:rPr>
                <w:rFonts w:ascii="Calibri" w:eastAsia="Times New Roman" w:hAnsi="Calibri" w:cs="Calibri"/>
                <w:color w:val="000000"/>
                <w:kern w:val="0"/>
                <w:szCs w:val="24"/>
                <w:vertAlign w:val="superscript"/>
                <w:lang w:eastAsia="fr-FR"/>
                <w14:ligatures w14:val="none"/>
              </w:rPr>
              <w:t>2</w:t>
            </w:r>
            <w:r w:rsidRPr="009B2BB1">
              <w:rPr>
                <w:rFonts w:ascii="Calibri" w:eastAsia="Times New Roman" w:hAnsi="Calibri" w:cs="Calibri"/>
                <w:color w:val="000000"/>
                <w:kern w:val="0"/>
                <w:szCs w:val="24"/>
                <w:lang w:eastAsia="fr-FR"/>
                <w14:ligatures w14:val="none"/>
              </w:rPr>
              <w:t xml:space="preserve"> year</w:t>
            </w:r>
            <w:r w:rsidR="001A37C3"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79FDEEF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1DC6035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666</w:t>
            </w:r>
          </w:p>
        </w:tc>
        <w:tc>
          <w:tcPr>
            <w:tcW w:w="366" w:type="pct"/>
            <w:tcBorders>
              <w:top w:val="nil"/>
              <w:left w:val="nil"/>
              <w:bottom w:val="nil"/>
              <w:right w:val="nil"/>
            </w:tcBorders>
            <w:shd w:val="clear" w:color="000000" w:fill="FFFFFF"/>
            <w:noWrap/>
            <w:vAlign w:val="bottom"/>
            <w:hideMark/>
          </w:tcPr>
          <w:p w14:paraId="507B6A6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816</w:t>
            </w:r>
          </w:p>
        </w:tc>
        <w:tc>
          <w:tcPr>
            <w:tcW w:w="430" w:type="pct"/>
            <w:tcBorders>
              <w:top w:val="nil"/>
              <w:left w:val="nil"/>
              <w:bottom w:val="nil"/>
              <w:right w:val="nil"/>
            </w:tcBorders>
            <w:shd w:val="clear" w:color="000000" w:fill="FFFFFF"/>
            <w:noWrap/>
            <w:vAlign w:val="bottom"/>
            <w:hideMark/>
          </w:tcPr>
          <w:p w14:paraId="29AD37E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040</w:t>
            </w:r>
          </w:p>
        </w:tc>
      </w:tr>
      <w:tr w:rsidR="009B2BB1" w:rsidRPr="009B2BB1" w14:paraId="50B76C0F" w14:textId="77777777" w:rsidTr="00DB614D">
        <w:trPr>
          <w:trHeight w:val="432"/>
        </w:trPr>
        <w:tc>
          <w:tcPr>
            <w:tcW w:w="424" w:type="pct"/>
            <w:tcBorders>
              <w:top w:val="nil"/>
              <w:left w:val="nil"/>
              <w:bottom w:val="nil"/>
              <w:right w:val="nil"/>
            </w:tcBorders>
            <w:shd w:val="clear" w:color="000000" w:fill="FFFFFF"/>
            <w:noWrap/>
            <w:vAlign w:val="center"/>
            <w:hideMark/>
          </w:tcPr>
          <w:p w14:paraId="7F8F3EC2" w14:textId="5C3C58B1" w:rsidR="009B2BB1" w:rsidRPr="009B2BB1" w:rsidRDefault="00A66A22"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Pr>
                <w:rFonts w:ascii="Calibri" w:eastAsia="Times New Roman" w:hAnsi="Calibri" w:cs="Calibri"/>
                <w:b/>
                <w:bCs/>
                <w:color w:val="000000"/>
                <w:kern w:val="0"/>
                <w:szCs w:val="24"/>
                <w:lang w:eastAsia="fr-FR"/>
                <w14:ligatures w14:val="none"/>
              </w:rPr>
              <w:t>Isot</w:t>
            </w:r>
            <w:proofErr w:type="spellEnd"/>
          </w:p>
        </w:tc>
        <w:tc>
          <w:tcPr>
            <w:tcW w:w="1796" w:type="pct"/>
            <w:tcBorders>
              <w:top w:val="nil"/>
              <w:left w:val="nil"/>
              <w:bottom w:val="nil"/>
              <w:right w:val="nil"/>
            </w:tcBorders>
            <w:shd w:val="clear" w:color="000000" w:fill="FFFFFF"/>
            <w:noWrap/>
            <w:vAlign w:val="bottom"/>
            <w:hideMark/>
          </w:tcPr>
          <w:p w14:paraId="3567853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Isothermality</w:t>
            </w:r>
            <w:proofErr w:type="spellEnd"/>
          </w:p>
        </w:tc>
        <w:tc>
          <w:tcPr>
            <w:tcW w:w="1286" w:type="pct"/>
            <w:tcBorders>
              <w:top w:val="nil"/>
              <w:left w:val="nil"/>
              <w:bottom w:val="nil"/>
              <w:right w:val="nil"/>
            </w:tcBorders>
            <w:shd w:val="clear" w:color="000000" w:fill="FFFFFF"/>
            <w:noWrap/>
            <w:vAlign w:val="bottom"/>
            <w:hideMark/>
          </w:tcPr>
          <w:p w14:paraId="5F6DBE9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C</w:t>
            </w:r>
          </w:p>
        </w:tc>
        <w:tc>
          <w:tcPr>
            <w:tcW w:w="333" w:type="pct"/>
            <w:tcBorders>
              <w:top w:val="nil"/>
              <w:left w:val="nil"/>
              <w:bottom w:val="nil"/>
              <w:right w:val="nil"/>
            </w:tcBorders>
            <w:shd w:val="clear" w:color="000000" w:fill="FFFFFF"/>
            <w:noWrap/>
            <w:vAlign w:val="bottom"/>
            <w:hideMark/>
          </w:tcPr>
          <w:p w14:paraId="103537C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64AA1C2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0.31</w:t>
            </w:r>
          </w:p>
        </w:tc>
        <w:tc>
          <w:tcPr>
            <w:tcW w:w="366" w:type="pct"/>
            <w:tcBorders>
              <w:top w:val="nil"/>
              <w:left w:val="nil"/>
              <w:bottom w:val="nil"/>
              <w:right w:val="nil"/>
            </w:tcBorders>
            <w:shd w:val="clear" w:color="000000" w:fill="FFFFFF"/>
            <w:noWrap/>
            <w:vAlign w:val="bottom"/>
            <w:hideMark/>
          </w:tcPr>
          <w:p w14:paraId="6D078B0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0.34</w:t>
            </w:r>
          </w:p>
        </w:tc>
        <w:tc>
          <w:tcPr>
            <w:tcW w:w="430" w:type="pct"/>
            <w:tcBorders>
              <w:top w:val="nil"/>
              <w:left w:val="nil"/>
              <w:bottom w:val="nil"/>
              <w:right w:val="nil"/>
            </w:tcBorders>
            <w:shd w:val="clear" w:color="000000" w:fill="FFFFFF"/>
            <w:noWrap/>
            <w:vAlign w:val="bottom"/>
            <w:hideMark/>
          </w:tcPr>
          <w:p w14:paraId="556CF9C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0.37</w:t>
            </w:r>
          </w:p>
        </w:tc>
      </w:tr>
      <w:tr w:rsidR="009B2BB1" w:rsidRPr="009B2BB1" w14:paraId="5F6BC491" w14:textId="77777777" w:rsidTr="00DB614D">
        <w:trPr>
          <w:trHeight w:val="432"/>
        </w:trPr>
        <w:tc>
          <w:tcPr>
            <w:tcW w:w="424" w:type="pct"/>
            <w:tcBorders>
              <w:top w:val="nil"/>
              <w:left w:val="nil"/>
              <w:bottom w:val="nil"/>
              <w:right w:val="nil"/>
            </w:tcBorders>
            <w:shd w:val="clear" w:color="000000" w:fill="FFFFFF"/>
            <w:noWrap/>
            <w:vAlign w:val="center"/>
            <w:hideMark/>
          </w:tcPr>
          <w:p w14:paraId="27B965B3"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P</w:t>
            </w:r>
          </w:p>
        </w:tc>
        <w:tc>
          <w:tcPr>
            <w:tcW w:w="1796" w:type="pct"/>
            <w:tcBorders>
              <w:top w:val="nil"/>
              <w:left w:val="nil"/>
              <w:bottom w:val="nil"/>
              <w:right w:val="nil"/>
            </w:tcBorders>
            <w:shd w:val="clear" w:color="000000" w:fill="FFFFFF"/>
            <w:noWrap/>
            <w:vAlign w:val="bottom"/>
            <w:hideMark/>
          </w:tcPr>
          <w:p w14:paraId="0E7F4D3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Phosphorus</w:t>
            </w:r>
            <w:proofErr w:type="spellEnd"/>
          </w:p>
        </w:tc>
        <w:tc>
          <w:tcPr>
            <w:tcW w:w="1286" w:type="pct"/>
            <w:tcBorders>
              <w:top w:val="nil"/>
              <w:left w:val="nil"/>
              <w:bottom w:val="nil"/>
              <w:right w:val="nil"/>
            </w:tcBorders>
            <w:shd w:val="clear" w:color="000000" w:fill="FFFFFF"/>
            <w:noWrap/>
            <w:vAlign w:val="bottom"/>
            <w:hideMark/>
          </w:tcPr>
          <w:p w14:paraId="44C2BC08" w14:textId="50706249"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mg</w:t>
            </w:r>
            <w:proofErr w:type="gramEnd"/>
            <w:r w:rsidRPr="009B2BB1">
              <w:rPr>
                <w:rFonts w:ascii="Calibri" w:eastAsia="Times New Roman" w:hAnsi="Calibri" w:cs="Calibri"/>
                <w:color w:val="000000"/>
                <w:kern w:val="0"/>
                <w:szCs w:val="24"/>
                <w:lang w:eastAsia="fr-FR"/>
                <w14:ligatures w14:val="none"/>
              </w:rPr>
              <w:t>·</w:t>
            </w:r>
            <w:r w:rsidR="00BC0FB1" w:rsidRPr="009B2BB1">
              <w:rPr>
                <w:rFonts w:ascii="Calibri" w:eastAsia="Times New Roman" w:hAnsi="Calibri" w:cs="Calibri"/>
                <w:color w:val="000000"/>
                <w:kern w:val="0"/>
                <w:szCs w:val="24"/>
                <w:lang w:eastAsia="fr-FR"/>
                <w14:ligatures w14:val="none"/>
              </w:rPr>
              <w:t xml:space="preserve"> </w:t>
            </w:r>
            <w:r w:rsidR="00BC0FB1">
              <w:rPr>
                <w:rFonts w:ascii="Calibri" w:eastAsia="Times New Roman" w:hAnsi="Calibri" w:cs="Calibri"/>
                <w:color w:val="000000"/>
                <w:kern w:val="0"/>
                <w:szCs w:val="24"/>
                <w:lang w:eastAsia="fr-FR"/>
                <w14:ligatures w14:val="none"/>
              </w:rPr>
              <w:t>k</w:t>
            </w:r>
            <w:r w:rsidR="00BC0FB1" w:rsidRPr="009B2BB1">
              <w:rPr>
                <w:rFonts w:ascii="Calibri" w:eastAsia="Times New Roman" w:hAnsi="Calibri" w:cs="Calibri"/>
                <w:color w:val="000000"/>
                <w:kern w:val="0"/>
                <w:szCs w:val="24"/>
                <w:lang w:eastAsia="fr-FR"/>
                <w14:ligatures w14:val="none"/>
              </w:rPr>
              <w:t>g·kg</w:t>
            </w:r>
            <w:r w:rsidR="00BC0FB1"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7DB4527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09CBF3E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1.11</w:t>
            </w:r>
          </w:p>
        </w:tc>
        <w:tc>
          <w:tcPr>
            <w:tcW w:w="366" w:type="pct"/>
            <w:tcBorders>
              <w:top w:val="nil"/>
              <w:left w:val="nil"/>
              <w:bottom w:val="nil"/>
              <w:right w:val="nil"/>
            </w:tcBorders>
            <w:shd w:val="clear" w:color="000000" w:fill="FFFFFF"/>
            <w:noWrap/>
            <w:vAlign w:val="bottom"/>
            <w:hideMark/>
          </w:tcPr>
          <w:p w14:paraId="70597F2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2.05</w:t>
            </w:r>
          </w:p>
        </w:tc>
        <w:tc>
          <w:tcPr>
            <w:tcW w:w="430" w:type="pct"/>
            <w:tcBorders>
              <w:top w:val="nil"/>
              <w:left w:val="nil"/>
              <w:bottom w:val="nil"/>
              <w:right w:val="nil"/>
            </w:tcBorders>
            <w:shd w:val="clear" w:color="000000" w:fill="FFFFFF"/>
            <w:noWrap/>
            <w:vAlign w:val="bottom"/>
            <w:hideMark/>
          </w:tcPr>
          <w:p w14:paraId="34709E0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7.77</w:t>
            </w:r>
          </w:p>
        </w:tc>
      </w:tr>
      <w:tr w:rsidR="009B2BB1" w:rsidRPr="009B2BB1" w14:paraId="0B1D31A6" w14:textId="77777777" w:rsidTr="00DB614D">
        <w:trPr>
          <w:trHeight w:val="432"/>
        </w:trPr>
        <w:tc>
          <w:tcPr>
            <w:tcW w:w="424" w:type="pct"/>
            <w:tcBorders>
              <w:top w:val="nil"/>
              <w:left w:val="nil"/>
              <w:bottom w:val="single" w:sz="4" w:space="0" w:color="auto"/>
              <w:right w:val="nil"/>
            </w:tcBorders>
            <w:shd w:val="clear" w:color="000000" w:fill="FFFFFF"/>
            <w:noWrap/>
            <w:vAlign w:val="center"/>
            <w:hideMark/>
          </w:tcPr>
          <w:p w14:paraId="4460CDD6"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N</w:t>
            </w:r>
          </w:p>
        </w:tc>
        <w:tc>
          <w:tcPr>
            <w:tcW w:w="1796" w:type="pct"/>
            <w:tcBorders>
              <w:top w:val="nil"/>
              <w:left w:val="nil"/>
              <w:bottom w:val="single" w:sz="4" w:space="0" w:color="auto"/>
              <w:right w:val="nil"/>
            </w:tcBorders>
            <w:shd w:val="clear" w:color="000000" w:fill="FFFFFF"/>
            <w:noWrap/>
            <w:vAlign w:val="bottom"/>
            <w:hideMark/>
          </w:tcPr>
          <w:p w14:paraId="50C5587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Nitrogen</w:t>
            </w:r>
            <w:proofErr w:type="spellEnd"/>
          </w:p>
        </w:tc>
        <w:tc>
          <w:tcPr>
            <w:tcW w:w="1286" w:type="pct"/>
            <w:tcBorders>
              <w:top w:val="nil"/>
              <w:left w:val="nil"/>
              <w:bottom w:val="single" w:sz="4" w:space="0" w:color="auto"/>
              <w:right w:val="nil"/>
            </w:tcBorders>
            <w:shd w:val="clear" w:color="000000" w:fill="FFFFFF"/>
            <w:noWrap/>
            <w:vAlign w:val="bottom"/>
            <w:hideMark/>
          </w:tcPr>
          <w:p w14:paraId="3DDECEC1" w14:textId="2A0F2F98"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001A37C3"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single" w:sz="4" w:space="0" w:color="auto"/>
              <w:right w:val="nil"/>
            </w:tcBorders>
            <w:shd w:val="clear" w:color="000000" w:fill="FFFFFF"/>
            <w:noWrap/>
            <w:vAlign w:val="bottom"/>
            <w:hideMark/>
          </w:tcPr>
          <w:p w14:paraId="27AE849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single" w:sz="4" w:space="0" w:color="auto"/>
              <w:right w:val="nil"/>
            </w:tcBorders>
            <w:shd w:val="clear" w:color="000000" w:fill="FFFFFF"/>
            <w:noWrap/>
            <w:vAlign w:val="bottom"/>
            <w:hideMark/>
          </w:tcPr>
          <w:p w14:paraId="6D20D9A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39</w:t>
            </w:r>
          </w:p>
        </w:tc>
        <w:tc>
          <w:tcPr>
            <w:tcW w:w="366" w:type="pct"/>
            <w:tcBorders>
              <w:top w:val="nil"/>
              <w:left w:val="nil"/>
              <w:bottom w:val="single" w:sz="4" w:space="0" w:color="auto"/>
              <w:right w:val="nil"/>
            </w:tcBorders>
            <w:shd w:val="clear" w:color="000000" w:fill="FFFFFF"/>
            <w:noWrap/>
            <w:vAlign w:val="bottom"/>
            <w:hideMark/>
          </w:tcPr>
          <w:p w14:paraId="204B159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85</w:t>
            </w:r>
          </w:p>
        </w:tc>
        <w:tc>
          <w:tcPr>
            <w:tcW w:w="430" w:type="pct"/>
            <w:tcBorders>
              <w:top w:val="nil"/>
              <w:left w:val="nil"/>
              <w:bottom w:val="single" w:sz="4" w:space="0" w:color="auto"/>
              <w:right w:val="nil"/>
            </w:tcBorders>
            <w:shd w:val="clear" w:color="000000" w:fill="FFFFFF"/>
            <w:noWrap/>
            <w:vAlign w:val="bottom"/>
            <w:hideMark/>
          </w:tcPr>
          <w:p w14:paraId="7B87282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94</w:t>
            </w:r>
          </w:p>
        </w:tc>
      </w:tr>
    </w:tbl>
    <w:p w14:paraId="59D6BE29" w14:textId="77777777" w:rsidR="00CE688E" w:rsidRDefault="00CE688E" w:rsidP="007C3886"/>
    <w:p w14:paraId="041018EF" w14:textId="7BED7A2A" w:rsidR="00233D90" w:rsidRPr="00F81BC6" w:rsidRDefault="00233D90" w:rsidP="002318CE">
      <w:pPr>
        <w:pStyle w:val="Heading3"/>
        <w:rPr>
          <w:rFonts w:cs="Times New Roman"/>
        </w:rPr>
      </w:pPr>
      <w:r w:rsidRPr="00F81BC6">
        <w:rPr>
          <w:rFonts w:cs="Times New Roman"/>
        </w:rPr>
        <w:t>Calibrage</w:t>
      </w:r>
      <w:r w:rsidR="00810B72" w:rsidRPr="00F81BC6">
        <w:rPr>
          <w:rFonts w:cs="Times New Roman"/>
        </w:rPr>
        <w:t xml:space="preserve">s des </w:t>
      </w:r>
      <w:r w:rsidR="007A04D9" w:rsidRPr="00F81BC6">
        <w:rPr>
          <w:rFonts w:cs="Times New Roman"/>
        </w:rPr>
        <w:t>modèles</w:t>
      </w:r>
    </w:p>
    <w:p w14:paraId="6E004B8D" w14:textId="2D68F8A1" w:rsidR="005C4E20" w:rsidRDefault="0069562D" w:rsidP="0069562D">
      <w:r>
        <w:t>Nous avons comparé cinq algorithmes</w:t>
      </w:r>
      <w:r w:rsidR="00032138">
        <w:t xml:space="preserve"> SDM</w:t>
      </w:r>
      <w:r>
        <w:t xml:space="preserve"> pour prédire les paramètres lombricien (abondance totale, biomasse totale et la richesse taxonomique totale) en utilisant 10 variables explicatives. Les cinq algorithmes </w:t>
      </w:r>
      <w:r w:rsidR="00855545">
        <w:t>étaient</w:t>
      </w:r>
      <w:r>
        <w:t> : les m</w:t>
      </w:r>
      <w:r w:rsidRPr="002D1042">
        <w:t>odèles linéaire</w:t>
      </w:r>
      <w:r>
        <w:t>s</w:t>
      </w:r>
      <w:r w:rsidRPr="002D1042">
        <w:t xml:space="preserve"> généralisé</w:t>
      </w:r>
      <w:r>
        <w:t>s</w:t>
      </w:r>
      <w:r w:rsidRPr="002D1042">
        <w:t xml:space="preserve"> (GLM), les modèles additifs généralisés (GAM), les modèles de forêt</w:t>
      </w:r>
      <w:r w:rsidR="00562A5A">
        <w:t>s</w:t>
      </w:r>
      <w:r w:rsidRPr="002D1042">
        <w:t xml:space="preserve"> aléatoire</w:t>
      </w:r>
      <w:r w:rsidR="00562A5A">
        <w:t>s</w:t>
      </w:r>
      <w:r w:rsidRPr="002D1042">
        <w:t xml:space="preserve"> (RF)</w:t>
      </w:r>
      <w:r>
        <w:t xml:space="preserve">, </w:t>
      </w:r>
      <w:r w:rsidRPr="002D1042">
        <w:t>les modèles boost</w:t>
      </w:r>
      <w:r>
        <w:t>és</w:t>
      </w:r>
      <w:r w:rsidRPr="002D1042">
        <w:t xml:space="preserve"> généralisés (GBM) et</w:t>
      </w:r>
      <w:r>
        <w:t xml:space="preserve"> l</w:t>
      </w:r>
      <w:r w:rsidRPr="00DC5799">
        <w:t>es réseaux de neurones artificiels (ANN)</w:t>
      </w:r>
      <w:r>
        <w:t>.</w:t>
      </w:r>
      <w:r w:rsidR="00032138">
        <w:t xml:space="preserve"> </w:t>
      </w:r>
    </w:p>
    <w:p w14:paraId="3F69C4E6" w14:textId="52D37CE1" w:rsidR="00493570" w:rsidRDefault="004E4AB7" w:rsidP="0069562D">
      <w:r>
        <w:t xml:space="preserve">Nous avons ajusté les GLM à l’aide de la fonction </w:t>
      </w:r>
      <w:proofErr w:type="spellStart"/>
      <w:r w:rsidRPr="004E4AB7">
        <w:rPr>
          <w:i/>
          <w:iCs/>
        </w:rPr>
        <w:t>glm</w:t>
      </w:r>
      <w:proofErr w:type="spellEnd"/>
      <w:r>
        <w:t xml:space="preserve"> du package </w:t>
      </w:r>
      <w:r w:rsidR="00E7118B" w:rsidRPr="00E7118B">
        <w:rPr>
          <w:i/>
          <w:iCs/>
        </w:rPr>
        <w:t>stats</w:t>
      </w:r>
      <w:r w:rsidR="00136642">
        <w:rPr>
          <w:i/>
          <w:iCs/>
        </w:rPr>
        <w:t xml:space="preserve"> </w:t>
      </w:r>
      <w:r w:rsidR="00136642">
        <w:t>avec la formulation suivant</w:t>
      </w:r>
      <w:r w:rsidR="00562A5A">
        <w:t>e</w:t>
      </w:r>
      <w:r w:rsidR="00136642">
        <w:t> :</w:t>
      </w:r>
    </w:p>
    <w:p w14:paraId="58E4F060" w14:textId="54A5A50B" w:rsidR="002E518D" w:rsidRPr="00136642" w:rsidRDefault="00E23AC3" w:rsidP="005D58FD">
      <w:pPr>
        <w:jc w:val="center"/>
      </w:pPr>
      <m:oMathPara>
        <m:oMath>
          <m:r>
            <w:rPr>
              <w:rFonts w:ascii="Cambria Math" w:hAnsi="Cambria Math"/>
            </w:rPr>
            <m:t>Y = glm(y ~ x1 + x2 + … + xn, family = 'gaussian', data = data)</m:t>
          </m:r>
        </m:oMath>
      </m:oMathPara>
    </w:p>
    <w:p w14:paraId="37CEEA9B" w14:textId="30764B89" w:rsidR="0011285E" w:rsidRDefault="0011285E" w:rsidP="009A1830">
      <w:r>
        <w:t>Où y est la variable de réponse (abondance, biomasse ou la richesse) et les x sont les variables explicatives.</w:t>
      </w:r>
    </w:p>
    <w:p w14:paraId="1CC97F9A" w14:textId="60D2CC79" w:rsidR="00493570" w:rsidRDefault="009A1830" w:rsidP="009A1830">
      <w:r>
        <w:t xml:space="preserve">Pour les GAM, nous avons </w:t>
      </w:r>
      <w:r w:rsidR="00493570">
        <w:t>utilisé</w:t>
      </w:r>
      <w:r>
        <w:t xml:space="preserve"> la fonction </w:t>
      </w:r>
      <w:proofErr w:type="spellStart"/>
      <w:r w:rsidRPr="00493570">
        <w:rPr>
          <w:i/>
          <w:iCs/>
        </w:rPr>
        <w:t>gam</w:t>
      </w:r>
      <w:proofErr w:type="spellEnd"/>
      <w:r>
        <w:t xml:space="preserve"> du package </w:t>
      </w:r>
      <w:proofErr w:type="spellStart"/>
      <w:r w:rsidRPr="00493570">
        <w:rPr>
          <w:i/>
          <w:iCs/>
        </w:rPr>
        <w:t>mgcv</w:t>
      </w:r>
      <w:proofErr w:type="spellEnd"/>
      <w:r>
        <w:t xml:space="preserve"> </w:t>
      </w:r>
      <w:bookmarkStart w:id="10" w:name="_Hlk168480357"/>
      <w:r>
        <w:fldChar w:fldCharType="begin"/>
      </w:r>
      <w:r w:rsidR="007414A2">
        <w:instrText xml:space="preserve"> ADDIN ZOTERO_ITEM CSL_CITATION {"citationID":"VSFkU8qY","properties":{"formattedCitation":"(Wood, 2023)","plainCitation":"(Wood, 2023)","noteIndex":0},"citationItems":[{"id":1139,"uris":["http://zotero.org/users/7119014/items/D67LKV6G"],"itemData":{"id":113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4",4,29]]},"issued":{"date-parts":[["2023",12,21]]}}}],"schema":"https://github.com/citation-style-language/schema/raw/master/csl-citation.json"} </w:instrText>
      </w:r>
      <w:r>
        <w:fldChar w:fldCharType="separate"/>
      </w:r>
      <w:r w:rsidR="007414A2" w:rsidRPr="007414A2">
        <w:rPr>
          <w:rFonts w:cs="Times New Roman"/>
        </w:rPr>
        <w:t>(Wood, 2023)</w:t>
      </w:r>
      <w:r>
        <w:fldChar w:fldCharType="end"/>
      </w:r>
      <w:bookmarkEnd w:id="10"/>
      <w:r>
        <w:t xml:space="preserve"> avec la formulation suivant</w:t>
      </w:r>
      <w:r w:rsidR="00562A5A">
        <w:t>e</w:t>
      </w:r>
      <w:r>
        <w:t> :</w:t>
      </w:r>
    </w:p>
    <w:p w14:paraId="082BEB1E" w14:textId="504A6C0E" w:rsidR="0011285E" w:rsidRPr="007B36AA" w:rsidRDefault="009A1830" w:rsidP="0011285E">
      <w:pPr>
        <w:jc w:val="center"/>
        <w:rPr>
          <w:lang w:val="en-US"/>
        </w:rPr>
      </w:pPr>
      <m:oMathPara>
        <m:oMath>
          <m:r>
            <w:rPr>
              <w:rFonts w:ascii="Cambria Math" w:hAnsi="Cambria Math"/>
            </w:rPr>
            <m:t>Y</m:t>
          </m:r>
          <m:r>
            <w:rPr>
              <w:rFonts w:ascii="Cambria Math" w:hAnsi="Cambria Math"/>
              <w:lang w:val="en-US"/>
            </w:rPr>
            <m:t xml:space="preserve"> = </m:t>
          </m:r>
          <m:r>
            <w:rPr>
              <w:rFonts w:ascii="Cambria Math" w:hAnsi="Cambria Math"/>
            </w:rPr>
            <m:t>gam</m:t>
          </m:r>
          <m:r>
            <w:rPr>
              <w:rFonts w:ascii="Cambria Math" w:hAnsi="Cambria Math"/>
              <w:lang w:val="en-US"/>
            </w:rPr>
            <m:t>(</m:t>
          </m:r>
          <m:r>
            <w:rPr>
              <w:rFonts w:ascii="Cambria Math" w:hAnsi="Cambria Math"/>
            </w:rPr>
            <m:t>y</m:t>
          </m:r>
          <m:r>
            <w:rPr>
              <w:rFonts w:ascii="Cambria Math" w:hAnsi="Cambria Math"/>
              <w:lang w:val="en-US"/>
            </w:rPr>
            <m:t xml:space="preserve"> ~ </m:t>
          </m:r>
          <m:r>
            <w:rPr>
              <w:rFonts w:ascii="Cambria Math" w:hAnsi="Cambria Math"/>
            </w:rPr>
            <m:t>s</m:t>
          </m:r>
          <m:d>
            <m:dPr>
              <m:ctrlPr>
                <w:rPr>
                  <w:rFonts w:ascii="Cambria Math" w:hAnsi="Cambria Math"/>
                  <w:i/>
                </w:rPr>
              </m:ctrlPr>
            </m:dPr>
            <m:e>
              <m:r>
                <w:rPr>
                  <w:rFonts w:ascii="Cambria Math" w:hAnsi="Cambria Math"/>
                </w:rPr>
                <m:t>x</m:t>
              </m:r>
              <m:r>
                <w:rPr>
                  <w:rFonts w:ascii="Cambria Math" w:hAnsi="Cambria Math"/>
                  <w:lang w:val="en-US"/>
                </w:rPr>
                <m:t>1</m:t>
              </m:r>
            </m:e>
          </m:d>
          <m:r>
            <w:rPr>
              <w:rFonts w:ascii="Cambria Math" w:hAnsi="Cambria Math"/>
              <w:lang w:val="en-US"/>
            </w:rPr>
            <m:t xml:space="preserve">+ </m:t>
          </m:r>
          <m:r>
            <w:rPr>
              <w:rFonts w:ascii="Cambria Math" w:hAnsi="Cambria Math"/>
            </w:rPr>
            <m:t>s</m:t>
          </m:r>
          <m:d>
            <m:dPr>
              <m:ctrlPr>
                <w:rPr>
                  <w:rFonts w:ascii="Cambria Math" w:hAnsi="Cambria Math"/>
                  <w:i/>
                </w:rPr>
              </m:ctrlPr>
            </m:dPr>
            <m:e>
              <m:r>
                <w:rPr>
                  <w:rFonts w:ascii="Cambria Math" w:hAnsi="Cambria Math"/>
                </w:rPr>
                <m:t>x</m:t>
              </m:r>
              <m:r>
                <w:rPr>
                  <w:rFonts w:ascii="Cambria Math" w:hAnsi="Cambria Math"/>
                  <w:lang w:val="en-US"/>
                </w:rPr>
                <m:t>2</m:t>
              </m:r>
            </m:e>
          </m:d>
          <m:r>
            <w:rPr>
              <w:rFonts w:ascii="Cambria Math" w:hAnsi="Cambria Math"/>
              <w:lang w:val="en-US"/>
            </w:rPr>
            <m:t xml:space="preserve">+ … + </m:t>
          </m:r>
          <m:r>
            <w:rPr>
              <w:rFonts w:ascii="Cambria Math" w:hAnsi="Cambria Math"/>
            </w:rPr>
            <m:t>s</m:t>
          </m:r>
          <m:d>
            <m:dPr>
              <m:ctrlPr>
                <w:rPr>
                  <w:rFonts w:ascii="Cambria Math" w:hAnsi="Cambria Math"/>
                  <w:i/>
                </w:rPr>
              </m:ctrlPr>
            </m:dPr>
            <m:e>
              <m:r>
                <w:rPr>
                  <w:rFonts w:ascii="Cambria Math" w:hAnsi="Cambria Math"/>
                </w:rPr>
                <m:t>xn</m:t>
              </m:r>
            </m:e>
          </m:d>
          <m:r>
            <w:rPr>
              <w:rFonts w:ascii="Cambria Math" w:hAnsi="Cambria Math"/>
              <w:lang w:val="en-US"/>
            </w:rPr>
            <m:t xml:space="preserve">, </m:t>
          </m:r>
          <m:r>
            <w:rPr>
              <w:rFonts w:ascii="Cambria Math" w:hAnsi="Cambria Math"/>
            </w:rPr>
            <m:t>family</m:t>
          </m:r>
          <m:r>
            <w:rPr>
              <w:rFonts w:ascii="Cambria Math" w:hAnsi="Cambria Math"/>
              <w:lang w:val="en-US"/>
            </w:rPr>
            <m:t xml:space="preserve"> ='</m:t>
          </m:r>
          <m:r>
            <w:rPr>
              <w:rFonts w:ascii="Cambria Math" w:hAnsi="Cambria Math"/>
            </w:rPr>
            <m:t>gaussia</m:t>
          </m:r>
          <m:sSup>
            <m:sSupPr>
              <m:ctrlPr>
                <w:rPr>
                  <w:rFonts w:ascii="Cambria Math" w:hAnsi="Cambria Math"/>
                  <w:i/>
                </w:rPr>
              </m:ctrlPr>
            </m:sSupPr>
            <m:e>
              <m:r>
                <w:rPr>
                  <w:rFonts w:ascii="Cambria Math" w:hAnsi="Cambria Math"/>
                </w:rPr>
                <m:t>n</m:t>
              </m:r>
            </m:e>
            <m:sup>
              <m:r>
                <w:rPr>
                  <w:rFonts w:ascii="Cambria Math" w:hAnsi="Cambria Math"/>
                  <w:lang w:val="en-US"/>
                </w:rPr>
                <m:t>'</m:t>
              </m:r>
            </m:sup>
          </m:sSup>
          <m:r>
            <w:rPr>
              <w:rFonts w:ascii="Cambria Math" w:hAnsi="Cambria Math"/>
              <w:lang w:val="en-US"/>
            </w:rPr>
            <m:t xml:space="preserve">, </m:t>
          </m:r>
          <m:r>
            <w:rPr>
              <w:rFonts w:ascii="Cambria Math" w:hAnsi="Cambria Math"/>
            </w:rPr>
            <m:t>met</m:t>
          </m:r>
          <m:r>
            <w:rPr>
              <w:rFonts w:ascii="Cambria Math" w:hAnsi="Cambria Math"/>
              <w:lang w:val="en-US"/>
            </w:rPr>
            <m:t>h</m:t>
          </m:r>
          <m:r>
            <w:rPr>
              <w:rFonts w:ascii="Cambria Math" w:hAnsi="Cambria Math"/>
            </w:rPr>
            <m:t>od</m:t>
          </m:r>
          <m:r>
            <w:rPr>
              <w:rFonts w:ascii="Cambria Math" w:hAnsi="Cambria Math"/>
              <w:lang w:val="en-US"/>
            </w:rPr>
            <m:t xml:space="preserve"> ='</m:t>
          </m:r>
          <m:r>
            <m:rPr>
              <m:nor/>
            </m:rPr>
            <w:rPr>
              <w:rFonts w:ascii="Cambria Math" w:hAnsi="Cambria Math"/>
              <w:lang w:val="en-US"/>
            </w:rPr>
            <m:t>REML'</m:t>
          </m:r>
          <m:r>
            <w:rPr>
              <w:rFonts w:ascii="Cambria Math" w:hAnsi="Cambria Math"/>
              <w:lang w:val="en-US"/>
            </w:rPr>
            <m:t xml:space="preserve">, </m:t>
          </m:r>
          <m:r>
            <w:rPr>
              <w:rFonts w:ascii="Cambria Math" w:hAnsi="Cambria Math"/>
            </w:rPr>
            <m:t>data</m:t>
          </m:r>
          <m:r>
            <w:rPr>
              <w:rFonts w:ascii="Cambria Math" w:hAnsi="Cambria Math"/>
              <w:lang w:val="en-US"/>
            </w:rPr>
            <m:t xml:space="preserve"> = </m:t>
          </m:r>
          <m:r>
            <w:rPr>
              <w:rFonts w:ascii="Cambria Math" w:hAnsi="Cambria Math"/>
            </w:rPr>
            <m:t>data</m:t>
          </m:r>
          <m:r>
            <w:rPr>
              <w:rFonts w:ascii="Cambria Math" w:hAnsi="Cambria Math"/>
              <w:lang w:val="en-US"/>
            </w:rPr>
            <m:t>)</m:t>
          </m:r>
        </m:oMath>
      </m:oMathPara>
    </w:p>
    <w:p w14:paraId="51ED6F96" w14:textId="5D329B07" w:rsidR="0011285E" w:rsidRDefault="0011285E" w:rsidP="005D58FD">
      <w:r>
        <w:t>Où y est la variable de réponse (abondance, biomasse ou la richesse) et les x sont les variables explicatives.</w:t>
      </w:r>
    </w:p>
    <w:p w14:paraId="675146A0" w14:textId="2D8CEA5A" w:rsidR="005D58FD" w:rsidRDefault="00493570" w:rsidP="005D58FD">
      <w:r>
        <w:t xml:space="preserve">Les </w:t>
      </w:r>
      <w:r w:rsidRPr="002D1042">
        <w:t>modèles de forêt</w:t>
      </w:r>
      <w:r w:rsidR="00562A5A">
        <w:t>s</w:t>
      </w:r>
      <w:r w:rsidRPr="002D1042">
        <w:t xml:space="preserve"> aléatoire</w:t>
      </w:r>
      <w:r w:rsidR="00562A5A">
        <w:t>s</w:t>
      </w:r>
      <w:r>
        <w:t xml:space="preserve"> ont été ajusté</w:t>
      </w:r>
      <w:r w:rsidR="00C529E3">
        <w:t>s</w:t>
      </w:r>
      <w:r>
        <w:t xml:space="preserve"> avec la fonction </w:t>
      </w:r>
      <w:proofErr w:type="spellStart"/>
      <w:r w:rsidRPr="005D58FD">
        <w:rPr>
          <w:i/>
          <w:iCs/>
        </w:rPr>
        <w:t>randomForest</w:t>
      </w:r>
      <w:proofErr w:type="spellEnd"/>
      <w:r>
        <w:t xml:space="preserve"> du </w:t>
      </w:r>
      <w:r w:rsidR="005D58FD">
        <w:t xml:space="preserve">package </w:t>
      </w:r>
      <w:proofErr w:type="spellStart"/>
      <w:r w:rsidR="005D58FD" w:rsidRPr="005D58FD">
        <w:rPr>
          <w:i/>
          <w:iCs/>
        </w:rPr>
        <w:t>randomForest</w:t>
      </w:r>
      <w:proofErr w:type="spellEnd"/>
      <w:r w:rsidR="005D58FD">
        <w:t xml:space="preserve"> </w:t>
      </w:r>
      <w:bookmarkStart w:id="11" w:name="_Hlk168480406"/>
      <w:r w:rsidR="005D58FD">
        <w:fldChar w:fldCharType="begin"/>
      </w:r>
      <w:r w:rsidR="005D58FD">
        <w:instrText xml:space="preserve"> ADDIN ZOTERO_ITEM CSL_CITATION {"citationID":"FHheaWLg","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5D58FD">
        <w:fldChar w:fldCharType="separate"/>
      </w:r>
      <w:r w:rsidR="005D58FD" w:rsidRPr="005D58FD">
        <w:rPr>
          <w:rFonts w:cs="Times New Roman"/>
        </w:rPr>
        <w:t>(Breiman, 2001)</w:t>
      </w:r>
      <w:r w:rsidR="005D58FD">
        <w:fldChar w:fldCharType="end"/>
      </w:r>
      <w:bookmarkEnd w:id="11"/>
      <w:r w:rsidR="005D58FD">
        <w:t xml:space="preserve"> avec la formulation suivant</w:t>
      </w:r>
      <w:r w:rsidR="00562A5A">
        <w:t>e</w:t>
      </w:r>
      <w:r w:rsidR="005D58FD">
        <w:t> :</w:t>
      </w:r>
    </w:p>
    <w:p w14:paraId="340F6123" w14:textId="2F33F641" w:rsidR="005D58FD" w:rsidRPr="00136642" w:rsidRDefault="005D58FD" w:rsidP="005D58FD">
      <w:pPr>
        <w:jc w:val="center"/>
      </w:pPr>
      <m:oMathPara>
        <m:oMath>
          <m:r>
            <w:rPr>
              <w:rFonts w:ascii="Cambria Math" w:hAnsi="Cambria Math"/>
            </w:rPr>
            <w:lastRenderedPageBreak/>
            <m:t>Y = randomForest</m:t>
          </m:r>
          <m:r>
            <m:rPr>
              <m:sty m:val="p"/>
            </m:rPr>
            <w:rPr>
              <w:rFonts w:ascii="Cambria Math" w:hAnsi="Cambria Math"/>
            </w:rPr>
            <m:t xml:space="preserve"> </m:t>
          </m:r>
          <m:r>
            <w:rPr>
              <w:rFonts w:ascii="Cambria Math" w:hAnsi="Cambria Math"/>
            </w:rPr>
            <m:t>(data</m:t>
          </m:r>
          <m:d>
            <m:dPr>
              <m:begChr m:val="["/>
              <m:endChr m:val="]"/>
              <m:ctrlPr>
                <w:rPr>
                  <w:rFonts w:ascii="Cambria Math" w:hAnsi="Cambria Math"/>
                  <w:i/>
                </w:rPr>
              </m:ctrlPr>
            </m:dPr>
            <m:e>
              <m:r>
                <w:rPr>
                  <w:rFonts w:ascii="Cambria Math" w:hAnsi="Cambria Math"/>
                </w:rPr>
                <m:t>-var.rep</m:t>
              </m:r>
            </m:e>
          </m:d>
          <m:r>
            <w:rPr>
              <w:rFonts w:ascii="Cambria Math" w:hAnsi="Cambria Math"/>
            </w:rPr>
            <m:t>, data</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ar.rep</m:t>
                  </m:r>
                </m:e>
              </m:d>
            </m:e>
          </m:d>
          <m:r>
            <w:rPr>
              <w:rFonts w:ascii="Cambria Math" w:hAnsi="Cambria Math"/>
            </w:rPr>
            <m:t xml:space="preserve">, </m:t>
          </m:r>
          <m:r>
            <m:rPr>
              <m:sty m:val="p"/>
            </m:rPr>
            <w:rPr>
              <w:rFonts w:ascii="Cambria Math" w:hAnsi="Cambria Math"/>
            </w:rPr>
            <m:t>mtry = 3, ntree = 500, maxnodes = NULL, importance=TRUE)</m:t>
          </m:r>
        </m:oMath>
      </m:oMathPara>
    </w:p>
    <w:p w14:paraId="6257506E" w14:textId="34C161FB" w:rsidR="002C1AB2" w:rsidRDefault="002C1AB2" w:rsidP="005D58FD">
      <w:r>
        <w:t>O</w:t>
      </w:r>
      <w:r w:rsidR="0011285E">
        <w:t>ù</w:t>
      </w:r>
      <w:r>
        <w:t xml:space="preserve"> </w:t>
      </w:r>
      <w:proofErr w:type="spellStart"/>
      <w:r w:rsidRPr="000B6AB8">
        <w:rPr>
          <w:i/>
          <w:iCs/>
        </w:rPr>
        <w:t>var.rep</w:t>
      </w:r>
      <w:proofErr w:type="spellEnd"/>
      <w:r>
        <w:t xml:space="preserve"> = position de la colonne de la variable de réponse, </w:t>
      </w:r>
      <w:proofErr w:type="spellStart"/>
      <w:r>
        <w:t>mtry</w:t>
      </w:r>
      <w:proofErr w:type="spellEnd"/>
      <w:r>
        <w:t xml:space="preserve"> = </w:t>
      </w:r>
      <w:r w:rsidR="000B6AB8">
        <w:t>n</w:t>
      </w:r>
      <w:r w:rsidR="000B6AB8" w:rsidRPr="000B6AB8">
        <w:t>ombre de variables échantillonnées au hasard</w:t>
      </w:r>
      <w:r w:rsidR="00B57637">
        <w:t xml:space="preserve">, </w:t>
      </w:r>
      <w:proofErr w:type="spellStart"/>
      <w:r w:rsidR="000B6AB8">
        <w:t>ntree</w:t>
      </w:r>
      <w:proofErr w:type="spellEnd"/>
      <w:r w:rsidR="000B6AB8">
        <w:t xml:space="preserve"> = nombre </w:t>
      </w:r>
      <w:r w:rsidR="00E10D21">
        <w:t>d’arbres</w:t>
      </w:r>
      <w:r w:rsidR="00B57637">
        <w:t xml:space="preserve"> et </w:t>
      </w:r>
      <w:proofErr w:type="spellStart"/>
      <w:r w:rsidR="00B57637">
        <w:t>maxnodes</w:t>
      </w:r>
      <w:proofErr w:type="spellEnd"/>
      <w:r w:rsidR="00B57637">
        <w:t xml:space="preserve"> = n</w:t>
      </w:r>
      <w:r w:rsidR="00B57637" w:rsidRPr="00B57637">
        <w:t>ombre maximum de nœuds terminaux</w:t>
      </w:r>
      <w:r w:rsidR="001C0C72">
        <w:t>.</w:t>
      </w:r>
    </w:p>
    <w:p w14:paraId="10045470" w14:textId="7A70988C" w:rsidR="005D58FD" w:rsidRDefault="001C0C72" w:rsidP="00032138">
      <w:r>
        <w:t xml:space="preserve">Nous avons </w:t>
      </w:r>
      <w:r w:rsidR="00A81ED1">
        <w:t>effectué</w:t>
      </w:r>
      <w:r>
        <w:t xml:space="preserve"> l’</w:t>
      </w:r>
      <w:proofErr w:type="spellStart"/>
      <w:r>
        <w:t>hyperparametisation</w:t>
      </w:r>
      <w:proofErr w:type="spellEnd"/>
      <w:r>
        <w:t xml:space="preserve"> des modèles en forêt aléatoire</w:t>
      </w:r>
      <w:r w:rsidR="00A81ED1">
        <w:t xml:space="preserve"> par l</w:t>
      </w:r>
      <w:r w:rsidR="00A81ED1" w:rsidRPr="00A81ED1">
        <w:t>a méthode de recherche par grille</w:t>
      </w:r>
      <w:r w:rsidR="00A81ED1">
        <w:t xml:space="preserve"> avec </w:t>
      </w:r>
      <w:r w:rsidR="005937FC">
        <w:t>toutes les combinaisons possibles</w:t>
      </w:r>
      <w:r w:rsidR="00A81ED1">
        <w:t xml:space="preserve"> des paramètres suivants : </w:t>
      </w:r>
      <w:r w:rsidR="00B57637">
        <w:t>n</w:t>
      </w:r>
      <w:r w:rsidR="00B57637" w:rsidRPr="000B6AB8">
        <w:t>ombre de variables échantillonnées au hasard</w:t>
      </w:r>
      <w:r w:rsidR="00B57637">
        <w:t xml:space="preserve"> </w:t>
      </w:r>
      <w:r w:rsidR="00A81ED1">
        <w:t xml:space="preserve">= </w:t>
      </w:r>
      <w:r w:rsidR="00923FD2">
        <w:t>de 2 à 8</w:t>
      </w:r>
      <w:r w:rsidR="0011285E">
        <w:t xml:space="preserve"> par incrément de 1</w:t>
      </w:r>
      <w:r w:rsidR="00923FD2">
        <w:t xml:space="preserve">, </w:t>
      </w:r>
      <w:r w:rsidR="00B57637">
        <w:t>nombre d’arbres</w:t>
      </w:r>
      <w:r w:rsidR="00923FD2">
        <w:t xml:space="preserve"> = de 100 à 2000 par </w:t>
      </w:r>
      <w:r w:rsidR="00562A5A">
        <w:t>incrément</w:t>
      </w:r>
      <w:r w:rsidR="00923FD2">
        <w:t xml:space="preserve"> de </w:t>
      </w:r>
      <w:r w:rsidR="00FA7B1E">
        <w:t>2</w:t>
      </w:r>
      <w:r w:rsidR="00923FD2">
        <w:t>00</w:t>
      </w:r>
      <w:r w:rsidR="00B57637">
        <w:t xml:space="preserve"> et n</w:t>
      </w:r>
      <w:r w:rsidR="00B57637" w:rsidRPr="00B57637">
        <w:t xml:space="preserve">ombre maximum de nœuds terminaux </w:t>
      </w:r>
      <w:r w:rsidR="003A4D00">
        <w:t>=</w:t>
      </w:r>
      <w:r w:rsidR="00923FD2">
        <w:t xml:space="preserve"> </w:t>
      </w:r>
      <w:r w:rsidR="003A4D00">
        <w:t xml:space="preserve">de 2 à 15 par </w:t>
      </w:r>
      <w:r w:rsidR="00562A5A">
        <w:t>incrément</w:t>
      </w:r>
      <w:r w:rsidR="003A4D00">
        <w:t xml:space="preserve"> de 1. </w:t>
      </w:r>
      <w:r w:rsidR="003A4D00" w:rsidRPr="007C3886">
        <w:t>Nous avons retenu parmi l’ensemble des modèles celui qui donnait le</w:t>
      </w:r>
      <w:r w:rsidR="003A4D00">
        <w:t xml:space="preserve"> R²</w:t>
      </w:r>
      <w:r w:rsidR="003A4D00" w:rsidRPr="007C3886">
        <w:t xml:space="preserve"> le plus élevé</w:t>
      </w:r>
      <w:r w:rsidR="003A4D00">
        <w:t xml:space="preserve"> et la RMSE la plus faible.</w:t>
      </w:r>
    </w:p>
    <w:p w14:paraId="7E31BA79" w14:textId="77777777" w:rsidR="005937FC" w:rsidRDefault="007560C1" w:rsidP="005937FC">
      <w:r>
        <w:rPr>
          <w:rFonts w:eastAsiaTheme="minorEastAsia"/>
        </w:rPr>
        <w:t xml:space="preserve">Nous avons ajusté </w:t>
      </w:r>
      <w:r w:rsidRPr="002D1042">
        <w:t xml:space="preserve">les </w:t>
      </w:r>
      <w:r>
        <w:t xml:space="preserve">GBM en utilisant la fonction </w:t>
      </w:r>
      <w:proofErr w:type="spellStart"/>
      <w:r w:rsidRPr="007560C1">
        <w:rPr>
          <w:i/>
          <w:iCs/>
        </w:rPr>
        <w:t>gbm</w:t>
      </w:r>
      <w:proofErr w:type="spellEnd"/>
      <w:r>
        <w:rPr>
          <w:i/>
          <w:iCs/>
        </w:rPr>
        <w:t xml:space="preserve"> </w:t>
      </w:r>
      <w:r>
        <w:t xml:space="preserve">du package </w:t>
      </w:r>
      <w:proofErr w:type="spellStart"/>
      <w:r>
        <w:t>gbm</w:t>
      </w:r>
      <w:proofErr w:type="spellEnd"/>
      <w:r>
        <w:t xml:space="preserve"> </w:t>
      </w:r>
      <w:bookmarkStart w:id="12" w:name="_Hlk168480539"/>
      <w:r w:rsidR="005937FC">
        <w:fldChar w:fldCharType="begin"/>
      </w:r>
      <w:r w:rsidR="005937FC">
        <w:instrText xml:space="preserve"> ADDIN ZOTERO_ITEM CSL_CITATION {"citationID":"8OV26fEB","properties":{"formattedCitation":"(Greg et al., 2024)","plainCitation":"(Greg et al., 2024)","noteIndex":0},"citationItems":[{"id":1140,"uris":["http://zotero.org/users/7119014/items/CZABNFI6"],"itemData":{"id":1140,"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 Newer version available at github.com/gbm-developers/gbm3.","license":"GPL-2 | GPL-3 | file LICENSE [expanded from: GPL (≥ 2) | file LICENSE]","source":"R-Packages","title":"gbm: Generalized Boosted Regression Models","title-short":"gbm","URL":"https://cran.r-project.org/web/packages/gbm/index.html","version":"2.1.9","author":[{"family":"Greg","given":"Ridgeway"},{"family":"Edwards","given":"Daniel"},{"family":"Kriegler","given":"Brian"},{"family":"Schroedl","given":"Stefan"},{"family":"Southworth","given":"Harry"},{"family":"Greenwell","given":"Brandon"},{"family":"Boehmke","given":"Bradley"},{"family":"Cunningham","given":"Jay"},{"family":"Developers  (https://github.com/gbm-developers)","given":"G. B. M."}],"accessed":{"date-parts":[["2024",4,29]]},"issued":{"date-parts":[["2024",1,10]]}}}],"schema":"https://github.com/citation-style-language/schema/raw/master/csl-citation.json"} </w:instrText>
      </w:r>
      <w:r w:rsidR="005937FC">
        <w:fldChar w:fldCharType="separate"/>
      </w:r>
      <w:r w:rsidR="005937FC" w:rsidRPr="005937FC">
        <w:rPr>
          <w:rFonts w:cs="Times New Roman"/>
        </w:rPr>
        <w:t>(Greg et al., 2024)</w:t>
      </w:r>
      <w:r w:rsidR="005937FC">
        <w:fldChar w:fldCharType="end"/>
      </w:r>
      <w:bookmarkEnd w:id="12"/>
      <w:r w:rsidR="005937FC">
        <w:t xml:space="preserve"> avec la formulation suivante : </w:t>
      </w:r>
    </w:p>
    <w:p w14:paraId="7B041A07" w14:textId="208A74C6" w:rsidR="005937FC" w:rsidRDefault="005937FC" w:rsidP="00E10D21">
      <w:pPr>
        <w:jc w:val="center"/>
      </w:pPr>
      <m:oMathPara>
        <m:oMath>
          <m:r>
            <w:rPr>
              <w:rFonts w:ascii="Cambria Math" w:hAnsi="Cambria Math"/>
            </w:rPr>
            <m:t xml:space="preserve">Y = gbm(y ~., data=data, </m:t>
          </m:r>
          <m:r>
            <m:rPr>
              <m:sty m:val="p"/>
            </m:rPr>
            <w:rPr>
              <w:rFonts w:ascii="Cambria Math" w:hAnsi="Cambria Math"/>
            </w:rPr>
            <m:t xml:space="preserve">distribution </m:t>
          </m:r>
          <m:sSup>
            <m:sSupPr>
              <m:ctrlPr>
                <w:rPr>
                  <w:rFonts w:ascii="Cambria Math" w:hAnsi="Cambria Math"/>
                </w:rPr>
              </m:ctrlPr>
            </m:sSupPr>
            <m:e>
              <m:r>
                <m:rPr>
                  <m:sty m:val="p"/>
                </m:rPr>
                <w:rPr>
                  <w:rFonts w:ascii="Cambria Math"/>
                </w:rPr>
                <m:t>=</m:t>
              </m:r>
            </m:e>
            <m:sup>
              <m:r>
                <m:rPr>
                  <m:sty m:val="p"/>
                </m:rPr>
                <w:rPr>
                  <w:rFonts w:ascii="Cambria Math"/>
                </w:rPr>
                <m:t>'</m:t>
              </m:r>
            </m:sup>
          </m:sSup>
          <m:sSup>
            <m:sSupPr>
              <m:ctrlPr>
                <w:rPr>
                  <w:rFonts w:ascii="Cambria Math" w:hAnsi="Cambria Math"/>
                </w:rPr>
              </m:ctrlPr>
            </m:sSupPr>
            <m:e>
              <m:r>
                <m:rPr>
                  <m:sty m:val="p"/>
                </m:rPr>
                <w:rPr>
                  <w:rFonts w:ascii="Cambria Math"/>
                </w:rPr>
                <m:t>gaussian</m:t>
              </m:r>
            </m:e>
            <m:sup>
              <m:r>
                <m:rPr>
                  <m:sty m:val="p"/>
                </m:rPr>
                <w:rPr>
                  <w:rFonts w:ascii="Cambria Math"/>
                </w:rPr>
                <m:t>'</m:t>
              </m:r>
            </m:sup>
          </m:sSup>
          <m:r>
            <m:rPr>
              <m:sty m:val="p"/>
            </m:rPr>
            <w:rPr>
              <w:rFonts w:ascii="Cambria Math"/>
            </w:rPr>
            <m:t>,</m:t>
          </m:r>
          <m:r>
            <m:rPr>
              <m:sty m:val="p"/>
            </m:rPr>
            <w:rPr>
              <w:rFonts w:ascii="Cambria Math" w:hAnsi="Cambria Math"/>
            </w:rPr>
            <m:t xml:space="preserve"> n.trees=1000, shrinkage</m:t>
          </m:r>
          <m:r>
            <m:rPr>
              <m:sty m:val="p"/>
            </m:rPr>
            <w:rPr>
              <w:rFonts w:ascii="Cambria Math"/>
            </w:rPr>
            <m:t xml:space="preserve">= </m:t>
          </m:r>
          <m:r>
            <m:rPr>
              <m:sty m:val="p"/>
            </m:rPr>
            <w:rPr>
              <w:rFonts w:ascii="Cambria Math" w:hAnsi="Cambria Math"/>
            </w:rPr>
            <m:t>0.01,  interaction.depth</m:t>
          </m:r>
          <m:r>
            <m:rPr>
              <m:sty m:val="p"/>
            </m:rPr>
            <w:rPr>
              <w:rFonts w:ascii="Cambria Math"/>
            </w:rPr>
            <m:t>=5,</m:t>
          </m:r>
          <m:r>
            <m:rPr>
              <m:sty m:val="p"/>
            </m:rPr>
            <w:rPr>
              <w:rFonts w:ascii="Cambria Math" w:hAnsi="Cambria Math"/>
            </w:rPr>
            <m:t>n.minobsinnode</m:t>
          </m:r>
          <m:r>
            <m:rPr>
              <m:sty m:val="p"/>
            </m:rPr>
            <w:rPr>
              <w:rFonts w:ascii="Cambria Math"/>
            </w:rPr>
            <m:t>=10</m:t>
          </m:r>
          <m:r>
            <m:rPr>
              <m:sty m:val="p"/>
            </m:rPr>
            <w:rPr>
              <w:rFonts w:ascii="Cambria Math" w:hAnsi="Cambria Math"/>
            </w:rPr>
            <m:t>)</m:t>
          </m:r>
        </m:oMath>
      </m:oMathPara>
    </w:p>
    <w:p w14:paraId="4470C249" w14:textId="5A870FD9" w:rsidR="005937FC" w:rsidRDefault="00E10D21" w:rsidP="005937FC">
      <w:r>
        <w:t>O</w:t>
      </w:r>
      <w:r w:rsidR="0011285E">
        <w:t>ù</w:t>
      </w:r>
      <w:r>
        <w:t xml:space="preserve"> </w:t>
      </w:r>
      <w:proofErr w:type="spellStart"/>
      <w:proofErr w:type="gramStart"/>
      <w:r>
        <w:t>n.trees</w:t>
      </w:r>
      <w:proofErr w:type="spellEnd"/>
      <w:proofErr w:type="gramEnd"/>
      <w:r>
        <w:t xml:space="preserve"> = nombre d’arbres, </w:t>
      </w:r>
      <w:proofErr w:type="spellStart"/>
      <w:r w:rsidR="005937FC">
        <w:t>shrinkage</w:t>
      </w:r>
      <w:proofErr w:type="spellEnd"/>
      <w:r w:rsidR="005937FC">
        <w:t xml:space="preserve"> =</w:t>
      </w:r>
      <w:r>
        <w:t xml:space="preserve"> </w:t>
      </w:r>
      <w:r w:rsidRPr="00E10D21">
        <w:t>taux d’apprentissage</w:t>
      </w:r>
      <w:r w:rsidR="005937FC">
        <w:t>,</w:t>
      </w:r>
      <w:r>
        <w:t xml:space="preserve"> </w:t>
      </w:r>
      <w:proofErr w:type="spellStart"/>
      <w:r w:rsidR="005937FC">
        <w:t>interaction.depth</w:t>
      </w:r>
      <w:proofErr w:type="spellEnd"/>
      <w:r w:rsidR="005937FC">
        <w:t xml:space="preserve"> = </w:t>
      </w:r>
      <w:r w:rsidRPr="007C3886">
        <w:t>profondeur d'interaction</w:t>
      </w:r>
      <w:r w:rsidR="00E619AE">
        <w:t xml:space="preserve"> et </w:t>
      </w:r>
      <w:proofErr w:type="spellStart"/>
      <w:r w:rsidR="005937FC">
        <w:t>n.minobsinnode</w:t>
      </w:r>
      <w:proofErr w:type="spellEnd"/>
      <w:r w:rsidR="005937FC">
        <w:t xml:space="preserve"> = </w:t>
      </w:r>
      <w:r w:rsidR="00E619AE" w:rsidRPr="00E619AE">
        <w:t>nombre minimum d'observations dans les nœuds terminaux des arbres</w:t>
      </w:r>
      <w:r w:rsidR="00E619AE">
        <w:t>.</w:t>
      </w:r>
    </w:p>
    <w:p w14:paraId="3A02DDF2" w14:textId="61505A94" w:rsidR="00B57637" w:rsidRDefault="00032138" w:rsidP="00B57637">
      <w:r w:rsidRPr="007C3886">
        <w:t xml:space="preserve">Plusieurs paramètres doivent être choisis dans les </w:t>
      </w:r>
      <w:r w:rsidR="00E619AE">
        <w:t xml:space="preserve">GBM </w:t>
      </w:r>
      <w:r w:rsidRPr="007C3886">
        <w:t xml:space="preserve">pour contrôler la complexité du modèle. Pour sélectionner les paramètres les plus appropriés, nous avons ajusté </w:t>
      </w:r>
      <w:r w:rsidR="00E619AE">
        <w:t xml:space="preserve">les modèles par </w:t>
      </w:r>
      <w:r w:rsidR="00E619AE" w:rsidRPr="00E619AE">
        <w:t xml:space="preserve">la méthode de recherche par grille avec toutes les combinaisons possibles des paramètres </w:t>
      </w:r>
      <w:r w:rsidR="000265D2" w:rsidRPr="00E619AE">
        <w:t>suivants</w:t>
      </w:r>
      <w:r w:rsidR="000265D2" w:rsidRPr="007C3886">
        <w:t xml:space="preserve"> :</w:t>
      </w:r>
      <w:r w:rsidRPr="007C3886">
        <w:t xml:space="preserve"> nombre d'arbres = de 50</w:t>
      </w:r>
      <w:r w:rsidR="00B57637">
        <w:t>0</w:t>
      </w:r>
      <w:r w:rsidRPr="007C3886">
        <w:t xml:space="preserve"> à </w:t>
      </w:r>
      <w:r w:rsidR="00B57637">
        <w:t>20</w:t>
      </w:r>
      <w:r w:rsidRPr="007C3886">
        <w:t xml:space="preserve">00 par </w:t>
      </w:r>
      <w:r w:rsidR="00562A5A">
        <w:t>incrément</w:t>
      </w:r>
      <w:r w:rsidRPr="007C3886">
        <w:t xml:space="preserve"> de </w:t>
      </w:r>
      <w:r w:rsidR="00B57637">
        <w:t>100</w:t>
      </w:r>
      <w:r w:rsidRPr="007C3886">
        <w:t xml:space="preserve">, profondeur d'interaction = </w:t>
      </w:r>
      <w:r w:rsidR="00B57637">
        <w:t xml:space="preserve">1, </w:t>
      </w:r>
      <w:r w:rsidR="00B57637" w:rsidRPr="00B57637">
        <w:t>3, 5, 6, 8</w:t>
      </w:r>
      <w:r w:rsidR="000265D2">
        <w:t xml:space="preserve">, </w:t>
      </w:r>
      <w:r w:rsidR="000265D2" w:rsidRPr="00E10D21">
        <w:t>taux d’apprentissage</w:t>
      </w:r>
      <w:r w:rsidR="000265D2" w:rsidRPr="007C3886">
        <w:t xml:space="preserve"> </w:t>
      </w:r>
      <w:r w:rsidRPr="007C3886">
        <w:t xml:space="preserve">= </w:t>
      </w:r>
      <w:r w:rsidR="000265D2" w:rsidRPr="000265D2">
        <w:t>0.01, 0.02, 0.05, 0.001, 0.002, 0.005</w:t>
      </w:r>
      <w:r w:rsidR="000265D2">
        <w:t xml:space="preserve"> et le </w:t>
      </w:r>
      <w:r w:rsidR="000265D2" w:rsidRPr="00E619AE">
        <w:t>nombre minimum d'observations dans les nœuds terminaux des arbres</w:t>
      </w:r>
      <w:r w:rsidR="000265D2">
        <w:t xml:space="preserve"> = </w:t>
      </w:r>
      <w:r w:rsidR="000265D2" w:rsidRPr="000265D2">
        <w:t xml:space="preserve">2 , 5, 10, </w:t>
      </w:r>
      <w:r w:rsidR="000265D2">
        <w:t>2</w:t>
      </w:r>
      <w:r w:rsidR="000265D2" w:rsidRPr="000265D2">
        <w:t xml:space="preserve">0, </w:t>
      </w:r>
      <w:r w:rsidR="000265D2">
        <w:t>3</w:t>
      </w:r>
      <w:r w:rsidR="000265D2" w:rsidRPr="000265D2">
        <w:t xml:space="preserve">0, </w:t>
      </w:r>
      <w:r w:rsidR="000265D2">
        <w:t>5</w:t>
      </w:r>
      <w:r w:rsidR="000265D2" w:rsidRPr="000265D2">
        <w:t>0</w:t>
      </w:r>
      <w:r w:rsidRPr="007C3886">
        <w:t xml:space="preserve">. </w:t>
      </w:r>
      <w:r w:rsidR="00B57637" w:rsidRPr="007C3886">
        <w:t>Nous avons retenu parmi l’ensemble des modèles celui qui donnait le</w:t>
      </w:r>
      <w:r w:rsidR="00B57637">
        <w:t xml:space="preserve"> R²</w:t>
      </w:r>
      <w:r w:rsidR="00B57637" w:rsidRPr="007C3886">
        <w:t xml:space="preserve"> le plus élevé</w:t>
      </w:r>
      <w:r w:rsidR="00B57637">
        <w:t xml:space="preserve"> et la RMSE la plus faible.</w:t>
      </w:r>
    </w:p>
    <w:p w14:paraId="6A2AEA8C" w14:textId="24E804E2" w:rsidR="00032138" w:rsidRPr="007C3886" w:rsidRDefault="000724FF" w:rsidP="00032138">
      <w:r>
        <w:t>Pour les ANN, nous avons</w:t>
      </w:r>
      <w:r w:rsidR="00F75F83">
        <w:t xml:space="preserve"> utilisé</w:t>
      </w:r>
      <w:r>
        <w:t xml:space="preserve"> l</w:t>
      </w:r>
      <w:r w:rsidR="00F75F83">
        <w:t>e</w:t>
      </w:r>
      <w:r>
        <w:t xml:space="preserve"> package </w:t>
      </w:r>
      <w:proofErr w:type="spellStart"/>
      <w:r w:rsidRPr="000724FF">
        <w:rPr>
          <w:i/>
          <w:iCs/>
        </w:rPr>
        <w:t>keras</w:t>
      </w:r>
      <w:proofErr w:type="spellEnd"/>
      <w:r>
        <w:t xml:space="preserve"> </w:t>
      </w:r>
      <w:bookmarkStart w:id="13" w:name="_Hlk168480762"/>
      <w:r>
        <w:fldChar w:fldCharType="begin"/>
      </w:r>
      <w:r>
        <w:instrText xml:space="preserve"> ADDIN ZOTERO_ITEM CSL_CITATION {"citationID":"Zy538uyg","properties":{"formattedCitation":"(Kalinowski et al., 2024)","plainCitation":"(Kalinowski et al., 2024)","noteIndex":0},"citationItems":[{"id":1141,"uris":["http://zotero.org/users/7119014/items/I77BKVQZ"],"itemData":{"id":1141,"type":"software","abstract":"Interface to 'Keras' &lt;https://keras.io&gt;, a high-level neural networks 'API'. 'Keras' was developed with a focus on enabling fast experimentation, supports both convolution based networks and recurrent networks (as well as combinations of the two), and runs seamlessly on both 'CPU' and 'GPU' devices.","license":"MIT + file LICENSE","source":"R-Packages","title":"keras: R Interface to 'Keras'","title-short":"keras","URL":"https://cran.r-project.org/web/packages/keras/index.html","version":"2.15.0","author":[{"family":"Kalinowski","given":"Tomasz"},{"family":"Falbel","given":"Daniel"},{"family":"Allaire","given":"J. J."},{"family":"Chollet","given":"François"},{"family":"RStudio","given":""},{"family":"Google","given":""},{"family":"Tang  [ctb","given":"Yuan"},{"family":"cph","given":""},{"family":"Bijl","given":"Wouter Van Der"},{"family":"Studer","given":"Martin"},{"family":"Keydana","given":"Sigrid"}],"accessed":{"date-parts":[["2024",4,30]]},"issued":{"date-parts":[["2024",4,20]]}}}],"schema":"https://github.com/citation-style-language/schema/raw/master/csl-citation.json"} </w:instrText>
      </w:r>
      <w:r>
        <w:fldChar w:fldCharType="separate"/>
      </w:r>
      <w:r w:rsidRPr="000724FF">
        <w:rPr>
          <w:rFonts w:cs="Times New Roman"/>
        </w:rPr>
        <w:t>(Kalinowski et al., 2024)</w:t>
      </w:r>
      <w:r>
        <w:fldChar w:fldCharType="end"/>
      </w:r>
      <w:bookmarkEnd w:id="13"/>
      <w:r>
        <w:t xml:space="preserve"> </w:t>
      </w:r>
      <w:r w:rsidR="00F75F83" w:rsidRPr="00F75F83">
        <w:t>avec une architecture séquentielle</w:t>
      </w:r>
      <w:r w:rsidR="00C9500F">
        <w:t xml:space="preserve">. Le modèle était composé d’une couche d’entrée avec un </w:t>
      </w:r>
      <w:proofErr w:type="spellStart"/>
      <w:r w:rsidR="007A7E2E" w:rsidRPr="00C33042">
        <w:rPr>
          <w:i/>
          <w:iCs/>
        </w:rPr>
        <w:t>input_shape</w:t>
      </w:r>
      <w:proofErr w:type="spellEnd"/>
      <w:r w:rsidR="007A7E2E">
        <w:t xml:space="preserve"> de 15 correspondants aux 9 variables explicati</w:t>
      </w:r>
      <w:r w:rsidR="00C529E3">
        <w:t>ves</w:t>
      </w:r>
      <w:r w:rsidR="007A7E2E">
        <w:t xml:space="preserve"> plus les 6 </w:t>
      </w:r>
      <w:proofErr w:type="spellStart"/>
      <w:r w:rsidR="007A7E2E">
        <w:t>levels</w:t>
      </w:r>
      <w:proofErr w:type="spellEnd"/>
      <w:r w:rsidR="007A7E2E">
        <w:t xml:space="preserve"> de l’occupation du sol que nous</w:t>
      </w:r>
      <w:r w:rsidR="00C529E3">
        <w:t xml:space="preserve"> avons</w:t>
      </w:r>
      <w:r w:rsidR="007A7E2E">
        <w:t xml:space="preserve"> </w:t>
      </w:r>
      <w:r w:rsidR="008C2E32" w:rsidRPr="008C2E32">
        <w:lastRenderedPageBreak/>
        <w:t>transformés en variables binaires indépendantes</w:t>
      </w:r>
      <w:r w:rsidR="007A7E2E">
        <w:t>. Nous avons introduit trois couches cachées avec respectivement 32, 16 et 8 neurones denses.</w:t>
      </w:r>
      <w:r w:rsidR="00803977">
        <w:t xml:space="preserve"> </w:t>
      </w:r>
      <w:r w:rsidR="0042736D">
        <w:t>La dernière couche</w:t>
      </w:r>
      <w:r w:rsidR="00803977">
        <w:t xml:space="preserve"> était </w:t>
      </w:r>
      <w:r w:rsidR="0042736D">
        <w:t>composée</w:t>
      </w:r>
      <w:r w:rsidR="00803977">
        <w:t xml:space="preserve"> d’un seul </w:t>
      </w:r>
      <w:r w:rsidR="0042736D">
        <w:t>neurone</w:t>
      </w:r>
      <w:r w:rsidR="00803977">
        <w:t xml:space="preserve"> qui correspondait</w:t>
      </w:r>
      <w:r w:rsidR="0042736D">
        <w:t xml:space="preserve"> à la variable prédite (abondance, biomasse et richesse)</w:t>
      </w:r>
      <w:r w:rsidR="00803977">
        <w:t xml:space="preserve">. </w:t>
      </w:r>
      <w:r w:rsidR="0042736D">
        <w:t>Tou</w:t>
      </w:r>
      <w:r w:rsidR="008C2E32">
        <w:t>te</w:t>
      </w:r>
      <w:r w:rsidR="0042736D">
        <w:t>s</w:t>
      </w:r>
      <w:r w:rsidR="00803977">
        <w:t xml:space="preserve"> les couches </w:t>
      </w:r>
      <w:r w:rsidR="008C2E32" w:rsidRPr="008C2E32">
        <w:t>étaient accompagnées</w:t>
      </w:r>
      <w:r w:rsidR="00803977">
        <w:t xml:space="preserve"> </w:t>
      </w:r>
      <w:r w:rsidR="0042736D">
        <w:t xml:space="preserve">d’une fonction d’activation </w:t>
      </w:r>
      <w:proofErr w:type="spellStart"/>
      <w:r w:rsidR="0042736D" w:rsidRPr="00C33042">
        <w:rPr>
          <w:i/>
          <w:iCs/>
        </w:rPr>
        <w:t>ReLU</w:t>
      </w:r>
      <w:proofErr w:type="spellEnd"/>
      <w:r w:rsidR="0042736D">
        <w:t xml:space="preserve"> s</w:t>
      </w:r>
      <w:r w:rsidR="00D07B77">
        <w:t>auf</w:t>
      </w:r>
      <w:r w:rsidR="0042736D">
        <w:t xml:space="preserve"> la dernière couche qui avait une</w:t>
      </w:r>
      <w:r w:rsidR="00803977">
        <w:t xml:space="preserve"> activation linéaire.</w:t>
      </w:r>
      <w:r w:rsidR="0042736D">
        <w:t xml:space="preserve"> </w:t>
      </w:r>
      <w:r w:rsidR="0042736D" w:rsidRPr="00F75F83">
        <w:t xml:space="preserve">Nous avons utilisé la méthode de régression avec </w:t>
      </w:r>
      <w:r w:rsidR="00EF40C6">
        <w:t>la fonction de</w:t>
      </w:r>
      <w:r w:rsidR="0042736D" w:rsidRPr="00F75F83">
        <w:t xml:space="preserve"> perte quadratique moyenne (MSE) et l’optimiseur </w:t>
      </w:r>
      <w:proofErr w:type="spellStart"/>
      <w:r w:rsidR="0042736D" w:rsidRPr="00C33042">
        <w:rPr>
          <w:i/>
          <w:iCs/>
        </w:rPr>
        <w:t>RMSprop</w:t>
      </w:r>
      <w:proofErr w:type="spellEnd"/>
      <w:r w:rsidR="0042736D">
        <w:t xml:space="preserve"> alors que l’</w:t>
      </w:r>
      <w:r w:rsidR="0042736D" w:rsidRPr="00F75F83">
        <w:t>erreur absolue moyenne (MAE)</w:t>
      </w:r>
      <w:r w:rsidR="008E5C3F">
        <w:t xml:space="preserve"> </w:t>
      </w:r>
      <w:r w:rsidR="00FE2428">
        <w:t>a</w:t>
      </w:r>
      <w:r w:rsidR="008E5C3F">
        <w:t xml:space="preserve"> été utilisé</w:t>
      </w:r>
      <w:r w:rsidR="00FE2428">
        <w:t>e</w:t>
      </w:r>
      <w:r w:rsidR="008E5C3F">
        <w:t xml:space="preserve"> pour évaluer les performances du modèle. </w:t>
      </w:r>
      <w:r w:rsidR="00D07B77">
        <w:t xml:space="preserve">Pour la </w:t>
      </w:r>
      <w:r w:rsidR="006D016E">
        <w:t>compilation</w:t>
      </w:r>
      <w:r w:rsidR="00D07B77">
        <w:t xml:space="preserve">, nous avons </w:t>
      </w:r>
      <w:r w:rsidR="00FE2428">
        <w:t>défini</w:t>
      </w:r>
      <w:r w:rsidR="006D016E">
        <w:t xml:space="preserve"> une </w:t>
      </w:r>
      <w:proofErr w:type="spellStart"/>
      <w:r w:rsidR="006D016E" w:rsidRPr="00C33042">
        <w:rPr>
          <w:i/>
          <w:iCs/>
        </w:rPr>
        <w:t>epochs</w:t>
      </w:r>
      <w:proofErr w:type="spellEnd"/>
      <w:r w:rsidR="006D016E">
        <w:t xml:space="preserve"> de 100, un </w:t>
      </w:r>
      <w:proofErr w:type="spellStart"/>
      <w:r w:rsidR="006D016E" w:rsidRPr="00C33042">
        <w:rPr>
          <w:i/>
          <w:iCs/>
        </w:rPr>
        <w:t>batch_size</w:t>
      </w:r>
      <w:proofErr w:type="spellEnd"/>
      <w:r w:rsidR="006D016E">
        <w:t xml:space="preserve"> de 64 et une </w:t>
      </w:r>
      <w:proofErr w:type="spellStart"/>
      <w:r w:rsidR="006D016E" w:rsidRPr="00C33042">
        <w:rPr>
          <w:i/>
          <w:iCs/>
        </w:rPr>
        <w:t>validation_split</w:t>
      </w:r>
      <w:proofErr w:type="spellEnd"/>
      <w:r w:rsidR="006D016E">
        <w:t xml:space="preserve"> de 0.2. </w:t>
      </w:r>
      <w:r w:rsidR="008E5C3F">
        <w:t>Pour limiter l’</w:t>
      </w:r>
      <w:proofErr w:type="spellStart"/>
      <w:r w:rsidR="008E5C3F">
        <w:t>overfitting</w:t>
      </w:r>
      <w:proofErr w:type="spellEnd"/>
      <w:r w:rsidR="008E5C3F">
        <w:t xml:space="preserve">, nous avons ajouté </w:t>
      </w:r>
      <w:r w:rsidR="00FE2428">
        <w:t>quatre</w:t>
      </w:r>
      <w:r w:rsidR="00D07B77">
        <w:t xml:space="preserve"> </w:t>
      </w:r>
      <w:proofErr w:type="spellStart"/>
      <w:r w:rsidR="008E5C3F" w:rsidRPr="00C33042">
        <w:rPr>
          <w:i/>
          <w:iCs/>
        </w:rPr>
        <w:t>dropouts</w:t>
      </w:r>
      <w:proofErr w:type="spellEnd"/>
      <w:r w:rsidR="008E5C3F">
        <w:t xml:space="preserve"> </w:t>
      </w:r>
      <w:r w:rsidR="006D016E">
        <w:t xml:space="preserve">et </w:t>
      </w:r>
      <w:r w:rsidR="006D016E" w:rsidRPr="00F75F83">
        <w:t xml:space="preserve">nous avons </w:t>
      </w:r>
      <w:r w:rsidR="006D016E">
        <w:t>introduit u</w:t>
      </w:r>
      <w:r w:rsidR="00D07B77">
        <w:t>n</w:t>
      </w:r>
      <w:r w:rsidR="006D016E">
        <w:t xml:space="preserve"> </w:t>
      </w:r>
      <w:r w:rsidR="006D016E" w:rsidRPr="00C33042">
        <w:rPr>
          <w:i/>
          <w:iCs/>
        </w:rPr>
        <w:t>callback</w:t>
      </w:r>
      <w:r w:rsidR="00D07B77">
        <w:t xml:space="preserve"> du type </w:t>
      </w:r>
      <w:proofErr w:type="spellStart"/>
      <w:r w:rsidR="00D07B77" w:rsidRPr="00C33042">
        <w:rPr>
          <w:i/>
          <w:iCs/>
        </w:rPr>
        <w:t>EarlyStopping</w:t>
      </w:r>
      <w:proofErr w:type="spellEnd"/>
      <w:r w:rsidR="00D07B77">
        <w:t xml:space="preserve"> avec une </w:t>
      </w:r>
      <w:r w:rsidR="00D07B77" w:rsidRPr="00C33042">
        <w:rPr>
          <w:i/>
          <w:iCs/>
        </w:rPr>
        <w:t>patience</w:t>
      </w:r>
      <w:r w:rsidR="00D07B77">
        <w:t xml:space="preserve"> 10</w:t>
      </w:r>
      <w:r w:rsidR="006D016E">
        <w:t xml:space="preserve"> </w:t>
      </w:r>
      <w:r w:rsidR="006D016E" w:rsidRPr="00F75F83">
        <w:t>pour surveiller la perte sur l’ensemble de validation et restaurer les poids du meilleur modèle</w:t>
      </w:r>
      <w:r w:rsidR="00D07B77">
        <w:t>.</w:t>
      </w:r>
    </w:p>
    <w:p w14:paraId="39C95F43" w14:textId="77777777" w:rsidR="00D60BB9" w:rsidRPr="00F81BC6" w:rsidRDefault="000A64FA" w:rsidP="00EF28BC">
      <w:pPr>
        <w:pStyle w:val="Heading3"/>
      </w:pPr>
      <w:r w:rsidRPr="00F81BC6">
        <w:t xml:space="preserve">Evaluation des </w:t>
      </w:r>
      <w:r w:rsidR="007A04D9" w:rsidRPr="00F81BC6">
        <w:t>modèles</w:t>
      </w:r>
    </w:p>
    <w:p w14:paraId="194EB844" w14:textId="5AEE83A0" w:rsidR="004E39F6" w:rsidRDefault="003F3589" w:rsidP="00BE2EAA">
      <w:r>
        <w:t>Nous avons évalu</w:t>
      </w:r>
      <w:r w:rsidR="008C2E32">
        <w:t>é</w:t>
      </w:r>
      <w:r>
        <w:t xml:space="preserve"> les </w:t>
      </w:r>
      <w:r w:rsidR="00340DE8">
        <w:t>modèles</w:t>
      </w:r>
      <w:r>
        <w:t xml:space="preserve"> </w:t>
      </w:r>
      <w:r w:rsidR="00340DE8">
        <w:t>en utilisant la méthode de la validation croisé</w:t>
      </w:r>
      <w:r w:rsidR="008C2E32">
        <w:t>e</w:t>
      </w:r>
      <w:r w:rsidR="00340DE8">
        <w:t xml:space="preserve"> en attribuant</w:t>
      </w:r>
      <w:r w:rsidR="009C67D7">
        <w:t xml:space="preserve"> aléatoirement</w:t>
      </w:r>
      <w:r w:rsidR="00340DE8">
        <w:t xml:space="preserve"> 80</w:t>
      </w:r>
      <w:r w:rsidR="00010F57">
        <w:t xml:space="preserve"> %</w:t>
      </w:r>
      <w:r w:rsidR="00340DE8">
        <w:t xml:space="preserve"> des données à l’entra</w:t>
      </w:r>
      <w:r w:rsidR="008C2E32">
        <w:t>î</w:t>
      </w:r>
      <w:r w:rsidR="00340DE8">
        <w:t>nement et 20</w:t>
      </w:r>
      <w:r w:rsidR="00010F57">
        <w:t xml:space="preserve"> %</w:t>
      </w:r>
      <w:r w:rsidR="00340DE8">
        <w:t xml:space="preserve"> </w:t>
      </w:r>
      <w:r>
        <w:t xml:space="preserve">des données </w:t>
      </w:r>
      <w:r w:rsidR="00340DE8">
        <w:t>à la validation des modèles</w:t>
      </w:r>
      <w:r w:rsidR="00A4661B">
        <w:t xml:space="preserve"> </w:t>
      </w:r>
      <w:bookmarkStart w:id="14" w:name="_Hlk168481493"/>
      <w:r w:rsidR="00A4661B">
        <w:fldChar w:fldCharType="begin"/>
      </w:r>
      <w:r w:rsidR="009C67D7">
        <w:instrText xml:space="preserve"> ADDIN ZOTERO_ITEM CSL_CITATION {"citationID":"EnZcJIOH","properties":{"unsorted":true,"formattedCitation":"(Horrigue et al., 2016; Hijmans &amp; Elith, 2019; Salako et al., 2023)","plainCitation":"(Horrigue et al., 2016; Hijmans &amp; Elith, 2019; Salako et al., 2023)","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id":1148,"uris":["http://zotero.org/users/7119014/items/GVNH3GPA"],"itemData":{"id":1148,"type":"article-journal","language":"en","source":"Zotero","title":"Spatial Distribution Models","URL":"https://rspatial.org/sdm/SDM.pdf","author":[{"family":"Hijmans","given":"Robert J"},{"family":"Elith","given":"Jane"}],"issued":{"date-parts":[["2019"]]}}},{"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A4661B">
        <w:fldChar w:fldCharType="separate"/>
      </w:r>
      <w:r w:rsidR="009C67D7" w:rsidRPr="00D60BB9">
        <w:rPr>
          <w:rFonts w:cs="Times New Roman"/>
        </w:rPr>
        <w:t>(Horrigue et al., 2016; Hijmans &amp; Elith, 2019; Salako et al., 2023)</w:t>
      </w:r>
      <w:r w:rsidR="00A4661B">
        <w:fldChar w:fldCharType="end"/>
      </w:r>
      <w:bookmarkEnd w:id="14"/>
      <w:r w:rsidR="00340DE8">
        <w:t>.</w:t>
      </w:r>
      <w:r w:rsidR="009C67D7">
        <w:t xml:space="preserve"> </w:t>
      </w:r>
      <w:r w:rsidR="00852FA7" w:rsidRPr="00852FA7">
        <w:t xml:space="preserve">Cette méthode a été choisie pour sa simplicité de compréhension et de mise en œuvre, ainsi que pour sa rapidité de compilation. De plus, elle s'est avérée efficace dans notre cas, étant donné que l'ensemble de données était volumineux et que la distribution </w:t>
      </w:r>
      <w:r>
        <w:t>entre donnée</w:t>
      </w:r>
      <w:r w:rsidR="008C2E32">
        <w:t>s</w:t>
      </w:r>
      <w:r>
        <w:t xml:space="preserve"> de l’entra</w:t>
      </w:r>
      <w:r w:rsidR="008C2E32">
        <w:t>î</w:t>
      </w:r>
      <w:r>
        <w:t xml:space="preserve">nement et données de validation </w:t>
      </w:r>
      <w:r w:rsidR="00852FA7" w:rsidRPr="00852FA7">
        <w:t xml:space="preserve">était </w:t>
      </w:r>
      <w:r w:rsidR="001767BF">
        <w:t>similaire</w:t>
      </w:r>
      <w:r>
        <w:t xml:space="preserve"> (</w:t>
      </w:r>
      <w:r w:rsidR="00852FA7" w:rsidRPr="00852FA7">
        <w:t xml:space="preserve">test de Kolmogorov-Smirnov non significatif </w:t>
      </w:r>
      <w:r>
        <w:t xml:space="preserve">, </w:t>
      </w:r>
      <w:r w:rsidR="00852FA7" w:rsidRPr="00852FA7">
        <w:t xml:space="preserve">p-valeur &gt; 0,05) </w:t>
      </w:r>
      <w:bookmarkStart w:id="15" w:name="_Hlk168481473"/>
      <w:r w:rsidR="00C96493">
        <w:fldChar w:fldCharType="begin"/>
      </w:r>
      <w:r w:rsidR="00C96493">
        <w:instrText xml:space="preserve"> ADDIN ZOTERO_ITEM CSL_CITATION {"citationID":"tD4J2kWk","properties":{"formattedCitation":"(Guisan et al., 2017)","plainCitation":"(Guisan et al., 2017)","noteIndex":0},"citationItems":[{"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C96493">
        <w:fldChar w:fldCharType="separate"/>
      </w:r>
      <w:r w:rsidR="00C96493" w:rsidRPr="00D60BB9">
        <w:rPr>
          <w:rFonts w:cs="Times New Roman"/>
        </w:rPr>
        <w:t>(Guisan et al., 2017)</w:t>
      </w:r>
      <w:r w:rsidR="00C96493">
        <w:fldChar w:fldCharType="end"/>
      </w:r>
      <w:r w:rsidR="00852FA7" w:rsidRPr="00852FA7">
        <w:t>.</w:t>
      </w:r>
      <w:r w:rsidR="00D2352B">
        <w:t xml:space="preserve"> </w:t>
      </w:r>
      <w:bookmarkEnd w:id="15"/>
      <w:r w:rsidR="00D2352B">
        <w:t>Les données d’entra</w:t>
      </w:r>
      <w:r w:rsidR="00B8708A">
        <w:t>î</w:t>
      </w:r>
      <w:r w:rsidR="00D2352B">
        <w:t>nement ont été utilisé</w:t>
      </w:r>
      <w:r w:rsidR="00B8708A">
        <w:t>es</w:t>
      </w:r>
      <w:r w:rsidR="00D2352B">
        <w:t xml:space="preserve"> pour ajuster les modèles et les donnée</w:t>
      </w:r>
      <w:r w:rsidR="003B7C6F">
        <w:t>s</w:t>
      </w:r>
      <w:r w:rsidR="00D2352B">
        <w:t xml:space="preserve"> de validation ont été utilisé</w:t>
      </w:r>
      <w:r w:rsidR="00B8708A">
        <w:t>es</w:t>
      </w:r>
      <w:r w:rsidR="00D2352B">
        <w:t xml:space="preserve"> pour évaluer </w:t>
      </w:r>
      <w:r w:rsidR="003B7C6F">
        <w:t>les performances prédictives</w:t>
      </w:r>
      <w:r w:rsidR="00D2352B">
        <w:t xml:space="preserve"> des modèles</w:t>
      </w:r>
      <w:r w:rsidR="00EC488B">
        <w:t xml:space="preserve"> en utilisant comme </w:t>
      </w:r>
      <w:r w:rsidR="00CB05A0">
        <w:t>métriques</w:t>
      </w:r>
      <w:r w:rsidR="00EC488B">
        <w:t xml:space="preserve"> </w:t>
      </w:r>
      <w:r w:rsidR="003B7C6F">
        <w:t xml:space="preserve">le coefficient de détermination </w:t>
      </w:r>
      <w:r w:rsidR="00EC488B">
        <w:t>R²</w:t>
      </w:r>
      <w:r w:rsidR="00E1475D">
        <w:t>, l’</w:t>
      </w:r>
      <w:r w:rsidR="00E1475D" w:rsidRPr="00F75F83">
        <w:t>erreur absolue moyenne (MAE)</w:t>
      </w:r>
      <w:r w:rsidR="003B7C6F">
        <w:t xml:space="preserve"> et la</w:t>
      </w:r>
      <w:r w:rsidR="00EC488B">
        <w:t xml:space="preserve"> r</w:t>
      </w:r>
      <w:r w:rsidR="00EC488B" w:rsidRPr="00EC488B">
        <w:t xml:space="preserve">acine </w:t>
      </w:r>
      <w:r w:rsidR="00EC488B">
        <w:t xml:space="preserve">carrée </w:t>
      </w:r>
      <w:r w:rsidR="00EC488B" w:rsidRPr="00EC488B">
        <w:t>de l'erreur quadratique moyenne</w:t>
      </w:r>
      <w:r w:rsidR="003B7C6F">
        <w:t xml:space="preserve"> </w:t>
      </w:r>
      <w:r w:rsidR="00EC488B">
        <w:t>(</w:t>
      </w:r>
      <w:r w:rsidR="003B7C6F">
        <w:t>RMSE</w:t>
      </w:r>
      <w:r w:rsidR="00EC488B">
        <w:t xml:space="preserve"> « </w:t>
      </w:r>
      <w:r w:rsidR="00EC488B" w:rsidRPr="00EC488B">
        <w:t xml:space="preserve">Root </w:t>
      </w:r>
      <w:proofErr w:type="spellStart"/>
      <w:r w:rsidR="00EC488B" w:rsidRPr="00EC488B">
        <w:t>Mean</w:t>
      </w:r>
      <w:proofErr w:type="spellEnd"/>
      <w:r w:rsidR="00EC488B" w:rsidRPr="00EC488B">
        <w:t xml:space="preserve"> Square </w:t>
      </w:r>
      <w:proofErr w:type="spellStart"/>
      <w:r w:rsidR="00EC488B" w:rsidRPr="00EC488B">
        <w:t>Error</w:t>
      </w:r>
      <w:proofErr w:type="spellEnd"/>
      <w:r w:rsidR="00EC488B">
        <w:t> »)</w:t>
      </w:r>
      <w:r w:rsidR="00CB05A0">
        <w:t>.</w:t>
      </w:r>
      <w:r w:rsidR="00774AD2">
        <w:t xml:space="preserve"> L’objectif était donc de maximiser le R² et de minimiser la</w:t>
      </w:r>
      <w:r w:rsidR="001919AC">
        <w:t xml:space="preserve"> MAE et la </w:t>
      </w:r>
      <w:r w:rsidR="00774AD2">
        <w:t>RMSE</w:t>
      </w:r>
      <w:r w:rsidR="00D60BB9">
        <w:t>.</w:t>
      </w:r>
    </w:p>
    <w:p w14:paraId="73361B69" w14:textId="21AEDD5A" w:rsidR="004E11C3" w:rsidRPr="00F81BC6" w:rsidRDefault="008D6CD8" w:rsidP="0037320E">
      <w:pPr>
        <w:pStyle w:val="Heading2"/>
        <w:rPr>
          <w:rFonts w:cs="Times New Roman"/>
        </w:rPr>
      </w:pPr>
      <w:r w:rsidRPr="00F81BC6">
        <w:rPr>
          <w:rFonts w:cs="Times New Roman"/>
        </w:rPr>
        <w:t>Prédictions</w:t>
      </w:r>
      <w:r w:rsidR="00BF5DAC" w:rsidRPr="00F81BC6">
        <w:rPr>
          <w:rFonts w:cs="Times New Roman"/>
        </w:rPr>
        <w:t xml:space="preserve"> et </w:t>
      </w:r>
      <w:r w:rsidR="004E39F6" w:rsidRPr="00F81BC6">
        <w:rPr>
          <w:rFonts w:cs="Times New Roman"/>
        </w:rPr>
        <w:t>cartographie des communautés des vers de terre</w:t>
      </w:r>
    </w:p>
    <w:p w14:paraId="4D10B001" w14:textId="082B5D94" w:rsidR="004E39F6" w:rsidRDefault="000F07D4" w:rsidP="004E39F6">
      <w:r w:rsidRPr="0054677E">
        <w:t xml:space="preserve">La prédiction de la communauté des vers de terre a été réalisée en utilisant le meilleur </w:t>
      </w:r>
      <w:r>
        <w:t xml:space="preserve">algorithme pour chacun des trois </w:t>
      </w:r>
      <w:r w:rsidR="007E17E0">
        <w:t xml:space="preserve">variables </w:t>
      </w:r>
      <w:r>
        <w:t xml:space="preserve">des vers de terre </w:t>
      </w:r>
      <w:r w:rsidRPr="0054677E">
        <w:t xml:space="preserve">(abondance totale, biomasse totale et richesse taxonomique). Dans un premier temps, nous avons </w:t>
      </w:r>
      <w:r>
        <w:t xml:space="preserve">effectué un </w:t>
      </w:r>
      <w:r w:rsidRPr="0054677E">
        <w:t>échantillonn</w:t>
      </w:r>
      <w:r>
        <w:t>age</w:t>
      </w:r>
      <w:r w:rsidRPr="0054677E">
        <w:t xml:space="preserve"> </w:t>
      </w:r>
      <w:r>
        <w:t>d’</w:t>
      </w:r>
      <w:r w:rsidRPr="0054677E">
        <w:t xml:space="preserve">une résolution d'environ 800 m sur </w:t>
      </w:r>
      <w:r>
        <w:t>tout le</w:t>
      </w:r>
      <w:r w:rsidRPr="0054677E">
        <w:t xml:space="preserve"> territoire de la </w:t>
      </w:r>
      <w:r w:rsidR="00D123EE">
        <w:t>France métropolitaine (hors Corse)</w:t>
      </w:r>
      <w:r w:rsidRPr="0054677E">
        <w:t xml:space="preserve">. Ensuite, </w:t>
      </w:r>
      <w:r w:rsidR="00086F5B">
        <w:t xml:space="preserve">pour chacun des points d’échantillonnage, </w:t>
      </w:r>
      <w:r w:rsidRPr="0054677E">
        <w:t xml:space="preserve">nous avons extrait </w:t>
      </w:r>
      <w:r w:rsidR="00491CA3">
        <w:t xml:space="preserve">lorsque cela est possible </w:t>
      </w:r>
      <w:r w:rsidRPr="0054677E">
        <w:t xml:space="preserve">les valeurs des différentes variables finales incluses dans les modèles à partir des bases de données détaillées dans la section </w:t>
      </w:r>
      <w:r w:rsidRPr="0054677E">
        <w:lastRenderedPageBreak/>
        <w:t xml:space="preserve">2.1. Par la suite, nous avons utilisé la fonction </w:t>
      </w:r>
      <w:proofErr w:type="spellStart"/>
      <w:r w:rsidRPr="000F07D4">
        <w:rPr>
          <w:i/>
          <w:iCs/>
        </w:rPr>
        <w:t>predict</w:t>
      </w:r>
      <w:proofErr w:type="spellEnd"/>
      <w:r w:rsidRPr="0054677E">
        <w:t xml:space="preserve"> en fournissant le modèle final</w:t>
      </w:r>
      <w:r>
        <w:t xml:space="preserve"> du meilleur algorithme</w:t>
      </w:r>
      <w:r w:rsidRPr="0054677E">
        <w:t xml:space="preserve"> et les variables explicatives extraites pour prédire les vers de terre. Enfin, nous avons présenté les valeurs prédites sous forme de cartes de la communauté des vers de terre</w:t>
      </w:r>
      <w:r w:rsidR="00912064">
        <w:t xml:space="preserve">. Pour </w:t>
      </w:r>
      <w:r w:rsidR="00765260">
        <w:t>les zones auxquelles, on ne pouvait pas prédire la communauté des vers de terre</w:t>
      </w:r>
      <w:r w:rsidR="00C70FB2">
        <w:t xml:space="preserve">, nous avons </w:t>
      </w:r>
      <w:r w:rsidR="00564993">
        <w:t>effectué</w:t>
      </w:r>
      <w:r w:rsidR="00C70FB2">
        <w:t xml:space="preserve"> une interpolation</w:t>
      </w:r>
      <w:r w:rsidRPr="0054677E">
        <w:t xml:space="preserve"> en utilisant la méthode IDW (Inverse Distance </w:t>
      </w:r>
      <w:proofErr w:type="spellStart"/>
      <w:r w:rsidRPr="0054677E">
        <w:t>Weighting</w:t>
      </w:r>
      <w:proofErr w:type="spellEnd"/>
      <w:r w:rsidRPr="0054677E">
        <w:t>)</w:t>
      </w:r>
      <w:r w:rsidR="00F04837">
        <w:t xml:space="preserve"> </w:t>
      </w:r>
      <w:r w:rsidRPr="0054677E">
        <w:t xml:space="preserve">, à l'aide des </w:t>
      </w:r>
      <w:r w:rsidR="00CB760E">
        <w:t xml:space="preserve">packages </w:t>
      </w:r>
      <w:proofErr w:type="spellStart"/>
      <w:r w:rsidR="00CB760E" w:rsidRPr="00495CA1">
        <w:rPr>
          <w:i/>
          <w:iCs/>
        </w:rPr>
        <w:t>gstat</w:t>
      </w:r>
      <w:proofErr w:type="spellEnd"/>
      <w:r w:rsidR="00CB760E">
        <w:t xml:space="preserve"> </w:t>
      </w:r>
      <w:bookmarkStart w:id="16" w:name="_Hlk168481753"/>
      <w:r w:rsidR="00CB760E">
        <w:fldChar w:fldCharType="begin"/>
      </w:r>
      <w:r w:rsidR="00CB760E">
        <w:instrText xml:space="preserve"> ADDIN ZOTERO_ITEM CSL_CITATION {"citationID":"13SP2tO4","properties":{"formattedCitation":"(Pebesma &amp; Graeler, 2023)","plainCitation":"(Pebesma &amp; Graeler, 2023)","noteIndex":0},"citationItems":[{"id":1151,"uris":["http://zotero.org/users/7119014/items/4XECIJ9F"],"itemData":{"id":1151,"type":"software","abstract":"Variogram modelling; simple, ordinary and universal point or block (co)kriging; spatio-temporal kriging; sequential Gaussian or indicator (co)simulation; variogram and variogram map plotting utility functions; supports sf and stars.","license":"GPL-2 | GPL-3 [expanded from: GPL (≥ 2.0)]","source":"R-Packages","title":"gstat: Spatial and Spatio-Temporal Geostatistical Modelling, Prediction and Simulation","title-short":"gstat","URL":"https://cran.r-project.org/web/packages/gstat/","version":"2.1-1","author":[{"family":"Pebesma","given":"Edzer"},{"family":"Graeler","given":"Benedikt"}],"accessed":{"date-parts":[["2024",4,30]]},"issued":{"date-parts":[["2023",4,6]]}}}],"schema":"https://github.com/citation-style-language/schema/raw/master/csl-citation.json"} </w:instrText>
      </w:r>
      <w:r w:rsidR="00CB760E">
        <w:fldChar w:fldCharType="separate"/>
      </w:r>
      <w:r w:rsidR="00CB760E" w:rsidRPr="00CB760E">
        <w:rPr>
          <w:rFonts w:cs="Times New Roman"/>
        </w:rPr>
        <w:t>(</w:t>
      </w:r>
      <w:proofErr w:type="spellStart"/>
      <w:r w:rsidR="00CB760E" w:rsidRPr="00CB760E">
        <w:rPr>
          <w:rFonts w:cs="Times New Roman"/>
        </w:rPr>
        <w:t>Pebesma</w:t>
      </w:r>
      <w:proofErr w:type="spellEnd"/>
      <w:r w:rsidR="00CB760E" w:rsidRPr="00CB760E">
        <w:rPr>
          <w:rFonts w:cs="Times New Roman"/>
        </w:rPr>
        <w:t xml:space="preserve"> &amp; </w:t>
      </w:r>
      <w:proofErr w:type="spellStart"/>
      <w:r w:rsidR="00CB760E" w:rsidRPr="00CB760E">
        <w:rPr>
          <w:rFonts w:cs="Times New Roman"/>
        </w:rPr>
        <w:t>Graeler</w:t>
      </w:r>
      <w:proofErr w:type="spellEnd"/>
      <w:r w:rsidR="00CB760E" w:rsidRPr="00CB760E">
        <w:rPr>
          <w:rFonts w:cs="Times New Roman"/>
        </w:rPr>
        <w:t>, 2023)</w:t>
      </w:r>
      <w:r w:rsidR="00CB760E">
        <w:fldChar w:fldCharType="end"/>
      </w:r>
      <w:bookmarkEnd w:id="16"/>
      <w:r w:rsidR="00CB760E">
        <w:t xml:space="preserve"> et </w:t>
      </w:r>
      <w:r w:rsidR="00CB760E" w:rsidRPr="00495CA1">
        <w:rPr>
          <w:i/>
          <w:iCs/>
        </w:rPr>
        <w:t>raster</w:t>
      </w:r>
      <w:r w:rsidR="00CB760E">
        <w:t xml:space="preserve"> </w:t>
      </w:r>
      <w:r w:rsidR="00CB760E">
        <w:fldChar w:fldCharType="begin"/>
      </w:r>
      <w:r w:rsidR="00CB760E">
        <w:instrText xml:space="preserve"> ADDIN ZOTERO_ITEM CSL_CITATION {"citationID":"2EoEstYd","properties":{"formattedCitation":"(Hijmans et al., 2023)","plainCitation":"(Hijmans et al., 2023)","noteIndex":0},"citationItems":[{"id":1152,"uris":["http://zotero.org/users/7119014/items/P25TPB4G"],"itemData":{"id":1152,"type":"software","abstract":"Reading, writing, manipulating, analyzing and modeling of spatial data. This package has been superseded by the \"terra\" package &lt;https://CRAN.R-project.org/package=terra&gt;.","license":"GPL (≥ 3)","source":"R-Packages","title":"raster: Geographic Data Analysis and Modeling","title-short":"raster","URL":"https://cran.r-project.org/web/packages/raster/","version":"3.6-26","author":[{"family":"Hijmans","given":"Robert J."},{"family":"Etten","given":"Jacob","dropping-particle":"van"},{"family":"Sumner","given":"Michael"},{"family":"Cheng","given":"Joe"},{"family":"Baston","given":"Dan"},{"family":"Bevan","given":"Andrew"},{"family":"Bivand","given":"Roger"},{"family":"Busetto","given":"Lorenzo"},{"family":"Canty","given":"Mort"},{"family":"Fasoli","given":"Ben"},{"family":"Forrest","given":"David"},{"family":"Ghosh","given":"Aniruddha"},{"family":"Golicher","given":"Duncan"},{"family":"Gray","given":"Josh"},{"family":"Greenberg","given":"Jonathan A."},{"family":"Hiemstra","given":"Paul"},{"family":"Hingee","given":"Kassel"},{"family":"Ilich","given":"Alex"},{"family":"Geosciences","given":"Institute for Mathematics Applied"},{"family":"Karney","given":"Charles"},{"family":"Mattiuzzi","given":"Matteo"},{"family":"Mosher","given":"Steven"},{"family":"Naimi","given":"Babak"},{"family":"Nowosad","given":"Jakub"},{"family":"Pebesma","given":"Edzer"},{"family":"Lamigueiro","given":"Oscar Perpinan"},{"family":"Racine","given":"Etienne B."},{"family":"Rowlingson","given":"Barry"},{"family":"Shortridge","given":"Ashton"},{"family":"Venables","given":"Bill"},{"family":"Wueest","given":"Rafael"}],"accessed":{"date-parts":[["2024",4,30]]},"issued":{"date-parts":[["2023",10,14]]}}}],"schema":"https://github.com/citation-style-language/schema/raw/master/csl-citation.json"} </w:instrText>
      </w:r>
      <w:r w:rsidR="00CB760E">
        <w:fldChar w:fldCharType="separate"/>
      </w:r>
      <w:r w:rsidR="00CB760E" w:rsidRPr="00CB760E">
        <w:rPr>
          <w:rFonts w:cs="Times New Roman"/>
        </w:rPr>
        <w:t>(Hijmans et al., 2023)</w:t>
      </w:r>
      <w:r w:rsidR="00CB760E">
        <w:fldChar w:fldCharType="end"/>
      </w:r>
      <w:r w:rsidR="008777AC">
        <w:t>.</w:t>
      </w:r>
    </w:p>
    <w:p w14:paraId="27BDB0D0" w14:textId="555EAC31" w:rsidR="00812890" w:rsidRPr="00F81BC6" w:rsidRDefault="00812890" w:rsidP="0037320E">
      <w:pPr>
        <w:pStyle w:val="Heading1"/>
        <w:rPr>
          <w:rFonts w:cs="Times New Roman"/>
        </w:rPr>
      </w:pPr>
      <w:r w:rsidRPr="00F81BC6">
        <w:rPr>
          <w:rFonts w:cs="Times New Roman"/>
        </w:rPr>
        <w:t>Résultats</w:t>
      </w:r>
    </w:p>
    <w:p w14:paraId="3EA9FF34" w14:textId="74734D7E" w:rsidR="003F513B" w:rsidRPr="00F81BC6" w:rsidRDefault="008571EC" w:rsidP="0037320E">
      <w:pPr>
        <w:pStyle w:val="Heading2"/>
        <w:rPr>
          <w:rFonts w:cs="Times New Roman"/>
        </w:rPr>
      </w:pPr>
      <w:r w:rsidRPr="00F81BC6">
        <w:rPr>
          <w:rFonts w:cs="Times New Roman"/>
        </w:rPr>
        <w:t xml:space="preserve">Performance des </w:t>
      </w:r>
      <w:r w:rsidR="007A04D9" w:rsidRPr="00F81BC6">
        <w:rPr>
          <w:rFonts w:cs="Times New Roman"/>
        </w:rPr>
        <w:t>modèles</w:t>
      </w:r>
      <w:r w:rsidR="009C1CF3" w:rsidRPr="00F81BC6">
        <w:rPr>
          <w:rFonts w:cs="Times New Roman"/>
        </w:rPr>
        <w:t xml:space="preserve"> </w:t>
      </w:r>
    </w:p>
    <w:p w14:paraId="5601B02B" w14:textId="648D492A" w:rsidR="00BA080E" w:rsidRDefault="00E053E3" w:rsidP="00832507">
      <w:r>
        <w:t xml:space="preserve">Les performances </w:t>
      </w:r>
      <w:r w:rsidR="00CC7F85">
        <w:t xml:space="preserve">des modèles variaient </w:t>
      </w:r>
      <w:r>
        <w:t xml:space="preserve">avec </w:t>
      </w:r>
      <w:r w:rsidR="00CC7F85">
        <w:t xml:space="preserve">une </w:t>
      </w:r>
      <w:r>
        <w:t xml:space="preserve">R² </w:t>
      </w:r>
      <w:r w:rsidR="00CC7F85">
        <w:t>moyenne</w:t>
      </w:r>
      <w:r w:rsidR="004F2619">
        <w:t xml:space="preserve"> de</w:t>
      </w:r>
      <w:r w:rsidR="00CC7F85">
        <w:t xml:space="preserve"> 0.33</w:t>
      </w:r>
      <w:r>
        <w:t xml:space="preserve"> </w:t>
      </w:r>
      <w:r w:rsidR="00CC7F85">
        <w:t>(</w:t>
      </w:r>
      <w:r w:rsidR="0095760F" w:rsidRPr="00CC7F85">
        <w:t xml:space="preserve">minimum </w:t>
      </w:r>
      <w:r w:rsidR="0095760F">
        <w:t>=</w:t>
      </w:r>
      <w:r w:rsidR="00CC7F85">
        <w:t xml:space="preserve"> </w:t>
      </w:r>
      <w:r>
        <w:t xml:space="preserve">0.22 </w:t>
      </w:r>
      <w:r w:rsidR="00CC7F85">
        <w:t xml:space="preserve">et </w:t>
      </w:r>
      <w:r w:rsidR="00CC7F85" w:rsidRPr="00CC7F85">
        <w:t>maximum</w:t>
      </w:r>
      <w:r w:rsidR="00CC7F85">
        <w:t xml:space="preserve"> = </w:t>
      </w:r>
      <w:r>
        <w:t>0.43</w:t>
      </w:r>
      <w:r w:rsidR="00CC7F85">
        <w:t xml:space="preserve">) </w:t>
      </w:r>
      <w:r>
        <w:t xml:space="preserve">pour l’abondance, </w:t>
      </w:r>
      <w:r w:rsidR="00A47EC2">
        <w:t xml:space="preserve">de </w:t>
      </w:r>
      <w:r w:rsidR="00CC7F85">
        <w:t>0.28</w:t>
      </w:r>
      <w:r>
        <w:t xml:space="preserve"> </w:t>
      </w:r>
      <w:r w:rsidR="00CC7F85">
        <w:t>(</w:t>
      </w:r>
      <w:r w:rsidR="00CC7F85" w:rsidRPr="00CC7F85">
        <w:t>minimum</w:t>
      </w:r>
      <w:r w:rsidR="00CC7F85">
        <w:t xml:space="preserve"> = </w:t>
      </w:r>
      <w:r>
        <w:t xml:space="preserve">0.23 </w:t>
      </w:r>
      <w:r w:rsidR="00CC7F85">
        <w:t xml:space="preserve">et </w:t>
      </w:r>
      <w:r w:rsidR="00CC7F85" w:rsidRPr="00CC7F85">
        <w:t xml:space="preserve">maximum </w:t>
      </w:r>
      <w:r w:rsidR="00CC7F85">
        <w:t xml:space="preserve">= </w:t>
      </w:r>
      <w:r>
        <w:t>0.35</w:t>
      </w:r>
      <w:r w:rsidR="00CC7F85">
        <w:t>)</w:t>
      </w:r>
      <w:r>
        <w:t xml:space="preserve"> pour la biomasse et </w:t>
      </w:r>
      <w:r w:rsidR="00A47EC2">
        <w:t xml:space="preserve">de </w:t>
      </w:r>
      <w:r w:rsidR="0095760F">
        <w:t>0.48</w:t>
      </w:r>
      <w:r>
        <w:t xml:space="preserve"> </w:t>
      </w:r>
      <w:r w:rsidR="0095760F">
        <w:t>(</w:t>
      </w:r>
      <w:r w:rsidR="0095760F" w:rsidRPr="00CC7F85">
        <w:t>minimum</w:t>
      </w:r>
      <w:r w:rsidR="0095760F">
        <w:t xml:space="preserve"> = </w:t>
      </w:r>
      <w:r>
        <w:t xml:space="preserve">0.36 </w:t>
      </w:r>
      <w:r w:rsidR="0095760F">
        <w:t xml:space="preserve">et </w:t>
      </w:r>
      <w:r w:rsidR="0095760F" w:rsidRPr="00CC7F85">
        <w:t>maximum</w:t>
      </w:r>
      <w:r w:rsidR="0095760F">
        <w:t xml:space="preserve"> = </w:t>
      </w:r>
      <w:r>
        <w:t>0.59</w:t>
      </w:r>
      <w:r w:rsidR="0095760F">
        <w:t>)</w:t>
      </w:r>
      <w:r>
        <w:t xml:space="preserve"> pour la richesse taxonomique totale. </w:t>
      </w:r>
      <w:r w:rsidR="0095760F">
        <w:t>En termes de RMSE, la moyenne ét</w:t>
      </w:r>
      <w:r w:rsidR="003735FA">
        <w:t>ait</w:t>
      </w:r>
      <w:r w:rsidR="0095760F">
        <w:t xml:space="preserve"> de 29 </w:t>
      </w:r>
      <w:proofErr w:type="spellStart"/>
      <w:r w:rsidR="0095760F">
        <w:t>ind</w:t>
      </w:r>
      <w:proofErr w:type="spellEnd"/>
      <w:r w:rsidR="0095760F">
        <w:t>./m² (</w:t>
      </w:r>
      <w:r w:rsidR="0095760F" w:rsidRPr="00CC7F85">
        <w:t xml:space="preserve">minimum </w:t>
      </w:r>
      <w:r w:rsidR="0095760F">
        <w:t xml:space="preserve">= 25 et </w:t>
      </w:r>
      <w:r w:rsidR="0095760F" w:rsidRPr="00CC7F85">
        <w:t>maximum</w:t>
      </w:r>
      <w:r w:rsidR="0095760F">
        <w:t xml:space="preserve"> = 35) pour l’abondance, </w:t>
      </w:r>
      <w:r w:rsidR="00FD3213">
        <w:t>9.95 g/m²</w:t>
      </w:r>
      <w:r w:rsidR="0095760F">
        <w:t xml:space="preserve"> (</w:t>
      </w:r>
      <w:r w:rsidR="0095760F" w:rsidRPr="00CC7F85">
        <w:t>minimum</w:t>
      </w:r>
      <w:r w:rsidR="0095760F">
        <w:t xml:space="preserve"> = </w:t>
      </w:r>
      <w:r w:rsidR="00FD3213">
        <w:t>8.76</w:t>
      </w:r>
      <w:r w:rsidR="0095760F">
        <w:t xml:space="preserve"> et </w:t>
      </w:r>
      <w:r w:rsidR="0095760F" w:rsidRPr="00CC7F85">
        <w:t xml:space="preserve">maximum </w:t>
      </w:r>
      <w:r w:rsidR="0095760F">
        <w:t xml:space="preserve">= </w:t>
      </w:r>
      <w:r w:rsidR="00FD3213">
        <w:t>10.69</w:t>
      </w:r>
      <w:r w:rsidR="0095760F">
        <w:t xml:space="preserve">) pour la biomasse et </w:t>
      </w:r>
      <w:r w:rsidR="00FD3213">
        <w:t>1.92</w:t>
      </w:r>
      <w:r w:rsidR="0095760F">
        <w:t xml:space="preserve"> </w:t>
      </w:r>
      <w:r w:rsidR="00C170D7">
        <w:t xml:space="preserve">espèce par parcelle </w:t>
      </w:r>
      <w:r w:rsidR="0095760F">
        <w:t>(</w:t>
      </w:r>
      <w:r w:rsidR="0095760F" w:rsidRPr="00CC7F85">
        <w:t>minimum</w:t>
      </w:r>
      <w:r w:rsidR="0095760F">
        <w:t xml:space="preserve"> = </w:t>
      </w:r>
      <w:r w:rsidR="00FD3213">
        <w:t>1.75</w:t>
      </w:r>
      <w:r w:rsidR="0095760F">
        <w:t xml:space="preserve"> et </w:t>
      </w:r>
      <w:r w:rsidR="0095760F" w:rsidRPr="00CC7F85">
        <w:t>maximum</w:t>
      </w:r>
      <w:r w:rsidR="0095760F">
        <w:t xml:space="preserve"> = </w:t>
      </w:r>
      <w:r w:rsidR="00FD3213">
        <w:t>2.18</w:t>
      </w:r>
      <w:r w:rsidR="0095760F">
        <w:t>) pour la richesse taxonomique totale</w:t>
      </w:r>
      <w:r w:rsidR="00FD3213">
        <w:t xml:space="preserve">. </w:t>
      </w:r>
      <w:r w:rsidR="007517F0">
        <w:t xml:space="preserve">Pour </w:t>
      </w:r>
      <w:r w:rsidR="00903BC7">
        <w:t>tous les trois paramètres</w:t>
      </w:r>
      <w:r w:rsidR="007517F0">
        <w:t xml:space="preserve"> des vers de terre, c’est le RF et le GBM qui présentaient les R² le plus élevées et la RMSE la plus faible traduisant ainsi une bonne prédiction</w:t>
      </w:r>
      <w:r w:rsidR="00FD3213">
        <w:t xml:space="preserve"> de la communauté</w:t>
      </w:r>
      <w:r w:rsidR="007517F0">
        <w:t xml:space="preserve"> des vers de terre (Tableau </w:t>
      </w:r>
      <w:r w:rsidR="008C3C13">
        <w:t>2</w:t>
      </w:r>
      <w:r w:rsidR="007517F0">
        <w:t xml:space="preserve">). </w:t>
      </w:r>
      <w:r w:rsidR="00C170D7" w:rsidRPr="003D5109">
        <w:t xml:space="preserve">L'évaluation des performances de prédiction </w:t>
      </w:r>
      <w:r w:rsidR="00C170D7">
        <w:t>de l’ensemble des</w:t>
      </w:r>
      <w:r w:rsidR="00C170D7" w:rsidRPr="003D5109">
        <w:t xml:space="preserve"> modèles</w:t>
      </w:r>
      <w:r w:rsidR="00C170D7">
        <w:t xml:space="preserve"> montre que les</w:t>
      </w:r>
      <w:r w:rsidR="00903BC7">
        <w:t xml:space="preserve"> GLM étaient les modèles les moins performant</w:t>
      </w:r>
      <w:r w:rsidR="00134003">
        <w:t>s</w:t>
      </w:r>
      <w:r w:rsidR="00903BC7">
        <w:t xml:space="preserve"> pour prédire l’abondance, la biomasse et la richesse des vers de terre. </w:t>
      </w:r>
      <w:r w:rsidR="00F63C35">
        <w:t>La fig. 3 permet d’illust</w:t>
      </w:r>
      <w:r w:rsidR="00DB185A">
        <w:t>rer la comparaison entre les valeurs observés (jeu de données validation) et les valeurs prédites par les meilleurs modèles.</w:t>
      </w:r>
    </w:p>
    <w:p w14:paraId="72B70F9C" w14:textId="67F45E0B" w:rsidR="00903BC7" w:rsidRPr="00903BC7" w:rsidRDefault="00A82E16" w:rsidP="00903BC7">
      <w:pPr>
        <w:pStyle w:val="Heading4"/>
      </w:pPr>
      <w:r>
        <w:rPr>
          <w:b/>
          <w:bCs/>
        </w:rPr>
        <w:t xml:space="preserve">Tableau </w:t>
      </w:r>
      <w:r w:rsidR="00754D9E">
        <w:rPr>
          <w:b/>
          <w:bCs/>
        </w:rPr>
        <w:t>2</w:t>
      </w:r>
      <w:r w:rsidRPr="00C52A2D">
        <w:rPr>
          <w:b/>
          <w:bCs/>
        </w:rPr>
        <w:t> :</w:t>
      </w:r>
      <w:r w:rsidRPr="00C52A2D">
        <w:t xml:space="preserve"> </w:t>
      </w:r>
      <w:r w:rsidRPr="00A82E16">
        <w:t>Mesures de performance de la prédiction</w:t>
      </w:r>
      <w:r w:rsidR="007F3B93">
        <w:t xml:space="preserve"> sur le jeu de donnée validation</w:t>
      </w:r>
      <w:r w:rsidRPr="00A82E16">
        <w:t xml:space="preserve"> pour les différents algorithmes de modèles testés </w:t>
      </w:r>
      <w:r w:rsidR="00082771">
        <w:t>sur</w:t>
      </w:r>
      <w:r w:rsidRPr="00A82E16">
        <w:t xml:space="preserve"> les </w:t>
      </w:r>
      <w:r w:rsidR="00576368">
        <w:t xml:space="preserve">trois </w:t>
      </w:r>
      <w:r w:rsidRPr="00A82E16">
        <w:t xml:space="preserve">variables de réponse </w:t>
      </w:r>
      <w:r w:rsidR="00576368">
        <w:t xml:space="preserve">de la </w:t>
      </w:r>
      <w:r w:rsidRPr="00A82E16">
        <w:t>communauté</w:t>
      </w:r>
      <w:r w:rsidR="00576368">
        <w:t xml:space="preserve"> des vers de terre</w:t>
      </w:r>
      <w:r w:rsidR="008F2610">
        <w:t xml:space="preserve">. </w:t>
      </w:r>
      <w:r w:rsidR="008F2610" w:rsidRPr="008F2610">
        <w:t xml:space="preserve">Les </w:t>
      </w:r>
      <w:r w:rsidR="005363B8">
        <w:t>valeurs</w:t>
      </w:r>
      <w:r w:rsidR="008F2610" w:rsidRPr="008F2610">
        <w:t xml:space="preserve"> en gras indiquent </w:t>
      </w:r>
      <w:r w:rsidR="00500209" w:rsidRPr="008F2610">
        <w:t>l</w:t>
      </w:r>
      <w:r w:rsidR="00500209">
        <w:t xml:space="preserve">e </w:t>
      </w:r>
      <w:r w:rsidR="00500209" w:rsidRPr="008F2610">
        <w:t>meilleur algorithme</w:t>
      </w:r>
      <w:r w:rsidR="00304EA0">
        <w:t xml:space="preserve"> pour chaque variable des vers de terre.</w:t>
      </w:r>
    </w:p>
    <w:tbl>
      <w:tblPr>
        <w:tblW w:w="6200" w:type="dxa"/>
        <w:jc w:val="center"/>
        <w:tblCellMar>
          <w:left w:w="70" w:type="dxa"/>
          <w:right w:w="70" w:type="dxa"/>
        </w:tblCellMar>
        <w:tblLook w:val="04A0" w:firstRow="1" w:lastRow="0" w:firstColumn="1" w:lastColumn="0" w:noHBand="0" w:noVBand="1"/>
      </w:tblPr>
      <w:tblGrid>
        <w:gridCol w:w="1380"/>
        <w:gridCol w:w="2240"/>
        <w:gridCol w:w="860"/>
        <w:gridCol w:w="1720"/>
      </w:tblGrid>
      <w:tr w:rsidR="00BA080E" w:rsidRPr="00BA080E" w14:paraId="05841D4D" w14:textId="77777777" w:rsidTr="00BA080E">
        <w:trPr>
          <w:trHeight w:val="384"/>
          <w:jc w:val="center"/>
        </w:trPr>
        <w:tc>
          <w:tcPr>
            <w:tcW w:w="1380" w:type="dxa"/>
            <w:tcBorders>
              <w:top w:val="single" w:sz="4" w:space="0" w:color="auto"/>
              <w:left w:val="nil"/>
              <w:bottom w:val="nil"/>
              <w:right w:val="nil"/>
            </w:tcBorders>
            <w:shd w:val="clear" w:color="auto" w:fill="auto"/>
            <w:noWrap/>
            <w:vAlign w:val="center"/>
            <w:hideMark/>
          </w:tcPr>
          <w:p w14:paraId="38F4C9BE"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BA080E">
              <w:rPr>
                <w:rFonts w:ascii="Calibri" w:eastAsia="Times New Roman" w:hAnsi="Calibri" w:cs="Calibri"/>
                <w:b/>
                <w:bCs/>
                <w:color w:val="000000"/>
                <w:kern w:val="0"/>
                <w:szCs w:val="24"/>
                <w:lang w:eastAsia="fr-FR"/>
                <w14:ligatures w14:val="none"/>
              </w:rPr>
              <w:t>Algorithms</w:t>
            </w:r>
            <w:proofErr w:type="spellEnd"/>
          </w:p>
        </w:tc>
        <w:tc>
          <w:tcPr>
            <w:tcW w:w="2240" w:type="dxa"/>
            <w:tcBorders>
              <w:top w:val="single" w:sz="4" w:space="0" w:color="auto"/>
              <w:left w:val="nil"/>
              <w:bottom w:val="nil"/>
              <w:right w:val="nil"/>
            </w:tcBorders>
            <w:shd w:val="clear" w:color="auto" w:fill="auto"/>
            <w:vAlign w:val="center"/>
            <w:hideMark/>
          </w:tcPr>
          <w:p w14:paraId="21EC4701"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BA080E">
              <w:rPr>
                <w:rFonts w:ascii="Calibri" w:eastAsia="Times New Roman" w:hAnsi="Calibri" w:cs="Calibri"/>
                <w:b/>
                <w:bCs/>
                <w:color w:val="000000"/>
                <w:kern w:val="0"/>
                <w:szCs w:val="24"/>
                <w:lang w:eastAsia="fr-FR"/>
                <w14:ligatures w14:val="none"/>
              </w:rPr>
              <w:t>Response</w:t>
            </w:r>
            <w:proofErr w:type="spellEnd"/>
            <w:r w:rsidRPr="00BA080E">
              <w:rPr>
                <w:rFonts w:ascii="Calibri" w:eastAsia="Times New Roman" w:hAnsi="Calibri" w:cs="Calibri"/>
                <w:b/>
                <w:bCs/>
                <w:color w:val="000000"/>
                <w:kern w:val="0"/>
                <w:szCs w:val="24"/>
                <w:lang w:eastAsia="fr-FR"/>
                <w14:ligatures w14:val="none"/>
              </w:rPr>
              <w:t xml:space="preserve"> variables</w:t>
            </w:r>
          </w:p>
        </w:tc>
        <w:tc>
          <w:tcPr>
            <w:tcW w:w="860" w:type="dxa"/>
            <w:tcBorders>
              <w:top w:val="single" w:sz="4" w:space="0" w:color="auto"/>
              <w:left w:val="nil"/>
              <w:bottom w:val="single" w:sz="4" w:space="0" w:color="auto"/>
              <w:right w:val="nil"/>
            </w:tcBorders>
            <w:shd w:val="clear" w:color="auto" w:fill="auto"/>
            <w:noWrap/>
            <w:vAlign w:val="center"/>
            <w:hideMark/>
          </w:tcPr>
          <w:p w14:paraId="006CC80F"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²</w:t>
            </w:r>
          </w:p>
        </w:tc>
        <w:tc>
          <w:tcPr>
            <w:tcW w:w="1720" w:type="dxa"/>
            <w:tcBorders>
              <w:top w:val="single" w:sz="4" w:space="0" w:color="auto"/>
              <w:left w:val="nil"/>
              <w:bottom w:val="single" w:sz="4" w:space="0" w:color="auto"/>
              <w:right w:val="nil"/>
            </w:tcBorders>
            <w:shd w:val="clear" w:color="auto" w:fill="auto"/>
            <w:noWrap/>
            <w:vAlign w:val="center"/>
            <w:hideMark/>
          </w:tcPr>
          <w:p w14:paraId="6843A0FE"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MSE</w:t>
            </w:r>
          </w:p>
        </w:tc>
      </w:tr>
      <w:tr w:rsidR="00BA080E" w:rsidRPr="00BA080E" w14:paraId="09203D5C" w14:textId="77777777" w:rsidTr="00BA080E">
        <w:trPr>
          <w:trHeight w:val="312"/>
          <w:jc w:val="center"/>
        </w:trPr>
        <w:tc>
          <w:tcPr>
            <w:tcW w:w="1380" w:type="dxa"/>
            <w:tcBorders>
              <w:top w:val="single" w:sz="4" w:space="0" w:color="auto"/>
              <w:left w:val="nil"/>
              <w:bottom w:val="nil"/>
              <w:right w:val="nil"/>
            </w:tcBorders>
            <w:shd w:val="clear" w:color="auto" w:fill="auto"/>
            <w:noWrap/>
            <w:vAlign w:val="center"/>
            <w:hideMark/>
          </w:tcPr>
          <w:p w14:paraId="3864B690"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LM</w:t>
            </w:r>
          </w:p>
        </w:tc>
        <w:tc>
          <w:tcPr>
            <w:tcW w:w="2240" w:type="dxa"/>
            <w:vMerge w:val="restart"/>
            <w:tcBorders>
              <w:top w:val="single" w:sz="4" w:space="0" w:color="auto"/>
              <w:left w:val="nil"/>
              <w:bottom w:val="nil"/>
              <w:right w:val="nil"/>
            </w:tcBorders>
            <w:shd w:val="clear" w:color="auto" w:fill="auto"/>
            <w:noWrap/>
            <w:vAlign w:val="center"/>
            <w:hideMark/>
          </w:tcPr>
          <w:p w14:paraId="310E0868" w14:textId="77777777" w:rsidR="00C25F30" w:rsidRDefault="00C25F30" w:rsidP="00BA080E">
            <w:pPr>
              <w:spacing w:after="0" w:line="240" w:lineRule="auto"/>
              <w:jc w:val="center"/>
              <w:rPr>
                <w:rFonts w:ascii="Calibri" w:eastAsia="Times New Roman" w:hAnsi="Calibri" w:cs="Calibri"/>
                <w:color w:val="000000"/>
                <w:kern w:val="0"/>
                <w:szCs w:val="24"/>
                <w:lang w:eastAsia="fr-FR"/>
                <w14:ligatures w14:val="none"/>
              </w:rPr>
            </w:pPr>
            <w:r>
              <w:rPr>
                <w:rFonts w:ascii="Calibri" w:eastAsia="Times New Roman" w:hAnsi="Calibri" w:cs="Calibri"/>
                <w:color w:val="000000"/>
                <w:kern w:val="0"/>
                <w:szCs w:val="24"/>
                <w:lang w:eastAsia="fr-FR"/>
                <w14:ligatures w14:val="none"/>
              </w:rPr>
              <w:t>Total</w:t>
            </w:r>
          </w:p>
          <w:p w14:paraId="0ABC96DF" w14:textId="5D6CFBDD" w:rsidR="00BA080E" w:rsidRPr="00BA080E" w:rsidRDefault="00C25F30" w:rsidP="00BA080E">
            <w:pPr>
              <w:spacing w:after="0" w:line="240" w:lineRule="auto"/>
              <w:jc w:val="center"/>
              <w:rPr>
                <w:rFonts w:ascii="Calibri" w:eastAsia="Times New Roman" w:hAnsi="Calibri" w:cs="Calibri"/>
                <w:color w:val="000000"/>
                <w:kern w:val="0"/>
                <w:szCs w:val="24"/>
                <w:lang w:eastAsia="fr-FR"/>
                <w14:ligatures w14:val="none"/>
              </w:rPr>
            </w:pPr>
            <w:proofErr w:type="spellStart"/>
            <w:proofErr w:type="gramStart"/>
            <w:r>
              <w:rPr>
                <w:rFonts w:ascii="Calibri" w:eastAsia="Times New Roman" w:hAnsi="Calibri" w:cs="Calibri"/>
                <w:color w:val="000000"/>
                <w:kern w:val="0"/>
                <w:szCs w:val="24"/>
                <w:lang w:eastAsia="fr-FR"/>
                <w14:ligatures w14:val="none"/>
              </w:rPr>
              <w:t>a</w:t>
            </w:r>
            <w:r w:rsidR="00BA080E" w:rsidRPr="00BA080E">
              <w:rPr>
                <w:rFonts w:ascii="Calibri" w:eastAsia="Times New Roman" w:hAnsi="Calibri" w:cs="Calibri"/>
                <w:color w:val="000000"/>
                <w:kern w:val="0"/>
                <w:szCs w:val="24"/>
                <w:lang w:eastAsia="fr-FR"/>
                <w14:ligatures w14:val="none"/>
              </w:rPr>
              <w:t>bundance</w:t>
            </w:r>
            <w:proofErr w:type="spellEnd"/>
            <w:proofErr w:type="gramEnd"/>
          </w:p>
        </w:tc>
        <w:tc>
          <w:tcPr>
            <w:tcW w:w="860" w:type="dxa"/>
            <w:tcBorders>
              <w:top w:val="nil"/>
              <w:left w:val="nil"/>
              <w:bottom w:val="nil"/>
              <w:right w:val="nil"/>
            </w:tcBorders>
            <w:shd w:val="clear" w:color="auto" w:fill="auto"/>
            <w:noWrap/>
            <w:vAlign w:val="center"/>
            <w:hideMark/>
          </w:tcPr>
          <w:p w14:paraId="7FF49358"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2</w:t>
            </w:r>
          </w:p>
        </w:tc>
        <w:tc>
          <w:tcPr>
            <w:tcW w:w="1720" w:type="dxa"/>
            <w:tcBorders>
              <w:top w:val="nil"/>
              <w:left w:val="nil"/>
              <w:bottom w:val="nil"/>
              <w:right w:val="nil"/>
            </w:tcBorders>
            <w:shd w:val="clear" w:color="auto" w:fill="auto"/>
            <w:noWrap/>
            <w:vAlign w:val="center"/>
            <w:hideMark/>
          </w:tcPr>
          <w:p w14:paraId="64C588DC"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34.57</w:t>
            </w:r>
          </w:p>
        </w:tc>
      </w:tr>
      <w:tr w:rsidR="00BA080E" w:rsidRPr="00BA080E" w14:paraId="53532E0A"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34DEB94E"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AM</w:t>
            </w:r>
          </w:p>
        </w:tc>
        <w:tc>
          <w:tcPr>
            <w:tcW w:w="2240" w:type="dxa"/>
            <w:vMerge/>
            <w:tcBorders>
              <w:top w:val="single" w:sz="4" w:space="0" w:color="auto"/>
              <w:left w:val="nil"/>
              <w:bottom w:val="nil"/>
              <w:right w:val="nil"/>
            </w:tcBorders>
            <w:vAlign w:val="center"/>
            <w:hideMark/>
          </w:tcPr>
          <w:p w14:paraId="5F77B8BB"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0EF6BE25"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6</w:t>
            </w:r>
          </w:p>
        </w:tc>
        <w:tc>
          <w:tcPr>
            <w:tcW w:w="1720" w:type="dxa"/>
            <w:tcBorders>
              <w:top w:val="nil"/>
              <w:left w:val="nil"/>
              <w:bottom w:val="nil"/>
              <w:right w:val="nil"/>
            </w:tcBorders>
            <w:shd w:val="clear" w:color="auto" w:fill="auto"/>
            <w:noWrap/>
            <w:vAlign w:val="center"/>
            <w:hideMark/>
          </w:tcPr>
          <w:p w14:paraId="2AE94D9C"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33.06</w:t>
            </w:r>
          </w:p>
        </w:tc>
      </w:tr>
      <w:tr w:rsidR="00BA080E" w:rsidRPr="00BA080E" w14:paraId="3C17C51D"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391A23B4"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F</w:t>
            </w:r>
          </w:p>
        </w:tc>
        <w:tc>
          <w:tcPr>
            <w:tcW w:w="2240" w:type="dxa"/>
            <w:vMerge/>
            <w:tcBorders>
              <w:top w:val="single" w:sz="4" w:space="0" w:color="auto"/>
              <w:left w:val="nil"/>
              <w:bottom w:val="nil"/>
              <w:right w:val="nil"/>
            </w:tcBorders>
            <w:vAlign w:val="center"/>
            <w:hideMark/>
          </w:tcPr>
          <w:p w14:paraId="3AD883B6"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1F41B65C"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43</w:t>
            </w:r>
          </w:p>
        </w:tc>
        <w:tc>
          <w:tcPr>
            <w:tcW w:w="1720" w:type="dxa"/>
            <w:tcBorders>
              <w:top w:val="nil"/>
              <w:left w:val="nil"/>
              <w:bottom w:val="nil"/>
              <w:right w:val="nil"/>
            </w:tcBorders>
            <w:shd w:val="clear" w:color="auto" w:fill="auto"/>
            <w:noWrap/>
            <w:vAlign w:val="center"/>
            <w:hideMark/>
          </w:tcPr>
          <w:p w14:paraId="36FDA7B6"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25.20</w:t>
            </w:r>
          </w:p>
        </w:tc>
      </w:tr>
      <w:tr w:rsidR="00BA080E" w:rsidRPr="00BA080E" w14:paraId="7F12CD01"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76F1B4C3"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BM</w:t>
            </w:r>
          </w:p>
        </w:tc>
        <w:tc>
          <w:tcPr>
            <w:tcW w:w="2240" w:type="dxa"/>
            <w:vMerge/>
            <w:tcBorders>
              <w:top w:val="single" w:sz="4" w:space="0" w:color="auto"/>
              <w:left w:val="nil"/>
              <w:bottom w:val="nil"/>
              <w:right w:val="nil"/>
            </w:tcBorders>
            <w:vAlign w:val="center"/>
            <w:hideMark/>
          </w:tcPr>
          <w:p w14:paraId="31B084C4"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BE22AA5"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43</w:t>
            </w:r>
          </w:p>
        </w:tc>
        <w:tc>
          <w:tcPr>
            <w:tcW w:w="1720" w:type="dxa"/>
            <w:tcBorders>
              <w:top w:val="nil"/>
              <w:left w:val="nil"/>
              <w:bottom w:val="nil"/>
              <w:right w:val="nil"/>
            </w:tcBorders>
            <w:shd w:val="clear" w:color="auto" w:fill="auto"/>
            <w:noWrap/>
            <w:vAlign w:val="center"/>
            <w:hideMark/>
          </w:tcPr>
          <w:p w14:paraId="0E8AD4C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5.30</w:t>
            </w:r>
          </w:p>
        </w:tc>
      </w:tr>
      <w:tr w:rsidR="00BA080E" w:rsidRPr="00BA080E" w14:paraId="15F4668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0F4FAE54"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ANN</w:t>
            </w:r>
          </w:p>
        </w:tc>
        <w:tc>
          <w:tcPr>
            <w:tcW w:w="2240" w:type="dxa"/>
            <w:vMerge/>
            <w:tcBorders>
              <w:top w:val="single" w:sz="4" w:space="0" w:color="auto"/>
              <w:left w:val="nil"/>
              <w:bottom w:val="nil"/>
              <w:right w:val="nil"/>
            </w:tcBorders>
            <w:vAlign w:val="center"/>
            <w:hideMark/>
          </w:tcPr>
          <w:p w14:paraId="7EDF95DE"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62855F2E"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35</w:t>
            </w:r>
          </w:p>
        </w:tc>
        <w:tc>
          <w:tcPr>
            <w:tcW w:w="1720" w:type="dxa"/>
            <w:tcBorders>
              <w:top w:val="nil"/>
              <w:left w:val="nil"/>
              <w:bottom w:val="nil"/>
              <w:right w:val="nil"/>
            </w:tcBorders>
            <w:shd w:val="clear" w:color="auto" w:fill="auto"/>
            <w:noWrap/>
            <w:vAlign w:val="center"/>
            <w:hideMark/>
          </w:tcPr>
          <w:p w14:paraId="31A15987"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8.94</w:t>
            </w:r>
          </w:p>
        </w:tc>
      </w:tr>
      <w:tr w:rsidR="00BA080E" w:rsidRPr="00BA080E" w14:paraId="4E063097" w14:textId="77777777" w:rsidTr="00BA080E">
        <w:trPr>
          <w:trHeight w:val="201"/>
          <w:jc w:val="center"/>
        </w:trPr>
        <w:tc>
          <w:tcPr>
            <w:tcW w:w="1380" w:type="dxa"/>
            <w:tcBorders>
              <w:top w:val="nil"/>
              <w:left w:val="nil"/>
              <w:bottom w:val="nil"/>
              <w:right w:val="nil"/>
            </w:tcBorders>
            <w:shd w:val="clear" w:color="auto" w:fill="auto"/>
            <w:noWrap/>
            <w:vAlign w:val="center"/>
            <w:hideMark/>
          </w:tcPr>
          <w:p w14:paraId="5C0D7A97"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p>
        </w:tc>
        <w:tc>
          <w:tcPr>
            <w:tcW w:w="2240" w:type="dxa"/>
            <w:tcBorders>
              <w:top w:val="nil"/>
              <w:left w:val="nil"/>
              <w:bottom w:val="nil"/>
              <w:right w:val="nil"/>
            </w:tcBorders>
            <w:shd w:val="clear" w:color="auto" w:fill="auto"/>
            <w:noWrap/>
            <w:vAlign w:val="center"/>
            <w:hideMark/>
          </w:tcPr>
          <w:p w14:paraId="0C24EC3E"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860" w:type="dxa"/>
            <w:tcBorders>
              <w:top w:val="nil"/>
              <w:left w:val="nil"/>
              <w:bottom w:val="nil"/>
              <w:right w:val="nil"/>
            </w:tcBorders>
            <w:shd w:val="clear" w:color="auto" w:fill="auto"/>
            <w:noWrap/>
            <w:vAlign w:val="center"/>
            <w:hideMark/>
          </w:tcPr>
          <w:p w14:paraId="7F87C3E3"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1720" w:type="dxa"/>
            <w:tcBorders>
              <w:top w:val="nil"/>
              <w:left w:val="nil"/>
              <w:bottom w:val="nil"/>
              <w:right w:val="nil"/>
            </w:tcBorders>
            <w:shd w:val="clear" w:color="auto" w:fill="auto"/>
            <w:noWrap/>
            <w:vAlign w:val="center"/>
            <w:hideMark/>
          </w:tcPr>
          <w:p w14:paraId="1672D29B"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r>
      <w:tr w:rsidR="00BA080E" w:rsidRPr="00BA080E" w14:paraId="775A1F11"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E82F81B"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LM</w:t>
            </w:r>
          </w:p>
        </w:tc>
        <w:tc>
          <w:tcPr>
            <w:tcW w:w="2240" w:type="dxa"/>
            <w:vMerge w:val="restart"/>
            <w:tcBorders>
              <w:top w:val="nil"/>
              <w:left w:val="nil"/>
              <w:bottom w:val="nil"/>
              <w:right w:val="nil"/>
            </w:tcBorders>
            <w:shd w:val="clear" w:color="auto" w:fill="auto"/>
            <w:noWrap/>
            <w:vAlign w:val="center"/>
            <w:hideMark/>
          </w:tcPr>
          <w:p w14:paraId="55ABBFF0" w14:textId="77777777" w:rsidR="00C25F30" w:rsidRDefault="00C25F30" w:rsidP="00BA080E">
            <w:pPr>
              <w:spacing w:after="0" w:line="240" w:lineRule="auto"/>
              <w:jc w:val="center"/>
              <w:rPr>
                <w:rFonts w:ascii="Calibri" w:eastAsia="Times New Roman" w:hAnsi="Calibri" w:cs="Calibri"/>
                <w:color w:val="000000"/>
                <w:kern w:val="0"/>
                <w:szCs w:val="24"/>
                <w:lang w:eastAsia="fr-FR"/>
                <w14:ligatures w14:val="none"/>
              </w:rPr>
            </w:pPr>
            <w:r>
              <w:rPr>
                <w:rFonts w:ascii="Calibri" w:eastAsia="Times New Roman" w:hAnsi="Calibri" w:cs="Calibri"/>
                <w:color w:val="000000"/>
                <w:kern w:val="0"/>
                <w:szCs w:val="24"/>
                <w:lang w:eastAsia="fr-FR"/>
                <w14:ligatures w14:val="none"/>
              </w:rPr>
              <w:t>Total</w:t>
            </w:r>
          </w:p>
          <w:p w14:paraId="6175092F" w14:textId="4F7196C3" w:rsidR="00BA080E" w:rsidRPr="00BA080E" w:rsidRDefault="00C25F30" w:rsidP="00BA080E">
            <w:pPr>
              <w:spacing w:after="0" w:line="240" w:lineRule="auto"/>
              <w:jc w:val="center"/>
              <w:rPr>
                <w:rFonts w:ascii="Calibri" w:eastAsia="Times New Roman" w:hAnsi="Calibri" w:cs="Calibri"/>
                <w:color w:val="000000"/>
                <w:kern w:val="0"/>
                <w:szCs w:val="24"/>
                <w:lang w:eastAsia="fr-FR"/>
                <w14:ligatures w14:val="none"/>
              </w:rPr>
            </w:pPr>
            <w:proofErr w:type="spellStart"/>
            <w:proofErr w:type="gramStart"/>
            <w:r>
              <w:rPr>
                <w:rFonts w:ascii="Calibri" w:eastAsia="Times New Roman" w:hAnsi="Calibri" w:cs="Calibri"/>
                <w:color w:val="000000"/>
                <w:kern w:val="0"/>
                <w:szCs w:val="24"/>
                <w:lang w:eastAsia="fr-FR"/>
                <w14:ligatures w14:val="none"/>
              </w:rPr>
              <w:lastRenderedPageBreak/>
              <w:t>b</w:t>
            </w:r>
            <w:r w:rsidR="00BA080E" w:rsidRPr="00BA080E">
              <w:rPr>
                <w:rFonts w:ascii="Calibri" w:eastAsia="Times New Roman" w:hAnsi="Calibri" w:cs="Calibri"/>
                <w:color w:val="000000"/>
                <w:kern w:val="0"/>
                <w:szCs w:val="24"/>
                <w:lang w:eastAsia="fr-FR"/>
                <w14:ligatures w14:val="none"/>
              </w:rPr>
              <w:t>iomass</w:t>
            </w:r>
            <w:proofErr w:type="spellEnd"/>
            <w:proofErr w:type="gramEnd"/>
          </w:p>
        </w:tc>
        <w:tc>
          <w:tcPr>
            <w:tcW w:w="860" w:type="dxa"/>
            <w:tcBorders>
              <w:top w:val="nil"/>
              <w:left w:val="nil"/>
              <w:bottom w:val="nil"/>
              <w:right w:val="nil"/>
            </w:tcBorders>
            <w:shd w:val="clear" w:color="auto" w:fill="auto"/>
            <w:noWrap/>
            <w:vAlign w:val="center"/>
            <w:hideMark/>
          </w:tcPr>
          <w:p w14:paraId="61EE470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lastRenderedPageBreak/>
              <w:t>0.23</w:t>
            </w:r>
          </w:p>
        </w:tc>
        <w:tc>
          <w:tcPr>
            <w:tcW w:w="1720" w:type="dxa"/>
            <w:tcBorders>
              <w:top w:val="nil"/>
              <w:left w:val="nil"/>
              <w:bottom w:val="nil"/>
              <w:right w:val="nil"/>
            </w:tcBorders>
            <w:shd w:val="clear" w:color="auto" w:fill="auto"/>
            <w:noWrap/>
            <w:vAlign w:val="center"/>
            <w:hideMark/>
          </w:tcPr>
          <w:p w14:paraId="0D28F560"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10.69</w:t>
            </w:r>
          </w:p>
        </w:tc>
      </w:tr>
      <w:tr w:rsidR="00BA080E" w:rsidRPr="00BA080E" w14:paraId="6286E6E4"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766BC0C"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lastRenderedPageBreak/>
              <w:t>GAM</w:t>
            </w:r>
          </w:p>
        </w:tc>
        <w:tc>
          <w:tcPr>
            <w:tcW w:w="2240" w:type="dxa"/>
            <w:vMerge/>
            <w:tcBorders>
              <w:top w:val="nil"/>
              <w:left w:val="nil"/>
              <w:bottom w:val="nil"/>
              <w:right w:val="nil"/>
            </w:tcBorders>
            <w:vAlign w:val="center"/>
            <w:hideMark/>
          </w:tcPr>
          <w:p w14:paraId="1B48EF5B"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813251D"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4</w:t>
            </w:r>
          </w:p>
        </w:tc>
        <w:tc>
          <w:tcPr>
            <w:tcW w:w="1720" w:type="dxa"/>
            <w:tcBorders>
              <w:top w:val="nil"/>
              <w:left w:val="nil"/>
              <w:bottom w:val="nil"/>
              <w:right w:val="nil"/>
            </w:tcBorders>
            <w:shd w:val="clear" w:color="auto" w:fill="auto"/>
            <w:noWrap/>
            <w:vAlign w:val="center"/>
            <w:hideMark/>
          </w:tcPr>
          <w:p w14:paraId="7183A612"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10.50</w:t>
            </w:r>
          </w:p>
        </w:tc>
      </w:tr>
      <w:tr w:rsidR="00BA080E" w:rsidRPr="00BA080E" w14:paraId="500584B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6C549776"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F</w:t>
            </w:r>
          </w:p>
        </w:tc>
        <w:tc>
          <w:tcPr>
            <w:tcW w:w="2240" w:type="dxa"/>
            <w:vMerge/>
            <w:tcBorders>
              <w:top w:val="nil"/>
              <w:left w:val="nil"/>
              <w:bottom w:val="nil"/>
              <w:right w:val="nil"/>
            </w:tcBorders>
            <w:vAlign w:val="center"/>
            <w:hideMark/>
          </w:tcPr>
          <w:p w14:paraId="04437385"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2AB36D4A"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35</w:t>
            </w:r>
          </w:p>
        </w:tc>
        <w:tc>
          <w:tcPr>
            <w:tcW w:w="1720" w:type="dxa"/>
            <w:tcBorders>
              <w:top w:val="nil"/>
              <w:left w:val="nil"/>
              <w:bottom w:val="nil"/>
              <w:right w:val="nil"/>
            </w:tcBorders>
            <w:shd w:val="clear" w:color="auto" w:fill="auto"/>
            <w:noWrap/>
            <w:vAlign w:val="center"/>
            <w:hideMark/>
          </w:tcPr>
          <w:p w14:paraId="40747DA9"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8.76</w:t>
            </w:r>
          </w:p>
        </w:tc>
      </w:tr>
      <w:tr w:rsidR="00BA080E" w:rsidRPr="00BA080E" w14:paraId="26715C56"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7EC0ABBA"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BM</w:t>
            </w:r>
          </w:p>
        </w:tc>
        <w:tc>
          <w:tcPr>
            <w:tcW w:w="2240" w:type="dxa"/>
            <w:vMerge/>
            <w:tcBorders>
              <w:top w:val="nil"/>
              <w:left w:val="nil"/>
              <w:bottom w:val="nil"/>
              <w:right w:val="nil"/>
            </w:tcBorders>
            <w:vAlign w:val="center"/>
            <w:hideMark/>
          </w:tcPr>
          <w:p w14:paraId="40890391"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635ABB66"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32</w:t>
            </w:r>
          </w:p>
        </w:tc>
        <w:tc>
          <w:tcPr>
            <w:tcW w:w="1720" w:type="dxa"/>
            <w:tcBorders>
              <w:top w:val="nil"/>
              <w:left w:val="nil"/>
              <w:bottom w:val="nil"/>
              <w:right w:val="nil"/>
            </w:tcBorders>
            <w:shd w:val="clear" w:color="auto" w:fill="auto"/>
            <w:noWrap/>
            <w:vAlign w:val="center"/>
            <w:hideMark/>
          </w:tcPr>
          <w:p w14:paraId="2AD41D36"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9.30</w:t>
            </w:r>
          </w:p>
        </w:tc>
      </w:tr>
      <w:tr w:rsidR="00BA080E" w:rsidRPr="00BA080E" w14:paraId="0A492F03"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65F0202A"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ANN</w:t>
            </w:r>
          </w:p>
        </w:tc>
        <w:tc>
          <w:tcPr>
            <w:tcW w:w="2240" w:type="dxa"/>
            <w:vMerge/>
            <w:tcBorders>
              <w:top w:val="nil"/>
              <w:left w:val="nil"/>
              <w:bottom w:val="nil"/>
              <w:right w:val="nil"/>
            </w:tcBorders>
            <w:vAlign w:val="center"/>
            <w:hideMark/>
          </w:tcPr>
          <w:p w14:paraId="480ECBB1"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7AA9165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27</w:t>
            </w:r>
          </w:p>
        </w:tc>
        <w:tc>
          <w:tcPr>
            <w:tcW w:w="1720" w:type="dxa"/>
            <w:tcBorders>
              <w:top w:val="nil"/>
              <w:left w:val="nil"/>
              <w:bottom w:val="nil"/>
              <w:right w:val="nil"/>
            </w:tcBorders>
            <w:shd w:val="clear" w:color="auto" w:fill="auto"/>
            <w:noWrap/>
            <w:vAlign w:val="center"/>
            <w:hideMark/>
          </w:tcPr>
          <w:p w14:paraId="43CC28E2"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10.50</w:t>
            </w:r>
          </w:p>
        </w:tc>
      </w:tr>
      <w:tr w:rsidR="00BA080E" w:rsidRPr="00BA080E" w14:paraId="6AA81243" w14:textId="77777777" w:rsidTr="00BA080E">
        <w:trPr>
          <w:trHeight w:val="201"/>
          <w:jc w:val="center"/>
        </w:trPr>
        <w:tc>
          <w:tcPr>
            <w:tcW w:w="1380" w:type="dxa"/>
            <w:tcBorders>
              <w:top w:val="nil"/>
              <w:left w:val="nil"/>
              <w:bottom w:val="nil"/>
              <w:right w:val="nil"/>
            </w:tcBorders>
            <w:shd w:val="clear" w:color="auto" w:fill="auto"/>
            <w:noWrap/>
            <w:vAlign w:val="center"/>
            <w:hideMark/>
          </w:tcPr>
          <w:p w14:paraId="349D2F74"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p>
        </w:tc>
        <w:tc>
          <w:tcPr>
            <w:tcW w:w="2240" w:type="dxa"/>
            <w:tcBorders>
              <w:top w:val="nil"/>
              <w:left w:val="nil"/>
              <w:bottom w:val="nil"/>
              <w:right w:val="nil"/>
            </w:tcBorders>
            <w:shd w:val="clear" w:color="auto" w:fill="auto"/>
            <w:noWrap/>
            <w:vAlign w:val="center"/>
            <w:hideMark/>
          </w:tcPr>
          <w:p w14:paraId="0D3232CF"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860" w:type="dxa"/>
            <w:tcBorders>
              <w:top w:val="nil"/>
              <w:left w:val="nil"/>
              <w:bottom w:val="nil"/>
              <w:right w:val="nil"/>
            </w:tcBorders>
            <w:shd w:val="clear" w:color="auto" w:fill="auto"/>
            <w:noWrap/>
            <w:vAlign w:val="center"/>
            <w:hideMark/>
          </w:tcPr>
          <w:p w14:paraId="59D3F57B"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c>
          <w:tcPr>
            <w:tcW w:w="1720" w:type="dxa"/>
            <w:tcBorders>
              <w:top w:val="nil"/>
              <w:left w:val="nil"/>
              <w:bottom w:val="nil"/>
              <w:right w:val="nil"/>
            </w:tcBorders>
            <w:shd w:val="clear" w:color="auto" w:fill="auto"/>
            <w:noWrap/>
            <w:vAlign w:val="center"/>
            <w:hideMark/>
          </w:tcPr>
          <w:p w14:paraId="337D580F" w14:textId="77777777" w:rsidR="00BA080E" w:rsidRPr="00BA080E" w:rsidRDefault="00BA080E" w:rsidP="00BA080E">
            <w:pPr>
              <w:spacing w:after="0" w:line="240" w:lineRule="auto"/>
              <w:jc w:val="center"/>
              <w:rPr>
                <w:rFonts w:eastAsia="Times New Roman" w:cs="Times New Roman"/>
                <w:kern w:val="0"/>
                <w:sz w:val="20"/>
                <w:szCs w:val="20"/>
                <w:lang w:eastAsia="fr-FR"/>
                <w14:ligatures w14:val="none"/>
              </w:rPr>
            </w:pPr>
          </w:p>
        </w:tc>
      </w:tr>
      <w:tr w:rsidR="00BA080E" w:rsidRPr="00BA080E" w14:paraId="3F23B44C"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4CD173D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LM</w:t>
            </w:r>
          </w:p>
        </w:tc>
        <w:tc>
          <w:tcPr>
            <w:tcW w:w="2240" w:type="dxa"/>
            <w:vMerge w:val="restart"/>
            <w:tcBorders>
              <w:top w:val="nil"/>
              <w:left w:val="nil"/>
              <w:bottom w:val="single" w:sz="4" w:space="0" w:color="000000"/>
              <w:right w:val="nil"/>
            </w:tcBorders>
            <w:shd w:val="clear" w:color="auto" w:fill="auto"/>
            <w:noWrap/>
            <w:vAlign w:val="center"/>
            <w:hideMark/>
          </w:tcPr>
          <w:p w14:paraId="1DB1F8B8" w14:textId="77777777" w:rsidR="00C25F30" w:rsidRDefault="00C25F30" w:rsidP="00BA080E">
            <w:pPr>
              <w:spacing w:after="0" w:line="240" w:lineRule="auto"/>
              <w:jc w:val="center"/>
              <w:rPr>
                <w:rFonts w:ascii="Calibri" w:eastAsia="Times New Roman" w:hAnsi="Calibri" w:cs="Calibri"/>
                <w:color w:val="000000"/>
                <w:kern w:val="0"/>
                <w:szCs w:val="24"/>
                <w:lang w:eastAsia="fr-FR"/>
                <w14:ligatures w14:val="none"/>
              </w:rPr>
            </w:pPr>
            <w:r>
              <w:rPr>
                <w:rFonts w:ascii="Calibri" w:eastAsia="Times New Roman" w:hAnsi="Calibri" w:cs="Calibri"/>
                <w:color w:val="000000"/>
                <w:kern w:val="0"/>
                <w:szCs w:val="24"/>
                <w:lang w:eastAsia="fr-FR"/>
                <w14:ligatures w14:val="none"/>
              </w:rPr>
              <w:t>Total</w:t>
            </w:r>
          </w:p>
          <w:p w14:paraId="1D80DDE0" w14:textId="6EB2EE17" w:rsidR="00E50FEF" w:rsidRDefault="00E50FEF" w:rsidP="00BA080E">
            <w:pPr>
              <w:spacing w:after="0" w:line="240" w:lineRule="auto"/>
              <w:jc w:val="center"/>
              <w:rPr>
                <w:rFonts w:ascii="Calibri" w:eastAsia="Times New Roman" w:hAnsi="Calibri" w:cs="Calibri"/>
                <w:color w:val="000000"/>
                <w:kern w:val="0"/>
                <w:szCs w:val="24"/>
                <w:lang w:eastAsia="fr-FR"/>
                <w14:ligatures w14:val="none"/>
              </w:rPr>
            </w:pPr>
            <w:proofErr w:type="spellStart"/>
            <w:proofErr w:type="gramStart"/>
            <w:r>
              <w:rPr>
                <w:rFonts w:ascii="Calibri" w:eastAsia="Times New Roman" w:hAnsi="Calibri" w:cs="Calibri"/>
                <w:color w:val="000000"/>
                <w:kern w:val="0"/>
                <w:szCs w:val="24"/>
                <w:lang w:eastAsia="fr-FR"/>
                <w14:ligatures w14:val="none"/>
              </w:rPr>
              <w:t>t</w:t>
            </w:r>
            <w:r w:rsidRPr="00E50FEF">
              <w:rPr>
                <w:rFonts w:ascii="Calibri" w:eastAsia="Times New Roman" w:hAnsi="Calibri" w:cs="Calibri"/>
                <w:color w:val="000000"/>
                <w:kern w:val="0"/>
                <w:szCs w:val="24"/>
                <w:lang w:eastAsia="fr-FR"/>
                <w14:ligatures w14:val="none"/>
              </w:rPr>
              <w:t>axonomic</w:t>
            </w:r>
            <w:proofErr w:type="spellEnd"/>
            <w:proofErr w:type="gramEnd"/>
            <w:r>
              <w:rPr>
                <w:rFonts w:ascii="Calibri" w:eastAsia="Times New Roman" w:hAnsi="Calibri" w:cs="Calibri"/>
                <w:color w:val="000000"/>
                <w:kern w:val="0"/>
                <w:szCs w:val="24"/>
                <w:lang w:eastAsia="fr-FR"/>
                <w14:ligatures w14:val="none"/>
              </w:rPr>
              <w:t xml:space="preserve"> </w:t>
            </w:r>
          </w:p>
          <w:p w14:paraId="1A57228E" w14:textId="0CCECED0" w:rsidR="00BA080E" w:rsidRPr="00BA080E" w:rsidRDefault="00E50FEF" w:rsidP="00BA080E">
            <w:pPr>
              <w:spacing w:after="0" w:line="240" w:lineRule="auto"/>
              <w:jc w:val="center"/>
              <w:rPr>
                <w:rFonts w:ascii="Calibri" w:eastAsia="Times New Roman" w:hAnsi="Calibri" w:cs="Calibri"/>
                <w:color w:val="000000"/>
                <w:kern w:val="0"/>
                <w:szCs w:val="24"/>
                <w:lang w:eastAsia="fr-FR"/>
                <w14:ligatures w14:val="none"/>
              </w:rPr>
            </w:pPr>
            <w:proofErr w:type="spellStart"/>
            <w:proofErr w:type="gramStart"/>
            <w:r>
              <w:rPr>
                <w:rFonts w:ascii="Calibri" w:eastAsia="Times New Roman" w:hAnsi="Calibri" w:cs="Calibri"/>
                <w:color w:val="000000"/>
                <w:kern w:val="0"/>
                <w:szCs w:val="24"/>
                <w:lang w:eastAsia="fr-FR"/>
                <w14:ligatures w14:val="none"/>
              </w:rPr>
              <w:t>r</w:t>
            </w:r>
            <w:r w:rsidR="00BA080E" w:rsidRPr="00BA080E">
              <w:rPr>
                <w:rFonts w:ascii="Calibri" w:eastAsia="Times New Roman" w:hAnsi="Calibri" w:cs="Calibri"/>
                <w:color w:val="000000"/>
                <w:kern w:val="0"/>
                <w:szCs w:val="24"/>
                <w:lang w:eastAsia="fr-FR"/>
                <w14:ligatures w14:val="none"/>
              </w:rPr>
              <w:t>ichness</w:t>
            </w:r>
            <w:proofErr w:type="spellEnd"/>
            <w:proofErr w:type="gramEnd"/>
          </w:p>
        </w:tc>
        <w:tc>
          <w:tcPr>
            <w:tcW w:w="860" w:type="dxa"/>
            <w:tcBorders>
              <w:top w:val="nil"/>
              <w:left w:val="nil"/>
              <w:bottom w:val="nil"/>
              <w:right w:val="nil"/>
            </w:tcBorders>
            <w:shd w:val="clear" w:color="auto" w:fill="auto"/>
            <w:noWrap/>
            <w:vAlign w:val="center"/>
            <w:hideMark/>
          </w:tcPr>
          <w:p w14:paraId="1BD574A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36</w:t>
            </w:r>
          </w:p>
        </w:tc>
        <w:tc>
          <w:tcPr>
            <w:tcW w:w="1720" w:type="dxa"/>
            <w:tcBorders>
              <w:top w:val="nil"/>
              <w:left w:val="nil"/>
              <w:bottom w:val="nil"/>
              <w:right w:val="nil"/>
            </w:tcBorders>
            <w:shd w:val="clear" w:color="auto" w:fill="auto"/>
            <w:noWrap/>
            <w:vAlign w:val="center"/>
            <w:hideMark/>
          </w:tcPr>
          <w:p w14:paraId="66EA21E8"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18</w:t>
            </w:r>
          </w:p>
        </w:tc>
      </w:tr>
      <w:tr w:rsidR="00BA080E" w:rsidRPr="00BA080E" w14:paraId="4B872544"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57C89A7B"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AM</w:t>
            </w:r>
          </w:p>
        </w:tc>
        <w:tc>
          <w:tcPr>
            <w:tcW w:w="2240" w:type="dxa"/>
            <w:vMerge/>
            <w:tcBorders>
              <w:top w:val="nil"/>
              <w:left w:val="nil"/>
              <w:bottom w:val="single" w:sz="4" w:space="0" w:color="000000"/>
              <w:right w:val="nil"/>
            </w:tcBorders>
            <w:vAlign w:val="center"/>
            <w:hideMark/>
          </w:tcPr>
          <w:p w14:paraId="45DB367A"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05C5BF57"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44</w:t>
            </w:r>
          </w:p>
        </w:tc>
        <w:tc>
          <w:tcPr>
            <w:tcW w:w="1720" w:type="dxa"/>
            <w:tcBorders>
              <w:top w:val="nil"/>
              <w:left w:val="nil"/>
              <w:bottom w:val="nil"/>
              <w:right w:val="nil"/>
            </w:tcBorders>
            <w:shd w:val="clear" w:color="auto" w:fill="auto"/>
            <w:noWrap/>
            <w:vAlign w:val="center"/>
            <w:hideMark/>
          </w:tcPr>
          <w:p w14:paraId="0E4A17FE"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04</w:t>
            </w:r>
          </w:p>
        </w:tc>
      </w:tr>
      <w:tr w:rsidR="00BA080E" w:rsidRPr="00BA080E" w14:paraId="4549299D"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1AAD922C"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RF</w:t>
            </w:r>
          </w:p>
        </w:tc>
        <w:tc>
          <w:tcPr>
            <w:tcW w:w="2240" w:type="dxa"/>
            <w:vMerge/>
            <w:tcBorders>
              <w:top w:val="nil"/>
              <w:left w:val="nil"/>
              <w:bottom w:val="single" w:sz="4" w:space="0" w:color="000000"/>
              <w:right w:val="nil"/>
            </w:tcBorders>
            <w:vAlign w:val="center"/>
            <w:hideMark/>
          </w:tcPr>
          <w:p w14:paraId="0FCD6E1D"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570616FD"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59</w:t>
            </w:r>
          </w:p>
        </w:tc>
        <w:tc>
          <w:tcPr>
            <w:tcW w:w="1720" w:type="dxa"/>
            <w:tcBorders>
              <w:top w:val="nil"/>
              <w:left w:val="nil"/>
              <w:bottom w:val="nil"/>
              <w:right w:val="nil"/>
            </w:tcBorders>
            <w:shd w:val="clear" w:color="auto" w:fill="auto"/>
            <w:noWrap/>
            <w:vAlign w:val="center"/>
            <w:hideMark/>
          </w:tcPr>
          <w:p w14:paraId="1FACDA8E"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1.75</w:t>
            </w:r>
          </w:p>
        </w:tc>
      </w:tr>
      <w:tr w:rsidR="00BA080E" w:rsidRPr="00BA080E" w14:paraId="6DB2671E" w14:textId="77777777" w:rsidTr="00BA080E">
        <w:trPr>
          <w:trHeight w:val="312"/>
          <w:jc w:val="center"/>
        </w:trPr>
        <w:tc>
          <w:tcPr>
            <w:tcW w:w="1380" w:type="dxa"/>
            <w:tcBorders>
              <w:top w:val="nil"/>
              <w:left w:val="nil"/>
              <w:bottom w:val="nil"/>
              <w:right w:val="nil"/>
            </w:tcBorders>
            <w:shd w:val="clear" w:color="auto" w:fill="auto"/>
            <w:noWrap/>
            <w:vAlign w:val="center"/>
            <w:hideMark/>
          </w:tcPr>
          <w:p w14:paraId="22CE566F"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GBM</w:t>
            </w:r>
          </w:p>
        </w:tc>
        <w:tc>
          <w:tcPr>
            <w:tcW w:w="2240" w:type="dxa"/>
            <w:vMerge/>
            <w:tcBorders>
              <w:top w:val="nil"/>
              <w:left w:val="nil"/>
              <w:bottom w:val="single" w:sz="4" w:space="0" w:color="000000"/>
              <w:right w:val="nil"/>
            </w:tcBorders>
            <w:vAlign w:val="center"/>
            <w:hideMark/>
          </w:tcPr>
          <w:p w14:paraId="60D6B777"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nil"/>
              <w:right w:val="nil"/>
            </w:tcBorders>
            <w:shd w:val="clear" w:color="auto" w:fill="auto"/>
            <w:noWrap/>
            <w:vAlign w:val="center"/>
            <w:hideMark/>
          </w:tcPr>
          <w:p w14:paraId="28493396"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0.59</w:t>
            </w:r>
          </w:p>
        </w:tc>
        <w:tc>
          <w:tcPr>
            <w:tcW w:w="1720" w:type="dxa"/>
            <w:tcBorders>
              <w:top w:val="nil"/>
              <w:left w:val="nil"/>
              <w:bottom w:val="nil"/>
              <w:right w:val="nil"/>
            </w:tcBorders>
            <w:shd w:val="clear" w:color="auto" w:fill="auto"/>
            <w:noWrap/>
            <w:vAlign w:val="center"/>
            <w:hideMark/>
          </w:tcPr>
          <w:p w14:paraId="1B4CD5CA" w14:textId="77777777" w:rsidR="00BA080E" w:rsidRPr="00BA080E" w:rsidRDefault="00BA080E" w:rsidP="00BA080E">
            <w:pPr>
              <w:spacing w:after="0" w:line="240" w:lineRule="auto"/>
              <w:jc w:val="center"/>
              <w:rPr>
                <w:rFonts w:ascii="Calibri" w:eastAsia="Times New Roman" w:hAnsi="Calibri" w:cs="Calibri"/>
                <w:b/>
                <w:bCs/>
                <w:color w:val="000000"/>
                <w:kern w:val="0"/>
                <w:szCs w:val="24"/>
                <w:lang w:eastAsia="fr-FR"/>
                <w14:ligatures w14:val="none"/>
              </w:rPr>
            </w:pPr>
            <w:r w:rsidRPr="00BA080E">
              <w:rPr>
                <w:rFonts w:ascii="Calibri" w:eastAsia="Times New Roman" w:hAnsi="Calibri" w:cs="Calibri"/>
                <w:b/>
                <w:bCs/>
                <w:color w:val="000000"/>
                <w:kern w:val="0"/>
                <w:szCs w:val="24"/>
                <w:lang w:eastAsia="fr-FR"/>
                <w14:ligatures w14:val="none"/>
              </w:rPr>
              <w:t>1.75</w:t>
            </w:r>
          </w:p>
        </w:tc>
      </w:tr>
      <w:tr w:rsidR="00BA080E" w:rsidRPr="00BA080E" w14:paraId="5545B25C" w14:textId="77777777" w:rsidTr="00BA080E">
        <w:trPr>
          <w:trHeight w:val="312"/>
          <w:jc w:val="center"/>
        </w:trPr>
        <w:tc>
          <w:tcPr>
            <w:tcW w:w="1380" w:type="dxa"/>
            <w:tcBorders>
              <w:top w:val="nil"/>
              <w:left w:val="nil"/>
              <w:bottom w:val="single" w:sz="4" w:space="0" w:color="auto"/>
              <w:right w:val="nil"/>
            </w:tcBorders>
            <w:shd w:val="clear" w:color="auto" w:fill="auto"/>
            <w:noWrap/>
            <w:vAlign w:val="center"/>
            <w:hideMark/>
          </w:tcPr>
          <w:p w14:paraId="702AE7B3"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ANN</w:t>
            </w:r>
          </w:p>
        </w:tc>
        <w:tc>
          <w:tcPr>
            <w:tcW w:w="2240" w:type="dxa"/>
            <w:vMerge/>
            <w:tcBorders>
              <w:top w:val="nil"/>
              <w:left w:val="nil"/>
              <w:bottom w:val="single" w:sz="4" w:space="0" w:color="000000"/>
              <w:right w:val="nil"/>
            </w:tcBorders>
            <w:vAlign w:val="center"/>
            <w:hideMark/>
          </w:tcPr>
          <w:p w14:paraId="3907BD55" w14:textId="77777777" w:rsidR="00BA080E" w:rsidRPr="00BA080E" w:rsidRDefault="00BA080E" w:rsidP="00BA080E">
            <w:pPr>
              <w:spacing w:after="0" w:line="240" w:lineRule="auto"/>
              <w:jc w:val="left"/>
              <w:rPr>
                <w:rFonts w:ascii="Calibri" w:eastAsia="Times New Roman" w:hAnsi="Calibri" w:cs="Calibri"/>
                <w:color w:val="000000"/>
                <w:kern w:val="0"/>
                <w:szCs w:val="24"/>
                <w:lang w:eastAsia="fr-FR"/>
                <w14:ligatures w14:val="none"/>
              </w:rPr>
            </w:pPr>
          </w:p>
        </w:tc>
        <w:tc>
          <w:tcPr>
            <w:tcW w:w="860" w:type="dxa"/>
            <w:tcBorders>
              <w:top w:val="nil"/>
              <w:left w:val="nil"/>
              <w:bottom w:val="single" w:sz="4" w:space="0" w:color="auto"/>
              <w:right w:val="nil"/>
            </w:tcBorders>
            <w:shd w:val="clear" w:color="auto" w:fill="auto"/>
            <w:noWrap/>
            <w:vAlign w:val="center"/>
            <w:hideMark/>
          </w:tcPr>
          <w:p w14:paraId="78F730BB"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0.40</w:t>
            </w:r>
          </w:p>
        </w:tc>
        <w:tc>
          <w:tcPr>
            <w:tcW w:w="1720" w:type="dxa"/>
            <w:tcBorders>
              <w:top w:val="nil"/>
              <w:left w:val="nil"/>
              <w:bottom w:val="single" w:sz="4" w:space="0" w:color="auto"/>
              <w:right w:val="nil"/>
            </w:tcBorders>
            <w:shd w:val="clear" w:color="auto" w:fill="auto"/>
            <w:noWrap/>
            <w:vAlign w:val="center"/>
            <w:hideMark/>
          </w:tcPr>
          <w:p w14:paraId="3E156162" w14:textId="77777777" w:rsidR="00BA080E" w:rsidRPr="00BA080E" w:rsidRDefault="00BA080E" w:rsidP="00BA080E">
            <w:pPr>
              <w:spacing w:after="0" w:line="240" w:lineRule="auto"/>
              <w:jc w:val="center"/>
              <w:rPr>
                <w:rFonts w:ascii="Calibri" w:eastAsia="Times New Roman" w:hAnsi="Calibri" w:cs="Calibri"/>
                <w:color w:val="000000"/>
                <w:kern w:val="0"/>
                <w:szCs w:val="24"/>
                <w:lang w:eastAsia="fr-FR"/>
                <w14:ligatures w14:val="none"/>
              </w:rPr>
            </w:pPr>
            <w:r w:rsidRPr="00BA080E">
              <w:rPr>
                <w:rFonts w:ascii="Calibri" w:eastAsia="Times New Roman" w:hAnsi="Calibri" w:cs="Calibri"/>
                <w:color w:val="000000"/>
                <w:kern w:val="0"/>
                <w:szCs w:val="24"/>
                <w:lang w:eastAsia="fr-FR"/>
                <w14:ligatures w14:val="none"/>
              </w:rPr>
              <w:t>2.16</w:t>
            </w:r>
          </w:p>
        </w:tc>
      </w:tr>
    </w:tbl>
    <w:p w14:paraId="3CA8DFBB" w14:textId="77777777" w:rsidR="00D67A41" w:rsidRDefault="00D67A41" w:rsidP="00D67A41">
      <w:pPr>
        <w:jc w:val="left"/>
      </w:pPr>
    </w:p>
    <w:p w14:paraId="4154F395" w14:textId="52AB0E29" w:rsidR="007517F0" w:rsidRDefault="008D49F4" w:rsidP="00F31F7F">
      <w:pPr>
        <w:jc w:val="center"/>
      </w:pPr>
      <w:r>
        <w:rPr>
          <w:noProof/>
        </w:rPr>
        <w:drawing>
          <wp:inline distT="0" distB="0" distL="0" distR="0" wp14:anchorId="2E8CF7E2" wp14:editId="45C682D1">
            <wp:extent cx="5972810" cy="2559685"/>
            <wp:effectExtent l="0" t="0" r="8890" b="0"/>
            <wp:docPr id="110761361" name="Image 33" descr="Une image contenant texte, capture d’écran, lign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61361" name="Image 33" descr="Une image contenant texte, capture d’écran, ligne, diagramme&#10;&#10;Description générée automatique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810" cy="2559685"/>
                    </a:xfrm>
                    <a:prstGeom prst="rect">
                      <a:avLst/>
                    </a:prstGeom>
                    <a:noFill/>
                    <a:ln>
                      <a:noFill/>
                    </a:ln>
                  </pic:spPr>
                </pic:pic>
              </a:graphicData>
            </a:graphic>
          </wp:inline>
        </w:drawing>
      </w:r>
    </w:p>
    <w:p w14:paraId="0954B203" w14:textId="0D7C5EEE" w:rsidR="00CF4B19" w:rsidRPr="00A82E16" w:rsidRDefault="00CF4B19" w:rsidP="00FF6E47">
      <w:pPr>
        <w:pStyle w:val="Heading4"/>
      </w:pPr>
      <w:bookmarkStart w:id="17" w:name="_Hlk166664690"/>
      <w:r w:rsidRPr="00FF6E47">
        <w:t>Fig</w:t>
      </w:r>
      <w:r>
        <w:rPr>
          <w:b/>
          <w:bCs/>
        </w:rPr>
        <w:t xml:space="preserve">. </w:t>
      </w:r>
      <w:r w:rsidR="008C3C13">
        <w:rPr>
          <w:b/>
          <w:bCs/>
        </w:rPr>
        <w:t>3</w:t>
      </w:r>
      <w:r w:rsidRPr="00C52A2D">
        <w:rPr>
          <w:b/>
          <w:bCs/>
        </w:rPr>
        <w:t> :</w:t>
      </w:r>
      <w:r w:rsidRPr="00C52A2D">
        <w:t xml:space="preserve"> </w:t>
      </w:r>
      <w:r w:rsidRPr="001457A4">
        <w:t>Prédiction sur le jeu de donnée validation avec le</w:t>
      </w:r>
      <w:r w:rsidR="00D174EE">
        <w:t>s</w:t>
      </w:r>
      <w:r w:rsidRPr="001457A4">
        <w:t xml:space="preserve"> meilleur</w:t>
      </w:r>
      <w:r w:rsidR="00D174EE">
        <w:t>s</w:t>
      </w:r>
      <w:r w:rsidRPr="001457A4">
        <w:t xml:space="preserve"> algorithme</w:t>
      </w:r>
      <w:r w:rsidR="00D174EE">
        <w:t>s</w:t>
      </w:r>
      <w:r w:rsidRPr="001457A4">
        <w:t xml:space="preserve"> (RF</w:t>
      </w:r>
      <w:r w:rsidR="00D174EE">
        <w:t xml:space="preserve"> &amp; GBM</w:t>
      </w:r>
      <w:r w:rsidRPr="001457A4">
        <w:t>) pour, (</w:t>
      </w:r>
      <w:r w:rsidR="00892FE4">
        <w:t>a</w:t>
      </w:r>
      <w:r w:rsidRPr="001457A4">
        <w:t>) abondance totale (</w:t>
      </w:r>
      <w:proofErr w:type="spellStart"/>
      <w:r w:rsidRPr="001457A4">
        <w:t>ind</w:t>
      </w:r>
      <w:proofErr w:type="spellEnd"/>
      <w:r w:rsidRPr="001457A4">
        <w:t>/m²), (</w:t>
      </w:r>
      <w:r w:rsidR="00892FE4">
        <w:t>b</w:t>
      </w:r>
      <w:r w:rsidRPr="001457A4">
        <w:t>) biomasse totale (g/m²), et (</w:t>
      </w:r>
      <w:r w:rsidR="00892FE4">
        <w:t>c</w:t>
      </w:r>
      <w:r w:rsidRPr="001457A4">
        <w:t>) richesse taxonomique totale (</w:t>
      </w:r>
      <w:r w:rsidR="00FE6267">
        <w:t>nombre de taxons dans la parcelle</w:t>
      </w:r>
      <w:r w:rsidRPr="001457A4">
        <w:t>). L'axe X indique l</w:t>
      </w:r>
      <w:r w:rsidR="009353F3">
        <w:t>es</w:t>
      </w:r>
      <w:r w:rsidRPr="001457A4">
        <w:t xml:space="preserve"> valeur</w:t>
      </w:r>
      <w:r w:rsidR="009353F3">
        <w:t>s</w:t>
      </w:r>
      <w:r w:rsidRPr="001457A4">
        <w:t xml:space="preserve"> observée</w:t>
      </w:r>
      <w:r w:rsidR="009353F3">
        <w:t>s</w:t>
      </w:r>
      <w:r w:rsidRPr="001457A4">
        <w:t xml:space="preserve"> et l'axe Y l</w:t>
      </w:r>
      <w:r w:rsidR="009353F3">
        <w:t>es</w:t>
      </w:r>
      <w:r w:rsidRPr="001457A4">
        <w:t xml:space="preserve"> valeu</w:t>
      </w:r>
      <w:r w:rsidR="009353F3">
        <w:t>rs</w:t>
      </w:r>
      <w:r w:rsidRPr="001457A4">
        <w:t xml:space="preserve"> prédite</w:t>
      </w:r>
      <w:r w:rsidR="009353F3">
        <w:t>s</w:t>
      </w:r>
      <w:r w:rsidRPr="001457A4">
        <w:t>. La ligne rouge représente la régression linéaire (tendance) entre les valeurs observées et prédites et la bande</w:t>
      </w:r>
      <w:r w:rsidR="00CF7ED7">
        <w:t xml:space="preserve"> grise</w:t>
      </w:r>
      <w:r w:rsidRPr="001457A4">
        <w:t xml:space="preserve"> indique l’intervalle de confiance autour de la ligne de régression</w:t>
      </w:r>
      <w:bookmarkEnd w:id="17"/>
      <w:r w:rsidRPr="001457A4">
        <w:t>.</w:t>
      </w:r>
    </w:p>
    <w:p w14:paraId="6FB4E226" w14:textId="77777777" w:rsidR="00CF4B19" w:rsidRPr="00553F94" w:rsidRDefault="00CF4B19" w:rsidP="00CF4B19">
      <w:pPr>
        <w:jc w:val="left"/>
      </w:pPr>
    </w:p>
    <w:p w14:paraId="6734E69D" w14:textId="273FB88F" w:rsidR="00A532D6" w:rsidRPr="00F81BC6" w:rsidRDefault="00146223" w:rsidP="0037320E">
      <w:pPr>
        <w:pStyle w:val="Heading2"/>
        <w:rPr>
          <w:rFonts w:cs="Times New Roman"/>
        </w:rPr>
      </w:pPr>
      <w:r w:rsidRPr="00F81BC6">
        <w:rPr>
          <w:rFonts w:cs="Times New Roman"/>
        </w:rPr>
        <w:t xml:space="preserve">Contribution </w:t>
      </w:r>
      <w:r w:rsidR="00A532D6" w:rsidRPr="00F81BC6">
        <w:rPr>
          <w:rFonts w:cs="Times New Roman"/>
        </w:rPr>
        <w:t>des variables</w:t>
      </w:r>
      <w:r w:rsidR="00C747D2" w:rsidRPr="00F81BC6">
        <w:rPr>
          <w:rFonts w:cs="Times New Roman"/>
        </w:rPr>
        <w:t xml:space="preserve"> aux </w:t>
      </w:r>
      <w:r w:rsidR="007A04D9" w:rsidRPr="00F81BC6">
        <w:rPr>
          <w:rFonts w:cs="Times New Roman"/>
        </w:rPr>
        <w:t>modèles</w:t>
      </w:r>
      <w:r w:rsidR="00C747D2" w:rsidRPr="00F81BC6">
        <w:rPr>
          <w:rFonts w:cs="Times New Roman"/>
        </w:rPr>
        <w:t xml:space="preserve"> de </w:t>
      </w:r>
      <w:r w:rsidR="0060172A" w:rsidRPr="00F81BC6">
        <w:rPr>
          <w:rFonts w:cs="Times New Roman"/>
        </w:rPr>
        <w:t>prédictions</w:t>
      </w:r>
    </w:p>
    <w:p w14:paraId="302D5E8D" w14:textId="26A70FFD" w:rsidR="00737311" w:rsidRDefault="00FF7768" w:rsidP="00B815B4">
      <w:r>
        <w:t xml:space="preserve">La </w:t>
      </w:r>
      <w:r w:rsidR="00150BBB">
        <w:t xml:space="preserve">variable </w:t>
      </w:r>
      <w:r w:rsidR="00412803">
        <w:t xml:space="preserve">la plus importante </w:t>
      </w:r>
      <w:r w:rsidR="00150BBB">
        <w:t>lors de l’ajustement des modèles de prédiction était l’occupation du sol (CLC)</w:t>
      </w:r>
      <w:r w:rsidR="00AC4EEB">
        <w:t xml:space="preserve"> qui </w:t>
      </w:r>
      <w:r w:rsidR="008438FB">
        <w:t xml:space="preserve">contribuait </w:t>
      </w:r>
      <w:r w:rsidR="002A19FB">
        <w:t>environ</w:t>
      </w:r>
      <w:r w:rsidR="00AC4EEB">
        <w:t xml:space="preserve"> 45 %</w:t>
      </w:r>
      <w:r w:rsidR="002A19FB">
        <w:t xml:space="preserve"> des résultats des modèles</w:t>
      </w:r>
      <w:r w:rsidR="00D0725A">
        <w:t xml:space="preserve"> (Fig. </w:t>
      </w:r>
      <w:r w:rsidR="001835D2">
        <w:t>4</w:t>
      </w:r>
      <w:r w:rsidR="00D0725A">
        <w:t xml:space="preserve">). </w:t>
      </w:r>
      <w:r w:rsidR="00E92180">
        <w:t xml:space="preserve">Lorsque </w:t>
      </w:r>
      <w:r w:rsidR="007862DA">
        <w:t xml:space="preserve">l’occupation du sol était </w:t>
      </w:r>
      <w:r w:rsidR="00FF1E1C">
        <w:t>mélangée</w:t>
      </w:r>
      <w:r w:rsidR="00FF3AFC">
        <w:t>, la RMSE d</w:t>
      </w:r>
      <w:r w:rsidR="00963440">
        <w:t>u modèle de l’abondance aug</w:t>
      </w:r>
      <w:r w:rsidR="00E154CD">
        <w:t>mentait</w:t>
      </w:r>
      <w:r w:rsidR="0068093E">
        <w:t xml:space="preserve"> en moyenne</w:t>
      </w:r>
      <w:r w:rsidR="00E154CD">
        <w:t xml:space="preserve"> d</w:t>
      </w:r>
      <w:r w:rsidR="00A029F6">
        <w:t xml:space="preserve">e 1.68 </w:t>
      </w:r>
      <w:proofErr w:type="spellStart"/>
      <w:r w:rsidR="00A029F6">
        <w:t>ind</w:t>
      </w:r>
      <w:proofErr w:type="spellEnd"/>
      <w:r w:rsidR="0043082F">
        <w:t>./m², de 1.45 g/m²</w:t>
      </w:r>
      <w:r w:rsidR="00B85D93">
        <w:t xml:space="preserve"> pour la biomasse</w:t>
      </w:r>
      <w:r w:rsidR="0043082F">
        <w:t xml:space="preserve"> et de </w:t>
      </w:r>
      <w:r w:rsidR="00FF1E1C">
        <w:t>1.78 espèce par parcelle</w:t>
      </w:r>
      <w:r w:rsidR="00B85D93">
        <w:t xml:space="preserve"> pour la richesse des vers de terre</w:t>
      </w:r>
      <w:r w:rsidR="00FF3AFC">
        <w:t>.</w:t>
      </w:r>
      <w:r w:rsidR="00FF1E1C">
        <w:t xml:space="preserve"> </w:t>
      </w:r>
      <w:r w:rsidR="004F5A2E">
        <w:t>Après l’</w:t>
      </w:r>
      <w:r w:rsidR="00D87109">
        <w:t>occupation</w:t>
      </w:r>
      <w:r w:rsidR="004F5A2E">
        <w:t xml:space="preserve"> du sol, </w:t>
      </w:r>
      <w:r w:rsidR="00AB5EE7">
        <w:t>les variables spatiales</w:t>
      </w:r>
      <w:r w:rsidR="00F03952">
        <w:t xml:space="preserve"> étai</w:t>
      </w:r>
      <w:r w:rsidR="00D87109">
        <w:t>en</w:t>
      </w:r>
      <w:r w:rsidR="00F03952">
        <w:t>t les</w:t>
      </w:r>
      <w:r w:rsidR="0068093E">
        <w:t xml:space="preserve"> plus</w:t>
      </w:r>
      <w:r w:rsidR="00D87109">
        <w:t xml:space="preserve"> important</w:t>
      </w:r>
      <w:r w:rsidR="00DB57C6">
        <w:t>es</w:t>
      </w:r>
      <w:r w:rsidR="00D87109">
        <w:t xml:space="preserve"> pour la prédiction des </w:t>
      </w:r>
      <w:r w:rsidR="00D87109">
        <w:lastRenderedPageBreak/>
        <w:t>vers de terre</w:t>
      </w:r>
      <w:r w:rsidR="00370EBE">
        <w:t xml:space="preserve"> notamment avec la longitude qui</w:t>
      </w:r>
      <w:r w:rsidR="000C6F6B">
        <w:t xml:space="preserve"> </w:t>
      </w:r>
      <w:r w:rsidR="0094645A" w:rsidRPr="0094645A">
        <w:t xml:space="preserve">entraînait </w:t>
      </w:r>
      <w:r w:rsidR="000C6F6B">
        <w:t>une augmentation</w:t>
      </w:r>
      <w:r w:rsidR="00AB5EE7">
        <w:t xml:space="preserve"> moyenne</w:t>
      </w:r>
      <w:r w:rsidR="000C6F6B">
        <w:t xml:space="preserve"> de la RMSE de</w:t>
      </w:r>
      <w:r w:rsidR="00CD6568">
        <w:t xml:space="preserve"> 1.63 espèce par parcelle</w:t>
      </w:r>
      <w:r w:rsidR="00AB5EE7">
        <w:t>.</w:t>
      </w:r>
      <w:r w:rsidR="000C6F6B">
        <w:t xml:space="preserve"> </w:t>
      </w:r>
      <w:r w:rsidR="00D4669E">
        <w:t xml:space="preserve">Pour les variables climatiques, c’est la précipitation annuelle qui avait plus importance sur les vers de terre. </w:t>
      </w:r>
      <w:r w:rsidR="00D0725A">
        <w:t xml:space="preserve">Les variables les moins </w:t>
      </w:r>
      <w:r w:rsidR="00327A1B">
        <w:t>importantes</w:t>
      </w:r>
      <w:r w:rsidR="00D0725A">
        <w:t xml:space="preserve"> sur les vers de terre étai</w:t>
      </w:r>
      <w:r w:rsidR="00D4669E">
        <w:t>en</w:t>
      </w:r>
      <w:r w:rsidR="00D0725A">
        <w:t xml:space="preserve">t les variables du sol notamment </w:t>
      </w:r>
      <w:r w:rsidR="0098601A">
        <w:t xml:space="preserve">avec </w:t>
      </w:r>
      <w:r w:rsidR="00D0725A">
        <w:t>le phosphore et la teneur en limon</w:t>
      </w:r>
      <w:r w:rsidR="00271799">
        <w:t xml:space="preserve">. </w:t>
      </w:r>
      <w:r w:rsidR="0030467C">
        <w:t xml:space="preserve">Cependant, le </w:t>
      </w:r>
      <w:proofErr w:type="spellStart"/>
      <w:r w:rsidR="0012533C">
        <w:t>CaCO</w:t>
      </w:r>
      <w:proofErr w:type="spellEnd"/>
      <w:r w:rsidR="0012533C">
        <w:t>₃</w:t>
      </w:r>
      <w:r w:rsidR="0030467C">
        <w:t xml:space="preserve"> s’est révélé être influent sur les vers de terre</w:t>
      </w:r>
      <w:r w:rsidR="0059300C">
        <w:t xml:space="preserve"> notamment sur </w:t>
      </w:r>
      <w:r w:rsidR="00C01E86">
        <w:t>la richesse et l’abondance totale</w:t>
      </w:r>
      <w:r w:rsidR="00D056B7">
        <w:t xml:space="preserve">. </w:t>
      </w:r>
    </w:p>
    <w:p w14:paraId="7F58833D" w14:textId="1CF0EE95" w:rsidR="00B815B4" w:rsidRDefault="00B815B4" w:rsidP="00737311">
      <w:pPr>
        <w:jc w:val="center"/>
      </w:pPr>
      <w:r>
        <w:rPr>
          <w:noProof/>
        </w:rPr>
        <w:drawing>
          <wp:inline distT="0" distB="0" distL="0" distR="0" wp14:anchorId="2063DC75" wp14:editId="346EFA53">
            <wp:extent cx="5947410" cy="3657600"/>
            <wp:effectExtent l="0" t="0" r="0" b="0"/>
            <wp:docPr id="1568583918" name="Image 3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583918" name="Image 31" descr="Une image contenant texte, capture d’écran, diagramme, nombre&#10;&#10;Description générée automatiquemen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7410" cy="3657600"/>
                    </a:xfrm>
                    <a:prstGeom prst="rect">
                      <a:avLst/>
                    </a:prstGeom>
                    <a:noFill/>
                    <a:ln>
                      <a:noFill/>
                    </a:ln>
                  </pic:spPr>
                </pic:pic>
              </a:graphicData>
            </a:graphic>
          </wp:inline>
        </w:drawing>
      </w:r>
    </w:p>
    <w:p w14:paraId="2EE481B9" w14:textId="5BF91BBB" w:rsidR="00CF4B19" w:rsidRDefault="00CF4B19" w:rsidP="00BF1C74">
      <w:pPr>
        <w:pStyle w:val="Heading4"/>
      </w:pPr>
      <w:commentRangeStart w:id="18"/>
      <w:r>
        <w:rPr>
          <w:b/>
          <w:bCs/>
        </w:rPr>
        <w:t xml:space="preserve">Fig. </w:t>
      </w:r>
      <w:r w:rsidR="001835D2">
        <w:rPr>
          <w:b/>
          <w:bCs/>
        </w:rPr>
        <w:t>4</w:t>
      </w:r>
      <w:r w:rsidRPr="00C52A2D">
        <w:rPr>
          <w:b/>
          <w:bCs/>
        </w:rPr>
        <w:t> :</w:t>
      </w:r>
      <w:r w:rsidRPr="00C52A2D">
        <w:t xml:space="preserve"> </w:t>
      </w:r>
      <w:commentRangeEnd w:id="18"/>
      <w:r w:rsidR="0049760C">
        <w:rPr>
          <w:rStyle w:val="CommentReference"/>
          <w:rFonts w:eastAsiaTheme="minorHAnsi" w:cstheme="minorBidi"/>
          <w:i w:val="0"/>
          <w:iCs w:val="0"/>
        </w:rPr>
        <w:commentReference w:id="18"/>
      </w:r>
      <w:r w:rsidR="00E43701">
        <w:t>Importance</w:t>
      </w:r>
      <w:r w:rsidRPr="00CF4B19">
        <w:t xml:space="preserve"> des variables </w:t>
      </w:r>
      <w:r w:rsidR="008C1BDA">
        <w:t>explicatives</w:t>
      </w:r>
      <w:r w:rsidRPr="00CF4B19">
        <w:t xml:space="preserve"> environnementales aux prédictions de l’abondance totale, de la biomasse totale et de la richesse taxonomique totale </w:t>
      </w:r>
      <w:r w:rsidR="008C1BDA">
        <w:t xml:space="preserve">des </w:t>
      </w:r>
      <w:r w:rsidRPr="00CF4B19">
        <w:t>vers de terre.</w:t>
      </w:r>
    </w:p>
    <w:p w14:paraId="596FF391" w14:textId="77777777" w:rsidR="00BF1C74" w:rsidRPr="00BF1C74" w:rsidRDefault="00BF1C74" w:rsidP="00BF1C74"/>
    <w:p w14:paraId="5D0D8622" w14:textId="13F7F536" w:rsidR="006E6048" w:rsidRPr="00F81BC6" w:rsidRDefault="006E6048" w:rsidP="0037320E">
      <w:pPr>
        <w:pStyle w:val="Heading2"/>
        <w:rPr>
          <w:rFonts w:cs="Times New Roman"/>
        </w:rPr>
      </w:pPr>
      <w:commentRangeStart w:id="19"/>
      <w:r w:rsidRPr="00F81BC6">
        <w:rPr>
          <w:rFonts w:cs="Times New Roman"/>
        </w:rPr>
        <w:t>Effets des vari</w:t>
      </w:r>
      <w:r w:rsidR="0079390C" w:rsidRPr="00F81BC6">
        <w:rPr>
          <w:rFonts w:cs="Times New Roman"/>
        </w:rPr>
        <w:t>abl</w:t>
      </w:r>
      <w:r w:rsidR="000E71BE" w:rsidRPr="00F81BC6">
        <w:rPr>
          <w:rFonts w:cs="Times New Roman"/>
        </w:rPr>
        <w:t>es</w:t>
      </w:r>
      <w:r w:rsidRPr="00F81BC6">
        <w:rPr>
          <w:rFonts w:cs="Times New Roman"/>
        </w:rPr>
        <w:t xml:space="preserve"> sur les vers de terre</w:t>
      </w:r>
      <w:commentRangeEnd w:id="19"/>
      <w:r w:rsidR="008E7010">
        <w:rPr>
          <w:rStyle w:val="CommentReference"/>
          <w:rFonts w:eastAsiaTheme="minorHAnsi" w:cstheme="minorBidi"/>
          <w:b w:val="0"/>
          <w:color w:val="auto"/>
        </w:rPr>
        <w:commentReference w:id="19"/>
      </w:r>
    </w:p>
    <w:p w14:paraId="1890220B" w14:textId="6013CD51" w:rsidR="00E6208E" w:rsidRDefault="00A5670E" w:rsidP="00F71613">
      <w:r>
        <w:t>Les analyses</w:t>
      </w:r>
      <w:r w:rsidR="00F71613">
        <w:t xml:space="preserve"> des effet</w:t>
      </w:r>
      <w:r w:rsidR="00162507">
        <w:t>s</w:t>
      </w:r>
      <w:r w:rsidR="00F71613">
        <w:t xml:space="preserve"> </w:t>
      </w:r>
      <w:r w:rsidR="00106368" w:rsidRPr="00106368">
        <w:t xml:space="preserve">locales </w:t>
      </w:r>
      <w:r w:rsidR="00F71613">
        <w:t>accumulés (« </w:t>
      </w:r>
      <w:proofErr w:type="spellStart"/>
      <w:r w:rsidR="00F71613">
        <w:t>A</w:t>
      </w:r>
      <w:r w:rsidR="00F71613" w:rsidRPr="00F71613">
        <w:t>ccumulated</w:t>
      </w:r>
      <w:proofErr w:type="spellEnd"/>
      <w:r w:rsidR="00F71613" w:rsidRPr="00F71613">
        <w:t xml:space="preserve"> </w:t>
      </w:r>
      <w:r w:rsidR="00F71613">
        <w:t>L</w:t>
      </w:r>
      <w:r w:rsidR="00F71613" w:rsidRPr="00F71613">
        <w:t xml:space="preserve">ocal </w:t>
      </w:r>
      <w:proofErr w:type="spellStart"/>
      <w:r w:rsidR="00F71613">
        <w:t>E</w:t>
      </w:r>
      <w:r w:rsidR="00F71613" w:rsidRPr="00F71613">
        <w:t>ffects</w:t>
      </w:r>
      <w:proofErr w:type="spellEnd"/>
      <w:r w:rsidR="00F71613">
        <w:t> »</w:t>
      </w:r>
      <w:r w:rsidR="00F71613" w:rsidRPr="00F71613">
        <w:t xml:space="preserve"> (ALE)</w:t>
      </w:r>
      <w:r w:rsidR="00F71613">
        <w:t>) montre</w:t>
      </w:r>
      <w:r w:rsidR="001627F0">
        <w:t xml:space="preserve">nt que </w:t>
      </w:r>
      <w:r w:rsidR="00F71613">
        <w:t xml:space="preserve">l’occupation du sol </w:t>
      </w:r>
      <w:r w:rsidR="00F4287D">
        <w:t>avait</w:t>
      </w:r>
      <w:r w:rsidR="00F71613">
        <w:t xml:space="preserve"> des effets </w:t>
      </w:r>
      <w:r w:rsidR="001627F0">
        <w:t>mixtes</w:t>
      </w:r>
      <w:r w:rsidR="00F71613">
        <w:t xml:space="preserve"> sur la communauté des vers de terre. Les effets ALE </w:t>
      </w:r>
      <w:r w:rsidR="00966470" w:rsidRPr="00966470">
        <w:t xml:space="preserve">décrivent comment les </w:t>
      </w:r>
      <w:r w:rsidR="008E3012">
        <w:t xml:space="preserve">variables explicatives </w:t>
      </w:r>
      <w:r w:rsidR="00966470" w:rsidRPr="00966470">
        <w:t xml:space="preserve">influencent en moyenne la prédiction d'un modèle d'apprentissage </w:t>
      </w:r>
      <w:r w:rsidR="008E3012" w:rsidRPr="00966470">
        <w:t>automatique</w:t>
      </w:r>
      <w:r w:rsidR="008E3012">
        <w:t xml:space="preserve">. Autrement dit, les effets </w:t>
      </w:r>
      <w:r w:rsidR="00966470" w:rsidRPr="00966470">
        <w:t>ALE montre</w:t>
      </w:r>
      <w:r w:rsidR="00300464">
        <w:t>nt</w:t>
      </w:r>
      <w:r w:rsidR="00966470" w:rsidRPr="00966470">
        <w:t xml:space="preserve"> comment la prédiction change localement, lorsque les </w:t>
      </w:r>
      <w:r w:rsidR="00A773CB">
        <w:t xml:space="preserve">variables </w:t>
      </w:r>
      <w:r w:rsidR="00966470" w:rsidRPr="00966470">
        <w:t>varie</w:t>
      </w:r>
      <w:r w:rsidR="00A773CB">
        <w:t>nt</w:t>
      </w:r>
      <w:r w:rsidR="00966470" w:rsidRPr="00966470">
        <w:t xml:space="preserve">. </w:t>
      </w:r>
      <w:r w:rsidR="00F71613">
        <w:t>En effet, comme attendu, les parcell</w:t>
      </w:r>
      <w:r w:rsidR="00A773CB">
        <w:t>es en prairie</w:t>
      </w:r>
      <w:r w:rsidR="003D726D">
        <w:t xml:space="preserve"> (</w:t>
      </w:r>
      <w:r w:rsidR="009C1C3F">
        <w:t xml:space="preserve">Nag et </w:t>
      </w:r>
      <w:proofErr w:type="spellStart"/>
      <w:r w:rsidR="009C1C3F">
        <w:lastRenderedPageBreak/>
        <w:t>Pmo</w:t>
      </w:r>
      <w:proofErr w:type="spellEnd"/>
      <w:r w:rsidR="009C1C3F">
        <w:t>)</w:t>
      </w:r>
      <w:r w:rsidR="00A773CB">
        <w:t xml:space="preserve"> </w:t>
      </w:r>
      <w:r w:rsidR="003D726D">
        <w:t>avaient</w:t>
      </w:r>
      <w:r w:rsidR="00A773CB">
        <w:t xml:space="preserve"> </w:t>
      </w:r>
      <w:r w:rsidR="009C1C3F">
        <w:t>des abondances plus élevées</w:t>
      </w:r>
      <w:r w:rsidR="003D726D">
        <w:t xml:space="preserve"> et permettait d’augmenter la prédiction</w:t>
      </w:r>
      <w:r w:rsidR="0049470F">
        <w:t xml:space="preserve"> moyenne</w:t>
      </w:r>
      <w:r w:rsidR="009C1C3F">
        <w:t xml:space="preserve"> de</w:t>
      </w:r>
      <w:r w:rsidR="007724BD">
        <w:t xml:space="preserve"> l’abondance</w:t>
      </w:r>
      <w:r w:rsidR="003D726D">
        <w:t xml:space="preserve"> de </w:t>
      </w:r>
      <w:r w:rsidR="00F64288">
        <w:t>80</w:t>
      </w:r>
      <w:r w:rsidR="003D726D">
        <w:t xml:space="preserve"> </w:t>
      </w:r>
      <w:proofErr w:type="spellStart"/>
      <w:r w:rsidR="003D726D">
        <w:t>ind</w:t>
      </w:r>
      <w:proofErr w:type="spellEnd"/>
      <w:r w:rsidR="003D726D">
        <w:t>./m². De même</w:t>
      </w:r>
      <w:r w:rsidR="00BD559F">
        <w:t>,</w:t>
      </w:r>
      <w:r w:rsidR="003D726D">
        <w:t xml:space="preserve"> les parcelles en espaces verts urbain</w:t>
      </w:r>
      <w:r w:rsidR="00BD559F">
        <w:t>s</w:t>
      </w:r>
      <w:r w:rsidR="003D726D">
        <w:t xml:space="preserve"> (</w:t>
      </w:r>
      <w:proofErr w:type="spellStart"/>
      <w:r w:rsidR="003D726D">
        <w:t>G</w:t>
      </w:r>
      <w:r w:rsidR="009C1C3F">
        <w:t>ua</w:t>
      </w:r>
      <w:proofErr w:type="spellEnd"/>
      <w:r w:rsidR="003D726D">
        <w:t>)</w:t>
      </w:r>
      <w:r w:rsidR="009C1C3F">
        <w:t xml:space="preserve"> </w:t>
      </w:r>
      <w:r w:rsidR="009B19FE">
        <w:t>augmentaient</w:t>
      </w:r>
      <w:r w:rsidR="009C1C3F">
        <w:t xml:space="preserve"> </w:t>
      </w:r>
      <w:r w:rsidR="009743E4">
        <w:t xml:space="preserve">en moyenne </w:t>
      </w:r>
      <w:r w:rsidR="009B19FE">
        <w:t>les</w:t>
      </w:r>
      <w:r w:rsidR="009C1C3F">
        <w:t xml:space="preserve"> prédictions</w:t>
      </w:r>
      <w:r w:rsidR="009743E4">
        <w:t xml:space="preserve"> </w:t>
      </w:r>
      <w:r w:rsidR="00382D56">
        <w:t>de</w:t>
      </w:r>
      <w:r w:rsidR="009C1C3F">
        <w:t xml:space="preserve"> </w:t>
      </w:r>
      <w:r w:rsidR="00382D56">
        <w:t>l</w:t>
      </w:r>
      <w:r w:rsidR="009C1C3F">
        <w:t xml:space="preserve">’abondance de 50 </w:t>
      </w:r>
      <w:proofErr w:type="spellStart"/>
      <w:r w:rsidR="009C1C3F">
        <w:t>ind</w:t>
      </w:r>
      <w:proofErr w:type="spellEnd"/>
      <w:r w:rsidR="009C1C3F">
        <w:t xml:space="preserve">./m². </w:t>
      </w:r>
      <w:r w:rsidR="00DC2B59">
        <w:t>L</w:t>
      </w:r>
      <w:r w:rsidR="00905B77">
        <w:t xml:space="preserve">es parcelles en Nag, </w:t>
      </w:r>
      <w:proofErr w:type="spellStart"/>
      <w:r w:rsidR="00905B77">
        <w:t>Pmo</w:t>
      </w:r>
      <w:proofErr w:type="spellEnd"/>
      <w:r w:rsidR="00905B77">
        <w:t xml:space="preserve"> et </w:t>
      </w:r>
      <w:proofErr w:type="spellStart"/>
      <w:r w:rsidR="00905B77">
        <w:t>Gua</w:t>
      </w:r>
      <w:proofErr w:type="spellEnd"/>
      <w:r w:rsidR="00905B77">
        <w:t xml:space="preserve"> avaient </w:t>
      </w:r>
      <w:r w:rsidR="00A55834">
        <w:t xml:space="preserve">environ </w:t>
      </w:r>
      <w:r w:rsidR="00905B77">
        <w:t xml:space="preserve">une </w:t>
      </w:r>
      <w:r w:rsidR="00A55834">
        <w:t xml:space="preserve">ou deux </w:t>
      </w:r>
      <w:r w:rsidR="00905B77">
        <w:t>espèce</w:t>
      </w:r>
      <w:r w:rsidR="00A55834">
        <w:t>s</w:t>
      </w:r>
      <w:r w:rsidR="00905B77">
        <w:t xml:space="preserve"> de plus que </w:t>
      </w:r>
      <w:r w:rsidR="003177D2">
        <w:t>les autres occupations</w:t>
      </w:r>
      <w:r w:rsidR="00905B77">
        <w:t xml:space="preserve"> de sol. </w:t>
      </w:r>
      <w:r w:rsidR="009C1C3F">
        <w:t>Les effets ALE montre</w:t>
      </w:r>
      <w:r w:rsidR="000930F1">
        <w:t>nt</w:t>
      </w:r>
      <w:r w:rsidR="009C1C3F">
        <w:t xml:space="preserve"> </w:t>
      </w:r>
      <w:r w:rsidR="00715276">
        <w:t xml:space="preserve">aussi </w:t>
      </w:r>
      <w:r w:rsidR="009C1C3F">
        <w:t>que les parcelles en vigne (</w:t>
      </w:r>
      <w:proofErr w:type="spellStart"/>
      <w:r w:rsidR="004A5B3F">
        <w:t>Viny</w:t>
      </w:r>
      <w:proofErr w:type="spellEnd"/>
      <w:r w:rsidR="009C1C3F">
        <w:t>), en forêt</w:t>
      </w:r>
      <w:r w:rsidR="004A5B3F">
        <w:t xml:space="preserve"> (For)</w:t>
      </w:r>
      <w:r w:rsidR="009C1C3F">
        <w:t xml:space="preserve"> et en culture annuelle (</w:t>
      </w:r>
      <w:proofErr w:type="spellStart"/>
      <w:r w:rsidR="004A5B3F">
        <w:t>Nial</w:t>
      </w:r>
      <w:proofErr w:type="spellEnd"/>
      <w:r w:rsidR="009C1C3F">
        <w:t xml:space="preserve">) </w:t>
      </w:r>
      <w:r w:rsidR="00715276">
        <w:t xml:space="preserve">étaient les occupations de sol qui </w:t>
      </w:r>
      <w:r w:rsidR="00134A56" w:rsidRPr="00134A56">
        <w:t xml:space="preserve">entraînaient </w:t>
      </w:r>
      <w:r w:rsidR="007A35AD">
        <w:t>les plus faibles abondances</w:t>
      </w:r>
      <w:r w:rsidR="00715276">
        <w:t>.</w:t>
      </w:r>
      <w:r w:rsidR="009C1C3F">
        <w:t xml:space="preserve"> </w:t>
      </w:r>
      <w:r w:rsidR="007A35AD">
        <w:t xml:space="preserve">En ce qui concerne la biomasse, </w:t>
      </w:r>
      <w:r w:rsidR="003177D2">
        <w:t>seules les prairies</w:t>
      </w:r>
      <w:r w:rsidR="007A35AD">
        <w:t xml:space="preserve"> permettaient d’augmenter le poids moyen des vers de terre</w:t>
      </w:r>
      <w:r w:rsidR="00905B77">
        <w:t>.</w:t>
      </w:r>
      <w:r w:rsidR="001627F0">
        <w:t xml:space="preserve"> </w:t>
      </w:r>
    </w:p>
    <w:p w14:paraId="7E6C0E32" w14:textId="7DE67EAC" w:rsidR="008D1AD0" w:rsidRDefault="008D1AD0" w:rsidP="00F71613">
      <w:r>
        <w:t>Les variables spatiales exerçaient une forte influence sur les vers de terre. Cette influence ét</w:t>
      </w:r>
      <w:r w:rsidR="001A278A">
        <w:t>ait</w:t>
      </w:r>
      <w:r>
        <w:t xml:space="preserve"> mieux </w:t>
      </w:r>
      <w:r w:rsidR="008C79F8">
        <w:t>représentée</w:t>
      </w:r>
      <w:r>
        <w:t xml:space="preserve"> par la longitude. L’abondance et la richesse taxonomique des vers de terre diminuai</w:t>
      </w:r>
      <w:r w:rsidR="008C79F8">
        <w:t>en</w:t>
      </w:r>
      <w:r>
        <w:t xml:space="preserve">t progressivement selon l’axe ouest – est avec environ une baisse moyenne de 50 </w:t>
      </w:r>
      <w:proofErr w:type="spellStart"/>
      <w:r>
        <w:t>ind</w:t>
      </w:r>
      <w:proofErr w:type="spellEnd"/>
      <w:r>
        <w:t xml:space="preserve">./m². Cependant, la biomasse </w:t>
      </w:r>
      <w:r w:rsidR="007F58F3">
        <w:t>variait faiblement entre l’ouest et l’est</w:t>
      </w:r>
      <w:r>
        <w:t xml:space="preserve"> de la </w:t>
      </w:r>
      <w:r w:rsidR="00071C7C">
        <w:t>France comparé à l’abondance</w:t>
      </w:r>
      <w:r>
        <w:t xml:space="preserve">. Pour la latitude, on observait que l’abondance ne variait pas </w:t>
      </w:r>
      <w:r w:rsidR="009E3825">
        <w:t xml:space="preserve">énormément </w:t>
      </w:r>
      <w:r>
        <w:t>entre 43°N et 4</w:t>
      </w:r>
      <w:r w:rsidR="009E3825">
        <w:t>5</w:t>
      </w:r>
      <w:r>
        <w:t xml:space="preserve">°N mais </w:t>
      </w:r>
      <w:r w:rsidR="009E3825">
        <w:t>augmente</w:t>
      </w:r>
      <w:r>
        <w:t xml:space="preserve"> </w:t>
      </w:r>
      <w:r w:rsidR="009E3825">
        <w:t>progressivement</w:t>
      </w:r>
      <w:r w:rsidR="00AB4DB2">
        <w:t xml:space="preserve"> à partir de ce seuil</w:t>
      </w:r>
      <w:r>
        <w:t>. La richesse augment</w:t>
      </w:r>
      <w:r w:rsidR="000E47CF">
        <w:t>ait</w:t>
      </w:r>
      <w:r w:rsidR="005F06F4">
        <w:t xml:space="preserve"> avec</w:t>
      </w:r>
      <w:r w:rsidR="00D546AC">
        <w:t xml:space="preserve"> la latitude.</w:t>
      </w:r>
    </w:p>
    <w:p w14:paraId="12C4D501" w14:textId="30B4DBAA" w:rsidR="00F71613" w:rsidRDefault="007C3BE1" w:rsidP="00A5670E">
      <w:r>
        <w:t>En ce qui concerne l’effet des variables climatiques, l</w:t>
      </w:r>
      <w:r w:rsidR="00B81C8E">
        <w:t>es</w:t>
      </w:r>
      <w:r>
        <w:t xml:space="preserve"> prédiction</w:t>
      </w:r>
      <w:r w:rsidR="00B81C8E">
        <w:t>s</w:t>
      </w:r>
      <w:r>
        <w:t xml:space="preserve"> </w:t>
      </w:r>
      <w:r w:rsidR="00B81C8E">
        <w:t xml:space="preserve">de l’abondance et </w:t>
      </w:r>
      <w:r>
        <w:t>de la biomasse</w:t>
      </w:r>
      <w:r w:rsidR="00B81C8E">
        <w:t xml:space="preserve"> totale</w:t>
      </w:r>
      <w:r>
        <w:t xml:space="preserve"> </w:t>
      </w:r>
      <w:r w:rsidR="00B81C8E">
        <w:t xml:space="preserve">ont </w:t>
      </w:r>
      <w:r w:rsidR="00A87EF1">
        <w:t>augmenté</w:t>
      </w:r>
      <w:r w:rsidR="00B81C8E">
        <w:t xml:space="preserve"> en dessous de 700 </w:t>
      </w:r>
      <w:r w:rsidR="0034636A" w:rsidRPr="0034636A">
        <w:t>kg m</w:t>
      </w:r>
      <w:r w:rsidR="0034636A" w:rsidRPr="0034636A">
        <w:rPr>
          <w:vertAlign w:val="superscript"/>
        </w:rPr>
        <w:t>-2</w:t>
      </w:r>
      <w:r w:rsidR="00D03C6B">
        <w:t>/</w:t>
      </w:r>
      <w:r w:rsidR="0084735B">
        <w:t>an</w:t>
      </w:r>
      <w:r w:rsidR="00D03C6B">
        <w:rPr>
          <w:vertAlign w:val="superscript"/>
        </w:rPr>
        <w:t xml:space="preserve"> </w:t>
      </w:r>
      <w:r w:rsidR="00B81C8E">
        <w:t>de précipitation annuelle, mais ont diminué au-dessus de ce seuil.</w:t>
      </w:r>
      <w:r w:rsidR="000629DB">
        <w:t xml:space="preserve"> </w:t>
      </w:r>
      <w:r w:rsidR="00691DC4" w:rsidRPr="00691DC4">
        <w:t xml:space="preserve">La communauté des vers de terre a été peu affectée par le rapport entre la variation </w:t>
      </w:r>
      <w:r w:rsidR="00025148">
        <w:t xml:space="preserve">de la </w:t>
      </w:r>
      <w:r w:rsidR="00F257AA">
        <w:t xml:space="preserve">température </w:t>
      </w:r>
      <w:r w:rsidR="00691DC4" w:rsidRPr="00691DC4">
        <w:t>diurne et la variation annuelle</w:t>
      </w:r>
      <w:r w:rsidR="00F257AA">
        <w:t xml:space="preserve"> </w:t>
      </w:r>
      <w:r w:rsidR="00691DC4" w:rsidRPr="00691DC4">
        <w:t>(</w:t>
      </w:r>
      <w:proofErr w:type="spellStart"/>
      <w:r w:rsidR="00691DC4" w:rsidRPr="00691DC4">
        <w:t>Isot</w:t>
      </w:r>
      <w:proofErr w:type="spellEnd"/>
      <w:r w:rsidR="00691DC4" w:rsidRPr="00691DC4">
        <w:t>).</w:t>
      </w:r>
    </w:p>
    <w:p w14:paraId="35520EC8" w14:textId="5BA14675" w:rsidR="00966470" w:rsidRDefault="008E0BD2" w:rsidP="00A5670E">
      <w:r>
        <w:t xml:space="preserve">Pour </w:t>
      </w:r>
      <w:r w:rsidR="007E48BC">
        <w:t xml:space="preserve">les paramètres du sol, l’augmentation du </w:t>
      </w:r>
      <w:proofErr w:type="spellStart"/>
      <w:r w:rsidR="0012533C">
        <w:t>CaCO</w:t>
      </w:r>
      <w:proofErr w:type="spellEnd"/>
      <w:r w:rsidR="0012533C">
        <w:t>₃</w:t>
      </w:r>
      <w:r w:rsidR="007E48BC">
        <w:t xml:space="preserve"> jusqu’à environ 10 </w:t>
      </w:r>
      <w:r w:rsidR="007E48BC" w:rsidRPr="007E48BC">
        <w:t>g·kg</w:t>
      </w:r>
      <w:r w:rsidR="007E48BC" w:rsidRPr="007E48BC">
        <w:rPr>
          <w:vertAlign w:val="superscript"/>
        </w:rPr>
        <w:t>−1</w:t>
      </w:r>
      <w:r w:rsidR="007E48BC">
        <w:t xml:space="preserve"> </w:t>
      </w:r>
      <w:r w:rsidR="002847F4">
        <w:t>entrainait</w:t>
      </w:r>
      <w:r w:rsidR="007E48BC">
        <w:t xml:space="preserve"> </w:t>
      </w:r>
      <w:r w:rsidR="00194E9C">
        <w:t xml:space="preserve">une augmentation </w:t>
      </w:r>
      <w:r w:rsidR="007E48BC">
        <w:t>des prédiction</w:t>
      </w:r>
      <w:r w:rsidR="00194E9C">
        <w:t>s</w:t>
      </w:r>
      <w:r w:rsidR="007E48BC">
        <w:t xml:space="preserve"> de </w:t>
      </w:r>
      <w:r w:rsidR="00194E9C">
        <w:t xml:space="preserve">25 </w:t>
      </w:r>
      <w:proofErr w:type="spellStart"/>
      <w:r w:rsidR="00194E9C">
        <w:t>ind</w:t>
      </w:r>
      <w:proofErr w:type="spellEnd"/>
      <w:r w:rsidR="00194E9C">
        <w:t xml:space="preserve">./m² pour </w:t>
      </w:r>
      <w:r w:rsidR="007E48BC">
        <w:t>l’abondance et de</w:t>
      </w:r>
      <w:r w:rsidR="00194E9C">
        <w:t xml:space="preserve"> 15 g/m² pour</w:t>
      </w:r>
      <w:r w:rsidR="007E48BC">
        <w:t xml:space="preserve"> la biomasse</w:t>
      </w:r>
      <w:r w:rsidR="00194E9C">
        <w:t xml:space="preserve">. Cependant, le </w:t>
      </w:r>
      <w:proofErr w:type="spellStart"/>
      <w:r w:rsidR="0012533C">
        <w:t>CaCO</w:t>
      </w:r>
      <w:proofErr w:type="spellEnd"/>
      <w:r w:rsidR="0012533C">
        <w:t>₃</w:t>
      </w:r>
      <w:r w:rsidR="006047D3">
        <w:t xml:space="preserve"> </w:t>
      </w:r>
      <w:r w:rsidR="00145807">
        <w:t>au-dessus</w:t>
      </w:r>
      <w:r w:rsidR="00D47CD6">
        <w:t xml:space="preserve"> </w:t>
      </w:r>
      <w:r w:rsidR="006047D3">
        <w:t>de</w:t>
      </w:r>
      <w:r w:rsidR="00D47CD6">
        <w:t xml:space="preserve"> </w:t>
      </w:r>
      <w:r w:rsidR="006047D3">
        <w:t xml:space="preserve">10 </w:t>
      </w:r>
      <w:r w:rsidR="006047D3" w:rsidRPr="007E48BC">
        <w:t>g·kg</w:t>
      </w:r>
      <w:r w:rsidR="006047D3" w:rsidRPr="007E48BC">
        <w:rPr>
          <w:vertAlign w:val="superscript"/>
        </w:rPr>
        <w:t>−1</w:t>
      </w:r>
      <w:r w:rsidR="006047D3">
        <w:t xml:space="preserve"> </w:t>
      </w:r>
      <w:r w:rsidR="00194E9C">
        <w:t xml:space="preserve">conduisait à </w:t>
      </w:r>
      <w:r w:rsidR="00D47CD6">
        <w:t>une diminution des ver</w:t>
      </w:r>
      <w:r w:rsidR="00981A58">
        <w:t>s</w:t>
      </w:r>
      <w:r w:rsidR="00D47CD6">
        <w:t xml:space="preserve"> de</w:t>
      </w:r>
      <w:r w:rsidR="00145807">
        <w:t xml:space="preserve"> terre</w:t>
      </w:r>
      <w:r w:rsidR="002847F4">
        <w:t xml:space="preserve">. </w:t>
      </w:r>
      <w:r w:rsidR="00D20C4E">
        <w:t xml:space="preserve">Le phosphore avait des effets négatifs sur les vers de terre alors que l’azote augmentait la </w:t>
      </w:r>
      <w:r w:rsidR="003E0D99">
        <w:t>communauté</w:t>
      </w:r>
      <w:r w:rsidR="00D20C4E">
        <w:t xml:space="preserve"> des vers de terre</w:t>
      </w:r>
      <w:r w:rsidR="003E0D99">
        <w:t xml:space="preserve">. La texture du sol (teneur en argile et en limon) </w:t>
      </w:r>
      <w:r w:rsidR="0089189A">
        <w:t xml:space="preserve">n’a pas influencé les prédictions de l’abondance totale jusqu’à 40 </w:t>
      </w:r>
      <w:r w:rsidR="0089189A" w:rsidRPr="007E48BC">
        <w:t>g·kg</w:t>
      </w:r>
      <w:r w:rsidR="0089189A" w:rsidRPr="007E48BC">
        <w:rPr>
          <w:vertAlign w:val="superscript"/>
        </w:rPr>
        <w:t>−1</w:t>
      </w:r>
      <w:r w:rsidR="0089189A">
        <w:t xml:space="preserve">, niveau auquel l’abondance </w:t>
      </w:r>
      <w:r w:rsidR="00E46137">
        <w:t>a</w:t>
      </w:r>
      <w:r w:rsidR="0089189A">
        <w:t xml:space="preserve"> commenc</w:t>
      </w:r>
      <w:r w:rsidR="005A04A0">
        <w:t>é</w:t>
      </w:r>
      <w:r w:rsidR="0089189A">
        <w:t xml:space="preserve"> à augmenter pour atteindre une hausse moyenne de 45 </w:t>
      </w:r>
      <w:proofErr w:type="spellStart"/>
      <w:r w:rsidR="0089189A">
        <w:t>ind</w:t>
      </w:r>
      <w:proofErr w:type="spellEnd"/>
      <w:r w:rsidR="0089189A">
        <w:t>./m². La texture avait peu d’influence sur la biomasse et la richesse totale.</w:t>
      </w:r>
    </w:p>
    <w:p w14:paraId="7215C3CF" w14:textId="77777777" w:rsidR="007E0047" w:rsidRPr="00F81BC6" w:rsidRDefault="007E0047" w:rsidP="007E0047">
      <w:pPr>
        <w:pStyle w:val="Heading2"/>
        <w:rPr>
          <w:rFonts w:cs="Times New Roman"/>
        </w:rPr>
      </w:pPr>
      <w:r w:rsidRPr="00F81BC6">
        <w:rPr>
          <w:rFonts w:cs="Times New Roman"/>
        </w:rPr>
        <w:t>Répartition spatiale des vers de terre à l’échelle de la France</w:t>
      </w:r>
    </w:p>
    <w:p w14:paraId="4805CA6B" w14:textId="3685D588" w:rsidR="007E0047" w:rsidRDefault="007E0047" w:rsidP="007E0047">
      <w:r>
        <w:t xml:space="preserve">La fig. </w:t>
      </w:r>
      <w:r w:rsidR="00E67ABA">
        <w:t>5</w:t>
      </w:r>
      <w:r>
        <w:t xml:space="preserve"> montre la répartition spatiale prédite de la communauté des vers de terre en France métropolitaine (hors Corse). L’abondance totale variait de 0 à 530 </w:t>
      </w:r>
      <w:proofErr w:type="spellStart"/>
      <w:r>
        <w:t>ind</w:t>
      </w:r>
      <w:proofErr w:type="spellEnd"/>
      <w:r>
        <w:t xml:space="preserve">./m² avec une moyenne de 192 </w:t>
      </w:r>
      <w:proofErr w:type="spellStart"/>
      <w:r>
        <w:t>ind</w:t>
      </w:r>
      <w:proofErr w:type="spellEnd"/>
      <w:r>
        <w:t xml:space="preserve">./m² par parcelle (Fig. </w:t>
      </w:r>
      <w:r w:rsidR="00E67ABA">
        <w:t>5</w:t>
      </w:r>
      <w:r>
        <w:t xml:space="preserve">a). La biomasse moyenne était de 72 g/m² (minimum = 0 et </w:t>
      </w:r>
      <w:r>
        <w:lastRenderedPageBreak/>
        <w:t xml:space="preserve">maximum = 196 ; Fig. </w:t>
      </w:r>
      <w:r w:rsidR="00E67ABA">
        <w:t>5</w:t>
      </w:r>
      <w:r>
        <w:t xml:space="preserve">b) alors que la richesse taxonomique totale allait de 0 à 10 avec une moyenne de 5 espèces par parcelle (Fig. </w:t>
      </w:r>
      <w:r w:rsidR="00E67ABA">
        <w:t>5</w:t>
      </w:r>
      <w:r>
        <w:t xml:space="preserve">c). Nous avons constaté que la communauté des vers de terre était plus importante dans les parcelles en prairie avec une abondance moyenne de 296 </w:t>
      </w:r>
      <w:proofErr w:type="spellStart"/>
      <w:r>
        <w:t>ind</w:t>
      </w:r>
      <w:proofErr w:type="spellEnd"/>
      <w:r>
        <w:t xml:space="preserve">./m², une biomasse moyenne de 114 g/m² et une richesse taxonomique moyenne de 7 espèces par parcelle. Ces parcelles de prairie se trouvaient en nombre élevé dans le nord-ouest et dans le centre du pays. A l’inverse, ce sont les parcelles en culture et en vigne qui </w:t>
      </w:r>
      <w:r w:rsidRPr="00C57AC5">
        <w:t xml:space="preserve">présentaient </w:t>
      </w:r>
      <w:r>
        <w:t xml:space="preserve">les plus faibles communautés de vers de terre (ANNEXE XX). La fig. </w:t>
      </w:r>
      <w:r w:rsidR="00E67ABA">
        <w:t>5</w:t>
      </w:r>
      <w:r>
        <w:t xml:space="preserve">d représente la diversité approximative des vers de terre issus de la superposition de la carte de l’abondance et la carte de la richesse taxonomique. On observe que le sud-est du pays présentait une diversité très faible à faible alors que la partie sud-ouest avait une diversité moyenne. </w:t>
      </w:r>
    </w:p>
    <w:p w14:paraId="21334C35" w14:textId="77777777" w:rsidR="007E0047" w:rsidRDefault="007E0047" w:rsidP="007E0047">
      <w:pPr>
        <w:jc w:val="center"/>
      </w:pPr>
      <w:r>
        <w:rPr>
          <w:noProof/>
        </w:rPr>
        <w:drawing>
          <wp:inline distT="0" distB="0" distL="0" distR="0" wp14:anchorId="7DAD176E" wp14:editId="31012978">
            <wp:extent cx="5947410" cy="4118610"/>
            <wp:effectExtent l="0" t="0" r="0" b="0"/>
            <wp:docPr id="1107496627" name="Image 32" descr="Une image contenant texte, cart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96627" name="Image 32" descr="Une image contenant texte, carte, diagramme&#10;&#10;Description générée automatiqueme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7410" cy="4118610"/>
                    </a:xfrm>
                    <a:prstGeom prst="rect">
                      <a:avLst/>
                    </a:prstGeom>
                    <a:noFill/>
                    <a:ln>
                      <a:noFill/>
                    </a:ln>
                  </pic:spPr>
                </pic:pic>
              </a:graphicData>
            </a:graphic>
          </wp:inline>
        </w:drawing>
      </w:r>
    </w:p>
    <w:p w14:paraId="47FF3EDB" w14:textId="69ED14D6" w:rsidR="007E0047" w:rsidRDefault="007E0047" w:rsidP="007E0047">
      <w:pPr>
        <w:pStyle w:val="Heading4"/>
      </w:pPr>
      <w:r w:rsidRPr="00FF6E47">
        <w:t xml:space="preserve">Fig. </w:t>
      </w:r>
      <w:r w:rsidR="00E67ABA">
        <w:t>5</w:t>
      </w:r>
      <w:r w:rsidRPr="00FF6E47">
        <w:t xml:space="preserve"> : </w:t>
      </w:r>
      <w:r w:rsidRPr="00C06AE2">
        <w:t>Distribution spatiale prédite de</w:t>
      </w:r>
      <w:r>
        <w:t>,</w:t>
      </w:r>
      <w:r w:rsidRPr="00FF6E47">
        <w:t xml:space="preserve"> (</w:t>
      </w:r>
      <w:r>
        <w:t>a</w:t>
      </w:r>
      <w:r w:rsidRPr="00FF6E47">
        <w:t>) abondance totale (</w:t>
      </w:r>
      <w:proofErr w:type="spellStart"/>
      <w:r w:rsidRPr="00FF6E47">
        <w:t>ind</w:t>
      </w:r>
      <w:proofErr w:type="spellEnd"/>
      <w:r>
        <w:t>.</w:t>
      </w:r>
      <w:r w:rsidRPr="00FF6E47">
        <w:t>/m²), (</w:t>
      </w:r>
      <w:r>
        <w:t>b</w:t>
      </w:r>
      <w:r w:rsidRPr="00FF6E47">
        <w:t>) biomasse totale (g/m²), (</w:t>
      </w:r>
      <w:r>
        <w:t>c</w:t>
      </w:r>
      <w:r w:rsidRPr="00FF6E47">
        <w:t>) richesse taxonomique totale (</w:t>
      </w:r>
      <w:r>
        <w:t>nombre de taxons dans la parcelle</w:t>
      </w:r>
      <w:r w:rsidRPr="00FF6E47">
        <w:t>)</w:t>
      </w:r>
      <w:r>
        <w:t xml:space="preserve"> et (d) la diversité approximative de vers de terre.</w:t>
      </w:r>
    </w:p>
    <w:p w14:paraId="58E62F10" w14:textId="77777777" w:rsidR="000E71BE" w:rsidRDefault="000E71BE" w:rsidP="000E71BE"/>
    <w:p w14:paraId="1C1FF349" w14:textId="77777777" w:rsidR="00C55630" w:rsidRPr="00F81BC6" w:rsidRDefault="00C55630" w:rsidP="0037320E">
      <w:pPr>
        <w:pStyle w:val="Heading1"/>
        <w:rPr>
          <w:rFonts w:cs="Times New Roman"/>
        </w:rPr>
      </w:pPr>
      <w:r w:rsidRPr="00F81BC6">
        <w:rPr>
          <w:rFonts w:cs="Times New Roman"/>
        </w:rPr>
        <w:lastRenderedPageBreak/>
        <w:t>Discussion</w:t>
      </w:r>
    </w:p>
    <w:p w14:paraId="4D7E134F" w14:textId="30A78AE1" w:rsidR="002878AB" w:rsidRPr="00676419" w:rsidRDefault="001843F0" w:rsidP="00D86FFE">
      <w:pPr>
        <w:rPr>
          <w:rFonts w:cs="Times New Roman"/>
          <w:szCs w:val="24"/>
        </w:rPr>
      </w:pPr>
      <w:r w:rsidRPr="00F81BC6">
        <w:rPr>
          <w:rFonts w:cs="Times New Roman"/>
        </w:rPr>
        <w:t>Dans cette étude, nous avons utilisé</w:t>
      </w:r>
      <w:r w:rsidR="00B96B9F" w:rsidRPr="00F81BC6">
        <w:rPr>
          <w:rFonts w:cs="Times New Roman"/>
        </w:rPr>
        <w:t xml:space="preserve"> la base de données </w:t>
      </w:r>
      <w:proofErr w:type="spellStart"/>
      <w:r w:rsidR="00B96B9F" w:rsidRPr="00F81BC6">
        <w:rPr>
          <w:rFonts w:cs="Times New Roman"/>
        </w:rPr>
        <w:t>LandWorm</w:t>
      </w:r>
      <w:proofErr w:type="spellEnd"/>
      <w:r w:rsidR="00B96B9F" w:rsidRPr="00F81BC6">
        <w:rPr>
          <w:rFonts w:cs="Times New Roman"/>
        </w:rPr>
        <w:t xml:space="preserve"> </w:t>
      </w:r>
      <w:r w:rsidR="00B96B9F" w:rsidRPr="00F81BC6">
        <w:rPr>
          <w:rFonts w:cs="Times New Roman"/>
          <w:szCs w:val="24"/>
        </w:rPr>
        <w:t>(2023-2026 FRB-MTE-OFB)</w:t>
      </w:r>
      <w:r w:rsidR="00B96B9F" w:rsidRPr="00F81BC6">
        <w:rPr>
          <w:rFonts w:cs="Times New Roman"/>
        </w:rPr>
        <w:t xml:space="preserve">, qui comprend les communautés de vers de terre à travers la France métropolitaine dans des conditions variées d'utilisation des sols </w:t>
      </w:r>
      <w:r w:rsidRPr="00F81BC6">
        <w:rPr>
          <w:rFonts w:cs="Times New Roman"/>
        </w:rPr>
        <w:t xml:space="preserve">pour prédire </w:t>
      </w:r>
      <w:r w:rsidR="00C00155" w:rsidRPr="00F81BC6">
        <w:rPr>
          <w:rFonts w:cs="Times New Roman"/>
        </w:rPr>
        <w:t xml:space="preserve">l’abondance totale, la biomasse totale et la richesse taxonomique totale </w:t>
      </w:r>
      <w:r w:rsidR="00493782" w:rsidRPr="00F81BC6">
        <w:rPr>
          <w:rFonts w:cs="Times New Roman"/>
        </w:rPr>
        <w:t>des vers de terre</w:t>
      </w:r>
      <w:r w:rsidRPr="00F81BC6">
        <w:rPr>
          <w:rFonts w:cs="Times New Roman"/>
        </w:rPr>
        <w:t xml:space="preserve">. </w:t>
      </w:r>
      <w:r w:rsidR="00AD02BC" w:rsidRPr="00F81BC6">
        <w:rPr>
          <w:rFonts w:cs="Times New Roman"/>
        </w:rPr>
        <w:t>N</w:t>
      </w:r>
      <w:r w:rsidR="00AB244F" w:rsidRPr="00F81BC6">
        <w:rPr>
          <w:rFonts w:cs="Times New Roman"/>
        </w:rPr>
        <w:t xml:space="preserve">ous avons </w:t>
      </w:r>
      <w:r w:rsidR="00AD02BC" w:rsidRPr="00F81BC6">
        <w:rPr>
          <w:rFonts w:cs="Times New Roman"/>
        </w:rPr>
        <w:t>utilisé</w:t>
      </w:r>
      <w:r w:rsidR="00AB244F" w:rsidRPr="00F81BC6">
        <w:rPr>
          <w:rFonts w:cs="Times New Roman"/>
        </w:rPr>
        <w:t xml:space="preserve"> plusieurs algorithmes </w:t>
      </w:r>
      <w:proofErr w:type="spellStart"/>
      <w:r w:rsidR="004759E6" w:rsidRPr="00F81BC6">
        <w:rPr>
          <w:rFonts w:cs="Times New Roman"/>
        </w:rPr>
        <w:t>SDM</w:t>
      </w:r>
      <w:r w:rsidR="00BC15EB" w:rsidRPr="00F81BC6">
        <w:rPr>
          <w:rFonts w:cs="Times New Roman"/>
        </w:rPr>
        <w:t>s</w:t>
      </w:r>
      <w:proofErr w:type="spellEnd"/>
      <w:r w:rsidR="004759E6" w:rsidRPr="00F81BC6">
        <w:rPr>
          <w:rFonts w:cs="Times New Roman"/>
        </w:rPr>
        <w:t xml:space="preserve"> </w:t>
      </w:r>
      <w:r w:rsidR="00AB244F" w:rsidRPr="00F81BC6">
        <w:rPr>
          <w:rFonts w:cs="Times New Roman"/>
        </w:rPr>
        <w:t>pour comparer le</w:t>
      </w:r>
      <w:r w:rsidR="00BF5A1F">
        <w:rPr>
          <w:rFonts w:cs="Times New Roman"/>
        </w:rPr>
        <w:t>ur</w:t>
      </w:r>
      <w:r w:rsidR="00AC673E">
        <w:rPr>
          <w:rFonts w:cs="Times New Roman"/>
        </w:rPr>
        <w:t>s</w:t>
      </w:r>
      <w:r w:rsidR="00AB244F" w:rsidRPr="00F81BC6">
        <w:rPr>
          <w:rFonts w:cs="Times New Roman"/>
        </w:rPr>
        <w:t xml:space="preserve"> performances et sélectionner le modèle le plus performant pour </w:t>
      </w:r>
      <w:r w:rsidR="009F5CDC">
        <w:rPr>
          <w:rFonts w:cs="Times New Roman"/>
        </w:rPr>
        <w:t>prédire</w:t>
      </w:r>
      <w:r w:rsidR="00AB244F" w:rsidRPr="00F81BC6">
        <w:rPr>
          <w:rFonts w:cs="Times New Roman"/>
        </w:rPr>
        <w:t xml:space="preserve"> la répartition spatiale des vers de terre.</w:t>
      </w:r>
      <w:r w:rsidR="00AD02BC" w:rsidRPr="00F81BC6">
        <w:rPr>
          <w:rFonts w:cs="Times New Roman"/>
        </w:rPr>
        <w:t xml:space="preserve"> </w:t>
      </w:r>
      <w:r w:rsidR="00F26FC4" w:rsidRPr="00F81BC6">
        <w:rPr>
          <w:rFonts w:cs="Times New Roman"/>
        </w:rPr>
        <w:t xml:space="preserve">Les premiers résultats notables que nous avons obtenus concernent la précision estimée de </w:t>
      </w:r>
      <w:r w:rsidR="00156815" w:rsidRPr="00F81BC6">
        <w:rPr>
          <w:rFonts w:cs="Times New Roman"/>
        </w:rPr>
        <w:t>nos modèles qui</w:t>
      </w:r>
      <w:r w:rsidR="001234DD" w:rsidRPr="00F81BC6">
        <w:rPr>
          <w:rFonts w:cs="Times New Roman"/>
        </w:rPr>
        <w:t xml:space="preserve"> </w:t>
      </w:r>
      <w:r w:rsidR="00EB15D1" w:rsidRPr="00F81BC6">
        <w:rPr>
          <w:rFonts w:cs="Times New Roman"/>
        </w:rPr>
        <w:t>permettent</w:t>
      </w:r>
      <w:r w:rsidR="001234DD" w:rsidRPr="00F81BC6">
        <w:rPr>
          <w:rFonts w:cs="Times New Roman"/>
        </w:rPr>
        <w:t xml:space="preserve"> de prédire</w:t>
      </w:r>
      <w:r w:rsidR="007D7032" w:rsidRPr="00F81BC6">
        <w:rPr>
          <w:rFonts w:cs="Times New Roman"/>
        </w:rPr>
        <w:t xml:space="preserve"> la </w:t>
      </w:r>
      <w:r w:rsidR="00EB15D1" w:rsidRPr="00F81BC6">
        <w:rPr>
          <w:rFonts w:cs="Times New Roman"/>
        </w:rPr>
        <w:t>biomasse</w:t>
      </w:r>
      <w:r w:rsidR="00AC673E">
        <w:rPr>
          <w:rFonts w:cs="Times New Roman"/>
        </w:rPr>
        <w:t xml:space="preserve"> totale </w:t>
      </w:r>
      <w:r w:rsidR="00AC673E" w:rsidRPr="00F81BC6">
        <w:rPr>
          <w:rFonts w:cs="Times New Roman"/>
        </w:rPr>
        <w:t>avec</w:t>
      </w:r>
      <w:r w:rsidR="007D7032" w:rsidRPr="00F81BC6">
        <w:rPr>
          <w:rFonts w:cs="Times New Roman"/>
        </w:rPr>
        <w:t xml:space="preserve"> un R² de 0.35</w:t>
      </w:r>
      <w:r w:rsidR="009E2FC4" w:rsidRPr="00F81BC6">
        <w:rPr>
          <w:rFonts w:cs="Times New Roman"/>
        </w:rPr>
        <w:t xml:space="preserve"> (RMSE = </w:t>
      </w:r>
      <w:r w:rsidR="00CE56AA" w:rsidRPr="00F81BC6">
        <w:rPr>
          <w:rFonts w:cs="Times New Roman"/>
        </w:rPr>
        <w:t>8.76 g/m²)</w:t>
      </w:r>
      <w:r w:rsidR="007D7032" w:rsidRPr="00F81BC6">
        <w:rPr>
          <w:rFonts w:cs="Times New Roman"/>
        </w:rPr>
        <w:t>, l’abondance</w:t>
      </w:r>
      <w:r w:rsidR="00AC673E">
        <w:rPr>
          <w:rFonts w:cs="Times New Roman"/>
        </w:rPr>
        <w:t xml:space="preserve"> totale</w:t>
      </w:r>
      <w:r w:rsidR="007D7032" w:rsidRPr="00F81BC6">
        <w:rPr>
          <w:rFonts w:cs="Times New Roman"/>
        </w:rPr>
        <w:t xml:space="preserve"> avec un R² de 0.4</w:t>
      </w:r>
      <w:r w:rsidR="009E2FC4" w:rsidRPr="00F81BC6">
        <w:rPr>
          <w:rFonts w:cs="Times New Roman"/>
        </w:rPr>
        <w:t xml:space="preserve">3 (RMSE = 25 </w:t>
      </w:r>
      <w:proofErr w:type="spellStart"/>
      <w:r w:rsidR="009E2FC4" w:rsidRPr="00F81BC6">
        <w:rPr>
          <w:rFonts w:cs="Times New Roman"/>
        </w:rPr>
        <w:t>ind</w:t>
      </w:r>
      <w:proofErr w:type="spellEnd"/>
      <w:r w:rsidR="009E2FC4" w:rsidRPr="00F81BC6">
        <w:rPr>
          <w:rFonts w:cs="Times New Roman"/>
        </w:rPr>
        <w:t xml:space="preserve">./m²) </w:t>
      </w:r>
      <w:r w:rsidR="00CE56AA" w:rsidRPr="00F81BC6">
        <w:rPr>
          <w:rFonts w:cs="Times New Roman"/>
        </w:rPr>
        <w:t>et la richesse</w:t>
      </w:r>
      <w:r w:rsidR="00D90097">
        <w:rPr>
          <w:rFonts w:cs="Times New Roman"/>
        </w:rPr>
        <w:t xml:space="preserve"> taxonomique totale</w:t>
      </w:r>
      <w:r w:rsidR="008604BB" w:rsidRPr="00F81BC6">
        <w:rPr>
          <w:rFonts w:cs="Times New Roman"/>
        </w:rPr>
        <w:t xml:space="preserve"> avec un R² de 0.59 (RMSE = 1.7 espèce </w:t>
      </w:r>
      <w:r w:rsidR="00EB15D1" w:rsidRPr="00F81BC6">
        <w:rPr>
          <w:rFonts w:cs="Times New Roman"/>
        </w:rPr>
        <w:t xml:space="preserve">par parcelle). </w:t>
      </w:r>
      <w:r w:rsidRPr="00F81BC6">
        <w:rPr>
          <w:rFonts w:cs="Times New Roman"/>
        </w:rPr>
        <w:t xml:space="preserve">Nous avons observé que </w:t>
      </w:r>
      <w:r w:rsidR="00BA1914" w:rsidRPr="00F81BC6">
        <w:rPr>
          <w:rFonts w:cs="Times New Roman"/>
        </w:rPr>
        <w:t>la répartition spatiale des vers de terre en France est principalement due à l</w:t>
      </w:r>
      <w:r w:rsidR="00313E79" w:rsidRPr="00F81BC6">
        <w:rPr>
          <w:rFonts w:cs="Times New Roman"/>
        </w:rPr>
        <w:t>’</w:t>
      </w:r>
      <w:r w:rsidR="00BA1914" w:rsidRPr="00F81BC6">
        <w:rPr>
          <w:rFonts w:cs="Times New Roman"/>
        </w:rPr>
        <w:t>occupation du sol et aux variables spatiales</w:t>
      </w:r>
      <w:r w:rsidR="009F3569" w:rsidRPr="00F81BC6">
        <w:rPr>
          <w:rFonts w:cs="Times New Roman"/>
        </w:rPr>
        <w:t>,</w:t>
      </w:r>
      <w:r w:rsidR="00BA1914" w:rsidRPr="00F81BC6">
        <w:rPr>
          <w:rFonts w:cs="Times New Roman"/>
        </w:rPr>
        <w:t xml:space="preserve"> notamment avec la longitude.</w:t>
      </w:r>
      <w:r w:rsidR="000C76CF" w:rsidRPr="00F81BC6">
        <w:rPr>
          <w:rFonts w:cs="Times New Roman"/>
        </w:rPr>
        <w:t xml:space="preserve"> </w:t>
      </w:r>
      <w:r w:rsidR="00A33C72" w:rsidRPr="00A33C72">
        <w:rPr>
          <w:rFonts w:cs="Times New Roman"/>
        </w:rPr>
        <w:t xml:space="preserve">Notre étude a permis de créer des cartes de prédiction de la communauté des vers de terre, fournissant </w:t>
      </w:r>
      <w:r w:rsidR="003E43AB">
        <w:rPr>
          <w:rFonts w:cs="Times New Roman"/>
        </w:rPr>
        <w:t xml:space="preserve">ainsi </w:t>
      </w:r>
      <w:r w:rsidR="00A33C72" w:rsidRPr="00A33C72">
        <w:rPr>
          <w:rFonts w:cs="Times New Roman"/>
        </w:rPr>
        <w:t>des données de référence précises</w:t>
      </w:r>
      <w:r w:rsidR="008606B7">
        <w:rPr>
          <w:rFonts w:cs="Times New Roman"/>
        </w:rPr>
        <w:t xml:space="preserve"> et </w:t>
      </w:r>
      <w:r w:rsidR="00A33C72" w:rsidRPr="00A33C72">
        <w:rPr>
          <w:rFonts w:cs="Times New Roman"/>
        </w:rPr>
        <w:t xml:space="preserve">sensibilisant à la protection de la biodiversité du sol et </w:t>
      </w:r>
      <w:r w:rsidR="005B078A">
        <w:rPr>
          <w:rFonts w:cs="Times New Roman"/>
        </w:rPr>
        <w:t>donc des</w:t>
      </w:r>
      <w:r w:rsidR="00A33C72" w:rsidRPr="00A33C72">
        <w:rPr>
          <w:rFonts w:cs="Times New Roman"/>
        </w:rPr>
        <w:t xml:space="preserve"> services écosystémiques associés</w:t>
      </w:r>
      <w:r w:rsidR="004E0EAD">
        <w:rPr>
          <w:rFonts w:cs="Times New Roman"/>
        </w:rPr>
        <w:t>.</w:t>
      </w:r>
      <w:r w:rsidR="008606B7">
        <w:rPr>
          <w:rFonts w:cs="Times New Roman"/>
          <w:szCs w:val="24"/>
        </w:rPr>
        <w:t xml:space="preserve"> </w:t>
      </w:r>
      <w:r w:rsidR="00101C00" w:rsidRPr="00F81BC6">
        <w:rPr>
          <w:rFonts w:cs="Times New Roman"/>
        </w:rPr>
        <w:t xml:space="preserve">Toutes les étapes de la </w:t>
      </w:r>
      <w:r w:rsidR="00C11E73">
        <w:rPr>
          <w:rFonts w:cs="Times New Roman"/>
        </w:rPr>
        <w:t>stratégie</w:t>
      </w:r>
      <w:r w:rsidR="007932F5" w:rsidRPr="00F81BC6">
        <w:rPr>
          <w:rFonts w:cs="Times New Roman"/>
        </w:rPr>
        <w:t xml:space="preserve"> de modélisation ont</w:t>
      </w:r>
      <w:r w:rsidR="00101C00" w:rsidRPr="00F81BC6">
        <w:rPr>
          <w:rFonts w:cs="Times New Roman"/>
        </w:rPr>
        <w:t xml:space="preserve"> été rapportée</w:t>
      </w:r>
      <w:r w:rsidR="00CE3F1C" w:rsidRPr="00F81BC6">
        <w:rPr>
          <w:rFonts w:cs="Times New Roman"/>
        </w:rPr>
        <w:t>s</w:t>
      </w:r>
      <w:r w:rsidR="00101C00" w:rsidRPr="00F81BC6">
        <w:rPr>
          <w:rFonts w:cs="Times New Roman"/>
        </w:rPr>
        <w:t xml:space="preserve"> sous forme de protocole ODMAP (</w:t>
      </w:r>
      <w:r w:rsidR="007932F5" w:rsidRPr="00F81BC6">
        <w:rPr>
          <w:rFonts w:cs="Times New Roman"/>
        </w:rPr>
        <w:t>ANNEX XX</w:t>
      </w:r>
      <w:r w:rsidR="00101C00" w:rsidRPr="00F81BC6">
        <w:rPr>
          <w:rFonts w:cs="Times New Roman"/>
        </w:rPr>
        <w:t xml:space="preserve"> ), comme recommandé par </w:t>
      </w:r>
      <w:r w:rsidR="007932F5" w:rsidRPr="00F81BC6">
        <w:rPr>
          <w:rFonts w:cs="Times New Roman"/>
        </w:rPr>
        <w:fldChar w:fldCharType="begin"/>
      </w:r>
      <w:r w:rsidR="00394841">
        <w:rPr>
          <w:rFonts w:cs="Times New Roman"/>
        </w:rPr>
        <w:instrText xml:space="preserve"> ADDIN ZOTERO_ITEM CSL_CITATION {"citationID":"cEA50KlJ","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rsidR="007932F5" w:rsidRPr="00F81BC6">
        <w:rPr>
          <w:rFonts w:cs="Times New Roman"/>
        </w:rPr>
        <w:fldChar w:fldCharType="separate"/>
      </w:r>
      <w:r w:rsidR="007932F5" w:rsidRPr="00F81BC6">
        <w:rPr>
          <w:rFonts w:cs="Times New Roman"/>
        </w:rPr>
        <w:t xml:space="preserve">Zurell et al. </w:t>
      </w:r>
      <w:r w:rsidR="00B76A39" w:rsidRPr="00F81BC6">
        <w:rPr>
          <w:rFonts w:cs="Times New Roman"/>
        </w:rPr>
        <w:t>(</w:t>
      </w:r>
      <w:r w:rsidR="007932F5" w:rsidRPr="00F81BC6">
        <w:rPr>
          <w:rFonts w:cs="Times New Roman"/>
        </w:rPr>
        <w:t>2020)</w:t>
      </w:r>
      <w:r w:rsidR="007932F5" w:rsidRPr="00F81BC6">
        <w:rPr>
          <w:rFonts w:cs="Times New Roman"/>
        </w:rPr>
        <w:fldChar w:fldCharType="end"/>
      </w:r>
      <w:r w:rsidR="00101C00" w:rsidRPr="00F81BC6">
        <w:rPr>
          <w:rFonts w:cs="Times New Roman"/>
        </w:rPr>
        <w:t>.</w:t>
      </w:r>
      <w:r w:rsidR="00E723FE" w:rsidRPr="00F81BC6">
        <w:rPr>
          <w:rFonts w:cs="Times New Roman"/>
        </w:rPr>
        <w:t xml:space="preserve"> </w:t>
      </w:r>
    </w:p>
    <w:p w14:paraId="7E89716B" w14:textId="2CE7A3A7" w:rsidR="00D46568" w:rsidRDefault="00E643B3" w:rsidP="00D86FFE">
      <w:pPr>
        <w:rPr>
          <w:rFonts w:cs="Times New Roman"/>
          <w:szCs w:val="24"/>
        </w:rPr>
      </w:pPr>
      <w:r w:rsidRPr="00F81BC6">
        <w:rPr>
          <w:rFonts w:cs="Times New Roman"/>
        </w:rPr>
        <w:t>Dans cette étude, n</w:t>
      </w:r>
      <w:r w:rsidR="005A1D4D" w:rsidRPr="00F81BC6">
        <w:rPr>
          <w:rFonts w:cs="Times New Roman"/>
        </w:rPr>
        <w:t xml:space="preserve">ous avons ajusté </w:t>
      </w:r>
      <w:r w:rsidR="00227C55" w:rsidRPr="00F81BC6">
        <w:rPr>
          <w:rFonts w:cs="Times New Roman"/>
        </w:rPr>
        <w:t xml:space="preserve">cinq algorithmes de modèle différents pour modéliser les prédictions de distribution des vers de terre </w:t>
      </w:r>
      <w:r w:rsidR="005A1D4D" w:rsidRPr="00F81BC6">
        <w:rPr>
          <w:rFonts w:cs="Times New Roman"/>
        </w:rPr>
        <w:t>en utilisant des variables</w:t>
      </w:r>
      <w:r w:rsidR="0035763C" w:rsidRPr="00F81BC6">
        <w:rPr>
          <w:rFonts w:cs="Times New Roman"/>
        </w:rPr>
        <w:t xml:space="preserve"> de l’occupation du sol, </w:t>
      </w:r>
      <w:r w:rsidR="00B71D2B" w:rsidRPr="00F81BC6">
        <w:rPr>
          <w:rFonts w:cs="Times New Roman"/>
        </w:rPr>
        <w:t>des variables spatiales</w:t>
      </w:r>
      <w:r w:rsidR="00372442">
        <w:rPr>
          <w:rFonts w:cs="Times New Roman"/>
        </w:rPr>
        <w:t xml:space="preserve">, du </w:t>
      </w:r>
      <w:r w:rsidR="005A1D4D" w:rsidRPr="00F81BC6">
        <w:rPr>
          <w:rFonts w:cs="Times New Roman"/>
        </w:rPr>
        <w:t>climat</w:t>
      </w:r>
      <w:r w:rsidR="00015EF3">
        <w:rPr>
          <w:rFonts w:cs="Times New Roman"/>
        </w:rPr>
        <w:t xml:space="preserve"> et des variables pédologiques</w:t>
      </w:r>
      <w:r w:rsidR="00825CE5" w:rsidRPr="00F81BC6">
        <w:rPr>
          <w:rFonts w:cs="Times New Roman"/>
        </w:rPr>
        <w:t>.</w:t>
      </w:r>
      <w:r w:rsidR="00D8602A" w:rsidRPr="00F81BC6">
        <w:rPr>
          <w:rFonts w:cs="Times New Roman"/>
        </w:rPr>
        <w:t xml:space="preserve"> </w:t>
      </w:r>
      <w:r w:rsidR="00714FD2" w:rsidRPr="00F81BC6">
        <w:rPr>
          <w:rFonts w:cs="Times New Roman"/>
        </w:rPr>
        <w:t xml:space="preserve">Nos résultats </w:t>
      </w:r>
      <w:r w:rsidR="00015EF3">
        <w:rPr>
          <w:rFonts w:cs="Times New Roman"/>
        </w:rPr>
        <w:t>montrent</w:t>
      </w:r>
      <w:r w:rsidR="00714FD2" w:rsidRPr="00F81BC6">
        <w:rPr>
          <w:rFonts w:cs="Times New Roman"/>
        </w:rPr>
        <w:t xml:space="preserve"> que les </w:t>
      </w:r>
      <w:r w:rsidR="00195AA0" w:rsidRPr="00F81BC6">
        <w:rPr>
          <w:rFonts w:cs="Times New Roman"/>
        </w:rPr>
        <w:t xml:space="preserve">RF et GBM </w:t>
      </w:r>
      <w:r w:rsidR="00D8387A" w:rsidRPr="00F81BC6">
        <w:rPr>
          <w:rFonts w:cs="Times New Roman"/>
        </w:rPr>
        <w:t>prédisaient mieux la communauté des vers de terre</w:t>
      </w:r>
      <w:r w:rsidR="001A65B3" w:rsidRPr="00F81BC6">
        <w:rPr>
          <w:rFonts w:cs="Times New Roman"/>
        </w:rPr>
        <w:t xml:space="preserve"> comparé aux modèles de régression traditionnelle (GLM et GAM)</w:t>
      </w:r>
      <w:r w:rsidR="0089301D">
        <w:rPr>
          <w:rFonts w:cs="Times New Roman"/>
        </w:rPr>
        <w:t xml:space="preserve"> et aux réseaux de neurones artificiel (ANN)</w:t>
      </w:r>
      <w:r w:rsidR="00D8387A" w:rsidRPr="00F81BC6">
        <w:rPr>
          <w:rFonts w:cs="Times New Roman"/>
        </w:rPr>
        <w:t>.</w:t>
      </w:r>
      <w:r w:rsidR="00D02C72" w:rsidRPr="00F81BC6">
        <w:rPr>
          <w:rFonts w:cs="Times New Roman"/>
        </w:rPr>
        <w:t xml:space="preserve"> Ce résultat est conforme avec ceux trouvés par </w:t>
      </w:r>
      <w:bookmarkStart w:id="20" w:name="_Hlk168483864"/>
      <w:r w:rsidR="00916042" w:rsidRPr="00F81BC6">
        <w:rPr>
          <w:rFonts w:cs="Times New Roman"/>
        </w:rPr>
        <w:fldChar w:fldCharType="begin"/>
      </w:r>
      <w:r w:rsidR="00394841">
        <w:rPr>
          <w:rFonts w:cs="Times New Roman"/>
        </w:rPr>
        <w:instrText xml:space="preserve"> ADDIN ZOTERO_ITEM CSL_CITATION {"citationID":"Qoge4cpB","properties":{"unsorted":true,"formattedCitation":"(Li &amp; Wang, 2013; Mi et al., 2017; Valavi et al., 2021)","plainCitation":"(Li &amp; Wang, 2013; Mi et al., 2017; Valavi et al., 2021)","dontUpdate":true,"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schema":"https://github.com/citation-style-language/schema/raw/master/csl-citation.json"} </w:instrText>
      </w:r>
      <w:r w:rsidR="00916042" w:rsidRPr="00F81BC6">
        <w:rPr>
          <w:rFonts w:cs="Times New Roman"/>
        </w:rPr>
        <w:fldChar w:fldCharType="separate"/>
      </w:r>
      <w:r w:rsidR="00E6505A" w:rsidRPr="00F81BC6">
        <w:rPr>
          <w:rFonts w:cs="Times New Roman"/>
        </w:rPr>
        <w:t>Li &amp; Wang (2013); Mi et al. (2017); Valavi et al. (2021)</w:t>
      </w:r>
      <w:r w:rsidR="00916042" w:rsidRPr="00F81BC6">
        <w:rPr>
          <w:rFonts w:cs="Times New Roman"/>
        </w:rPr>
        <w:fldChar w:fldCharType="end"/>
      </w:r>
      <w:bookmarkEnd w:id="20"/>
      <w:r w:rsidR="00E6505A" w:rsidRPr="00F81BC6">
        <w:rPr>
          <w:rFonts w:cs="Times New Roman"/>
        </w:rPr>
        <w:t xml:space="preserve">. </w:t>
      </w:r>
      <w:r w:rsidR="00054B67" w:rsidRPr="00F81BC6">
        <w:rPr>
          <w:rFonts w:cs="Times New Roman"/>
        </w:rPr>
        <w:t>Les performances élevées</w:t>
      </w:r>
      <w:r w:rsidR="009227CD" w:rsidRPr="00F81BC6">
        <w:rPr>
          <w:rFonts w:cs="Times New Roman"/>
        </w:rPr>
        <w:t xml:space="preserve"> </w:t>
      </w:r>
      <w:r w:rsidR="00195AA0" w:rsidRPr="00F81BC6">
        <w:rPr>
          <w:rFonts w:cs="Times New Roman"/>
        </w:rPr>
        <w:t>de</w:t>
      </w:r>
      <w:r w:rsidR="009227CD" w:rsidRPr="00F81BC6">
        <w:rPr>
          <w:rFonts w:cs="Times New Roman"/>
        </w:rPr>
        <w:t xml:space="preserve"> ces </w:t>
      </w:r>
      <w:r w:rsidR="00FB7FD1" w:rsidRPr="00F81BC6">
        <w:rPr>
          <w:rFonts w:cs="Times New Roman"/>
        </w:rPr>
        <w:t>algorithme</w:t>
      </w:r>
      <w:r w:rsidR="009323D0" w:rsidRPr="00F81BC6">
        <w:rPr>
          <w:rFonts w:cs="Times New Roman"/>
        </w:rPr>
        <w:t>s</w:t>
      </w:r>
      <w:r w:rsidR="00FB7FD1" w:rsidRPr="00F81BC6">
        <w:rPr>
          <w:rFonts w:cs="Times New Roman"/>
        </w:rPr>
        <w:t xml:space="preserve"> </w:t>
      </w:r>
      <w:r w:rsidR="009323D0" w:rsidRPr="00F81BC6">
        <w:rPr>
          <w:rFonts w:cs="Times New Roman"/>
        </w:rPr>
        <w:t>s’expliquent</w:t>
      </w:r>
      <w:r w:rsidR="00FB7FD1" w:rsidRPr="00F81BC6">
        <w:rPr>
          <w:rFonts w:cs="Times New Roman"/>
        </w:rPr>
        <w:t xml:space="preserve"> par le </w:t>
      </w:r>
      <w:r w:rsidR="00C748D6" w:rsidRPr="00F81BC6">
        <w:rPr>
          <w:rFonts w:cs="Times New Roman"/>
        </w:rPr>
        <w:t xml:space="preserve">fait </w:t>
      </w:r>
      <w:r w:rsidR="00FB7FD1" w:rsidRPr="00F81BC6">
        <w:rPr>
          <w:rFonts w:cs="Times New Roman"/>
        </w:rPr>
        <w:t xml:space="preserve">que </w:t>
      </w:r>
      <w:r w:rsidR="00195AA0" w:rsidRPr="00F81BC6">
        <w:rPr>
          <w:rFonts w:cs="Times New Roman"/>
        </w:rPr>
        <w:t xml:space="preserve">les </w:t>
      </w:r>
      <w:r w:rsidR="00FB7FD1" w:rsidRPr="00F81BC6">
        <w:rPr>
          <w:rFonts w:cs="Times New Roman"/>
        </w:rPr>
        <w:t xml:space="preserve">RF et </w:t>
      </w:r>
      <w:r w:rsidR="00195AA0" w:rsidRPr="00F81BC6">
        <w:rPr>
          <w:rFonts w:cs="Times New Roman"/>
        </w:rPr>
        <w:t xml:space="preserve">les </w:t>
      </w:r>
      <w:r w:rsidR="00FB7FD1" w:rsidRPr="00F81BC6">
        <w:rPr>
          <w:rFonts w:cs="Times New Roman"/>
        </w:rPr>
        <w:t xml:space="preserve">GBM </w:t>
      </w:r>
      <w:r w:rsidR="00FE2B6E" w:rsidRPr="00F81BC6">
        <w:rPr>
          <w:rFonts w:cs="Times New Roman"/>
        </w:rPr>
        <w:t xml:space="preserve">sont </w:t>
      </w:r>
      <w:r w:rsidR="00FB7FD1" w:rsidRPr="00F81BC6">
        <w:rPr>
          <w:rFonts w:cs="Times New Roman"/>
        </w:rPr>
        <w:t>comme des classificateurs d'ensemble</w:t>
      </w:r>
      <w:r w:rsidR="00FE2B6E" w:rsidRPr="00F81BC6">
        <w:rPr>
          <w:rFonts w:cs="Times New Roman"/>
        </w:rPr>
        <w:t xml:space="preserve"> et </w:t>
      </w:r>
      <w:r w:rsidR="00FB7FD1" w:rsidRPr="00F81BC6">
        <w:rPr>
          <w:rFonts w:cs="Times New Roman"/>
        </w:rPr>
        <w:t xml:space="preserve">qui consiste </w:t>
      </w:r>
      <w:r w:rsidR="00FE2B6E" w:rsidRPr="00F81BC6">
        <w:rPr>
          <w:rFonts w:cs="Times New Roman"/>
        </w:rPr>
        <w:t xml:space="preserve">à utiliser </w:t>
      </w:r>
      <w:r w:rsidR="00FB7FD1" w:rsidRPr="00F81BC6">
        <w:rPr>
          <w:rFonts w:cs="Times New Roman"/>
        </w:rPr>
        <w:t xml:space="preserve">plusieurs arbres alternatifs dans la prise de décision lors de la construction de prédictions de modèles </w:t>
      </w:r>
      <w:bookmarkStart w:id="21" w:name="_Hlk168483962"/>
      <w:r w:rsidR="007E35A1" w:rsidRPr="00F81BC6">
        <w:rPr>
          <w:rFonts w:cs="Times New Roman"/>
        </w:rPr>
        <w:fldChar w:fldCharType="begin"/>
      </w:r>
      <w:r w:rsidR="007E35A1" w:rsidRPr="00F81BC6">
        <w:rPr>
          <w:rFonts w:cs="Times New Roman"/>
        </w:rPr>
        <w:instrText xml:space="preserve"> ADDIN ZOTERO_ITEM CSL_CITATION {"citationID":"5FzoIsuK","properties":{"formattedCitation":"(Breiman, 2001; Li &amp; Wang, 2013)","plainCitation":"(Breiman, 2001; Li &amp; Wang, 2013)","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7E35A1" w:rsidRPr="00F81BC6">
        <w:rPr>
          <w:rFonts w:cs="Times New Roman"/>
        </w:rPr>
        <w:fldChar w:fldCharType="separate"/>
      </w:r>
      <w:r w:rsidR="007E35A1" w:rsidRPr="00F81BC6">
        <w:rPr>
          <w:rFonts w:cs="Times New Roman"/>
        </w:rPr>
        <w:t>(Breiman, 2001; Li &amp; Wang, 2013)</w:t>
      </w:r>
      <w:r w:rsidR="007E35A1" w:rsidRPr="00F81BC6">
        <w:rPr>
          <w:rFonts w:cs="Times New Roman"/>
        </w:rPr>
        <w:fldChar w:fldCharType="end"/>
      </w:r>
      <w:bookmarkEnd w:id="21"/>
      <w:r w:rsidR="001834E6" w:rsidRPr="00F81BC6">
        <w:rPr>
          <w:rFonts w:cs="Times New Roman"/>
        </w:rPr>
        <w:t>.</w:t>
      </w:r>
      <w:r w:rsidR="005D212B" w:rsidRPr="00F81BC6">
        <w:rPr>
          <w:rFonts w:cs="Times New Roman"/>
        </w:rPr>
        <w:t xml:space="preserve"> </w:t>
      </w:r>
      <w:r w:rsidR="004D120C" w:rsidRPr="00F81BC6">
        <w:rPr>
          <w:rFonts w:cs="Times New Roman"/>
        </w:rPr>
        <w:t xml:space="preserve">Leurs performances </w:t>
      </w:r>
      <w:r w:rsidR="008B5886" w:rsidRPr="00F81BC6">
        <w:rPr>
          <w:rFonts w:cs="Times New Roman"/>
        </w:rPr>
        <w:t>s’expliquent</w:t>
      </w:r>
      <w:r w:rsidR="004D120C" w:rsidRPr="00F81BC6">
        <w:rPr>
          <w:rFonts w:cs="Times New Roman"/>
        </w:rPr>
        <w:t xml:space="preserve"> aussi par le fait qu’il</w:t>
      </w:r>
      <w:r w:rsidR="00B1728D" w:rsidRPr="00F81BC6">
        <w:rPr>
          <w:rFonts w:cs="Times New Roman"/>
        </w:rPr>
        <w:t xml:space="preserve"> capture mieux les relations non linéaires entre les variables explicatives et l</w:t>
      </w:r>
      <w:r w:rsidR="00557767" w:rsidRPr="00F81BC6">
        <w:rPr>
          <w:rFonts w:cs="Times New Roman"/>
        </w:rPr>
        <w:t>es</w:t>
      </w:r>
      <w:r w:rsidR="00B1728D" w:rsidRPr="00F81BC6">
        <w:rPr>
          <w:rFonts w:cs="Times New Roman"/>
        </w:rPr>
        <w:t xml:space="preserve"> variable</w:t>
      </w:r>
      <w:r w:rsidR="00557767" w:rsidRPr="00F81BC6">
        <w:rPr>
          <w:rFonts w:cs="Times New Roman"/>
        </w:rPr>
        <w:t>s de</w:t>
      </w:r>
      <w:r w:rsidR="00B1728D" w:rsidRPr="00F81BC6">
        <w:rPr>
          <w:rFonts w:cs="Times New Roman"/>
        </w:rPr>
        <w:t xml:space="preserve"> réponse</w:t>
      </w:r>
      <w:r w:rsidR="00557767" w:rsidRPr="00F81BC6">
        <w:rPr>
          <w:rFonts w:cs="Times New Roman"/>
        </w:rPr>
        <w:t>s</w:t>
      </w:r>
      <w:r w:rsidR="00B1728D" w:rsidRPr="00F81BC6">
        <w:rPr>
          <w:rFonts w:cs="Times New Roman"/>
        </w:rPr>
        <w:t xml:space="preserve">, </w:t>
      </w:r>
      <w:r w:rsidR="00AD515C">
        <w:rPr>
          <w:rFonts w:cs="Times New Roman"/>
        </w:rPr>
        <w:t xml:space="preserve">ils sont </w:t>
      </w:r>
      <w:r w:rsidR="00AA0259" w:rsidRPr="00F81BC6">
        <w:rPr>
          <w:rFonts w:cs="Times New Roman"/>
        </w:rPr>
        <w:t xml:space="preserve">plus </w:t>
      </w:r>
      <w:r w:rsidR="0067458C" w:rsidRPr="00F81BC6">
        <w:rPr>
          <w:rFonts w:cs="Times New Roman"/>
        </w:rPr>
        <w:t>r</w:t>
      </w:r>
      <w:r w:rsidR="00AA0259" w:rsidRPr="00F81BC6">
        <w:rPr>
          <w:rFonts w:cs="Times New Roman"/>
        </w:rPr>
        <w:t>obuste</w:t>
      </w:r>
      <w:r w:rsidR="0067458C" w:rsidRPr="00F81BC6">
        <w:rPr>
          <w:rFonts w:cs="Times New Roman"/>
        </w:rPr>
        <w:t>s</w:t>
      </w:r>
      <w:r w:rsidR="00AA0259" w:rsidRPr="00F81BC6">
        <w:rPr>
          <w:rFonts w:cs="Times New Roman"/>
        </w:rPr>
        <w:t xml:space="preserve"> aux valeurs aberrantes</w:t>
      </w:r>
      <w:r w:rsidR="002250C0" w:rsidRPr="00F81BC6">
        <w:rPr>
          <w:rFonts w:cs="Times New Roman"/>
        </w:rPr>
        <w:t xml:space="preserve"> et </w:t>
      </w:r>
      <w:r w:rsidR="00B57D0C" w:rsidRPr="00F81BC6">
        <w:rPr>
          <w:rFonts w:cs="Times New Roman"/>
        </w:rPr>
        <w:t>ils gèrent</w:t>
      </w:r>
      <w:r w:rsidR="002250C0" w:rsidRPr="00F81BC6">
        <w:rPr>
          <w:rFonts w:cs="Times New Roman"/>
        </w:rPr>
        <w:t xml:space="preserve"> aussi mieux les interactions entre les variables</w:t>
      </w:r>
      <w:r w:rsidR="00B57D0C" w:rsidRPr="00F81BC6">
        <w:rPr>
          <w:rFonts w:cs="Times New Roman"/>
        </w:rPr>
        <w:t xml:space="preserve"> </w:t>
      </w:r>
      <w:bookmarkStart w:id="22" w:name="_Hlk168484003"/>
      <w:r w:rsidR="00B57D0C" w:rsidRPr="00F81BC6">
        <w:rPr>
          <w:rFonts w:cs="Times New Roman"/>
        </w:rPr>
        <w:fldChar w:fldCharType="begin"/>
      </w:r>
      <w:r w:rsidR="00B57D0C" w:rsidRPr="00F81BC6">
        <w:rPr>
          <w:rFonts w:cs="Times New Roman"/>
        </w:rPr>
        <w:instrText xml:space="preserve"> ADDIN ZOTERO_ITEM CSL_CITATION {"citationID":"mpDWvE9e","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B57D0C" w:rsidRPr="00F81BC6">
        <w:rPr>
          <w:rFonts w:cs="Times New Roman"/>
        </w:rPr>
        <w:fldChar w:fldCharType="separate"/>
      </w:r>
      <w:r w:rsidR="00B57D0C" w:rsidRPr="00F81BC6">
        <w:rPr>
          <w:rFonts w:cs="Times New Roman"/>
        </w:rPr>
        <w:t>(Breiman, 2001)</w:t>
      </w:r>
      <w:r w:rsidR="00B57D0C" w:rsidRPr="00F81BC6">
        <w:rPr>
          <w:rFonts w:cs="Times New Roman"/>
        </w:rPr>
        <w:fldChar w:fldCharType="end"/>
      </w:r>
      <w:bookmarkEnd w:id="22"/>
      <w:r w:rsidR="00B1728D" w:rsidRPr="00F81BC6">
        <w:rPr>
          <w:rFonts w:cs="Times New Roman"/>
        </w:rPr>
        <w:t xml:space="preserve">. </w:t>
      </w:r>
      <w:r w:rsidR="002363A0" w:rsidRPr="00F81BC6">
        <w:rPr>
          <w:rFonts w:cs="Times New Roman"/>
        </w:rPr>
        <w:t xml:space="preserve">Compte tenue donc du potentiel de prédiction </w:t>
      </w:r>
      <w:r w:rsidR="00AB32EA" w:rsidRPr="00F81BC6">
        <w:rPr>
          <w:rFonts w:cs="Times New Roman"/>
        </w:rPr>
        <w:t>élevée</w:t>
      </w:r>
      <w:r w:rsidR="002363A0" w:rsidRPr="00F81BC6">
        <w:rPr>
          <w:rFonts w:cs="Times New Roman"/>
        </w:rPr>
        <w:t xml:space="preserve"> des</w:t>
      </w:r>
      <w:r w:rsidR="00F551B7">
        <w:rPr>
          <w:rFonts w:cs="Times New Roman"/>
        </w:rPr>
        <w:t xml:space="preserve"> RF et des GBM</w:t>
      </w:r>
      <w:r w:rsidR="001107F9" w:rsidRPr="00F81BC6">
        <w:rPr>
          <w:rFonts w:cs="Times New Roman"/>
        </w:rPr>
        <w:t xml:space="preserve">, il serait intéressant </w:t>
      </w:r>
      <w:r w:rsidR="00EE09C7" w:rsidRPr="00F81BC6">
        <w:rPr>
          <w:rFonts w:cs="Times New Roman"/>
        </w:rPr>
        <w:t xml:space="preserve">de les utilisée dans les études écologique et ne pas se limiter </w:t>
      </w:r>
      <w:r w:rsidR="00EA5B0E" w:rsidRPr="00F81BC6">
        <w:rPr>
          <w:rFonts w:cs="Times New Roman"/>
        </w:rPr>
        <w:t xml:space="preserve">à </w:t>
      </w:r>
      <w:r w:rsidR="00C07AA6" w:rsidRPr="00F81BC6">
        <w:rPr>
          <w:rFonts w:cs="Times New Roman"/>
        </w:rPr>
        <w:t>utiliser</w:t>
      </w:r>
      <w:r w:rsidR="00EA5B0E" w:rsidRPr="00F81BC6">
        <w:rPr>
          <w:rFonts w:cs="Times New Roman"/>
        </w:rPr>
        <w:t xml:space="preserve"> </w:t>
      </w:r>
      <w:r w:rsidR="00136D53" w:rsidRPr="00F81BC6">
        <w:rPr>
          <w:rFonts w:cs="Times New Roman"/>
        </w:rPr>
        <w:t>uniq</w:t>
      </w:r>
      <w:r w:rsidR="00C07AA6" w:rsidRPr="00F81BC6">
        <w:rPr>
          <w:rFonts w:cs="Times New Roman"/>
        </w:rPr>
        <w:t>ue</w:t>
      </w:r>
      <w:r w:rsidR="00136D53" w:rsidRPr="00F81BC6">
        <w:rPr>
          <w:rFonts w:cs="Times New Roman"/>
        </w:rPr>
        <w:t xml:space="preserve">ment les </w:t>
      </w:r>
      <w:r w:rsidR="00EA5B0E" w:rsidRPr="00F81BC6">
        <w:rPr>
          <w:rFonts w:cs="Times New Roman"/>
        </w:rPr>
        <w:t>algorithme</w:t>
      </w:r>
      <w:r w:rsidR="00136D53" w:rsidRPr="00F81BC6">
        <w:rPr>
          <w:rFonts w:cs="Times New Roman"/>
        </w:rPr>
        <w:t xml:space="preserve"> de régression traditionnelle</w:t>
      </w:r>
      <w:r w:rsidR="009A258D" w:rsidRPr="00F81BC6">
        <w:rPr>
          <w:rFonts w:cs="Times New Roman"/>
        </w:rPr>
        <w:t xml:space="preserve"> </w:t>
      </w:r>
      <w:r w:rsidR="00C07AA6" w:rsidRPr="00F81BC6">
        <w:rPr>
          <w:rFonts w:cs="Times New Roman"/>
        </w:rPr>
        <w:t>tel que</w:t>
      </w:r>
      <w:r w:rsidR="009A258D" w:rsidRPr="00F81BC6">
        <w:rPr>
          <w:rFonts w:cs="Times New Roman"/>
        </w:rPr>
        <w:t xml:space="preserve"> l</w:t>
      </w:r>
      <w:r w:rsidR="00BD36E5" w:rsidRPr="00F81BC6">
        <w:rPr>
          <w:rFonts w:cs="Times New Roman"/>
          <w:szCs w:val="24"/>
        </w:rPr>
        <w:t xml:space="preserve">es modèles linéaires généralisés pour </w:t>
      </w:r>
      <w:r w:rsidR="00BD36E5" w:rsidRPr="00F81BC6">
        <w:rPr>
          <w:rFonts w:cs="Times New Roman"/>
          <w:szCs w:val="24"/>
        </w:rPr>
        <w:fldChar w:fldCharType="begin"/>
      </w:r>
      <w:r w:rsidR="00B57D0C" w:rsidRPr="00F81BC6">
        <w:rPr>
          <w:rFonts w:cs="Times New Roman"/>
          <w:szCs w:val="24"/>
        </w:rPr>
        <w:instrText xml:space="preserve"> ADDIN ZOTERO_ITEM CSL_CITATION {"citationID":"D07KeG6U","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BD36E5" w:rsidRPr="00F81BC6">
        <w:rPr>
          <w:rFonts w:cs="Times New Roman"/>
          <w:szCs w:val="24"/>
        </w:rPr>
        <w:fldChar w:fldCharType="separate"/>
      </w:r>
      <w:r w:rsidR="00BD36E5" w:rsidRPr="00F81BC6">
        <w:rPr>
          <w:rFonts w:cs="Times New Roman"/>
          <w:szCs w:val="24"/>
        </w:rPr>
        <w:t>Rutgers et al. (2016)</w:t>
      </w:r>
      <w:r w:rsidR="00BD36E5" w:rsidRPr="00F81BC6">
        <w:rPr>
          <w:rFonts w:cs="Times New Roman"/>
          <w:szCs w:val="24"/>
        </w:rPr>
        <w:fldChar w:fldCharType="end"/>
      </w:r>
      <w:r w:rsidR="00BD36E5" w:rsidRPr="00F81BC6">
        <w:rPr>
          <w:rFonts w:cs="Times New Roman"/>
          <w:szCs w:val="24"/>
        </w:rPr>
        <w:t xml:space="preserve"> et des modèles </w:t>
      </w:r>
      <w:r w:rsidR="00BD36E5" w:rsidRPr="00F81BC6">
        <w:rPr>
          <w:rFonts w:cs="Times New Roman"/>
          <w:szCs w:val="24"/>
        </w:rPr>
        <w:lastRenderedPageBreak/>
        <w:t xml:space="preserve">linéaires généralisés à effets mixtes pour </w:t>
      </w:r>
      <w:r w:rsidR="00BD36E5" w:rsidRPr="00F81BC6">
        <w:rPr>
          <w:rFonts w:cs="Times New Roman"/>
          <w:szCs w:val="24"/>
        </w:rPr>
        <w:fldChar w:fldCharType="begin"/>
      </w:r>
      <w:r w:rsidR="00B57D0C" w:rsidRPr="00F81BC6">
        <w:rPr>
          <w:rFonts w:cs="Times New Roman"/>
          <w:szCs w:val="24"/>
        </w:rPr>
        <w:instrText xml:space="preserve"> ADDIN ZOTERO_ITEM CSL_CITATION {"citationID":"ehg5axip","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BD36E5" w:rsidRPr="00F81BC6">
        <w:rPr>
          <w:rFonts w:cs="Times New Roman"/>
          <w:szCs w:val="24"/>
        </w:rPr>
        <w:fldChar w:fldCharType="separate"/>
      </w:r>
      <w:r w:rsidR="00BD36E5" w:rsidRPr="00F81BC6">
        <w:rPr>
          <w:rFonts w:cs="Times New Roman"/>
          <w:szCs w:val="24"/>
        </w:rPr>
        <w:t>Phillips et al. (2019)</w:t>
      </w:r>
      <w:r w:rsidR="00BD36E5" w:rsidRPr="00F81BC6">
        <w:rPr>
          <w:rFonts w:cs="Times New Roman"/>
          <w:szCs w:val="24"/>
        </w:rPr>
        <w:fldChar w:fldCharType="end"/>
      </w:r>
      <w:r w:rsidR="00BD36E5" w:rsidRPr="00F81BC6">
        <w:rPr>
          <w:rFonts w:cs="Times New Roman"/>
          <w:szCs w:val="24"/>
        </w:rPr>
        <w:t>.</w:t>
      </w:r>
      <w:r w:rsidR="00DC553D" w:rsidRPr="00F81BC6">
        <w:rPr>
          <w:rFonts w:cs="Times New Roman"/>
          <w:szCs w:val="24"/>
        </w:rPr>
        <w:t xml:space="preserve"> </w:t>
      </w:r>
      <w:r w:rsidR="00805BA4">
        <w:rPr>
          <w:rFonts w:cs="Times New Roman"/>
          <w:szCs w:val="24"/>
        </w:rPr>
        <w:t>Cependant,</w:t>
      </w:r>
      <w:r w:rsidR="006A01EA">
        <w:rPr>
          <w:rFonts w:cs="Times New Roman"/>
          <w:szCs w:val="24"/>
        </w:rPr>
        <w:t xml:space="preserve"> </w:t>
      </w:r>
      <w:r w:rsidR="00FF3709" w:rsidRPr="00F81BC6">
        <w:rPr>
          <w:rFonts w:cs="Times New Roman"/>
          <w:szCs w:val="24"/>
        </w:rPr>
        <w:t>les RF</w:t>
      </w:r>
      <w:r w:rsidR="006A01EA">
        <w:rPr>
          <w:rFonts w:cs="Times New Roman"/>
          <w:szCs w:val="24"/>
        </w:rPr>
        <w:t xml:space="preserve"> et les </w:t>
      </w:r>
      <w:r w:rsidR="00FF3709" w:rsidRPr="00F81BC6">
        <w:rPr>
          <w:rFonts w:cs="Times New Roman"/>
          <w:szCs w:val="24"/>
        </w:rPr>
        <w:t>GBM demande</w:t>
      </w:r>
      <w:r w:rsidR="005A37EB">
        <w:rPr>
          <w:rFonts w:cs="Times New Roman"/>
          <w:szCs w:val="24"/>
        </w:rPr>
        <w:t>nt</w:t>
      </w:r>
      <w:r w:rsidR="00FF3709" w:rsidRPr="00F81BC6">
        <w:rPr>
          <w:rFonts w:cs="Times New Roman"/>
          <w:szCs w:val="24"/>
        </w:rPr>
        <w:t xml:space="preserve"> des quantités de données importante </w:t>
      </w:r>
      <w:r w:rsidR="00451621" w:rsidRPr="00F81BC6">
        <w:rPr>
          <w:rFonts w:cs="Times New Roman"/>
          <w:szCs w:val="24"/>
        </w:rPr>
        <w:t xml:space="preserve">pour avoir </w:t>
      </w:r>
      <w:r w:rsidR="00D93176" w:rsidRPr="00F81BC6">
        <w:rPr>
          <w:rFonts w:cs="Times New Roman"/>
          <w:szCs w:val="24"/>
        </w:rPr>
        <w:t>des bonnes performances prédictives</w:t>
      </w:r>
      <w:r w:rsidR="00451621" w:rsidRPr="00F81BC6">
        <w:rPr>
          <w:rFonts w:cs="Times New Roman"/>
          <w:szCs w:val="24"/>
        </w:rPr>
        <w:t xml:space="preserve"> </w:t>
      </w:r>
      <w:bookmarkStart w:id="23" w:name="_Hlk168484091"/>
      <w:r w:rsidR="00D93176" w:rsidRPr="00F81BC6">
        <w:rPr>
          <w:rFonts w:cs="Times New Roman"/>
          <w:szCs w:val="24"/>
        </w:rPr>
        <w:fldChar w:fldCharType="begin"/>
      </w:r>
      <w:r w:rsidR="00D93176" w:rsidRPr="00F81BC6">
        <w:rPr>
          <w:rFonts w:cs="Times New Roman"/>
          <w:szCs w:val="24"/>
        </w:rPr>
        <w:instrText xml:space="preserve"> ADDIN ZOTERO_ITEM CSL_CITATION {"citationID":"IcX2zAFC","properties":{"formattedCitation":"(Yiu, 2021)","plainCitation":"(Yiu, 2021)","noteIndex":0},"citationItems":[{"id":1043,"uris":["http://zotero.org/users/7119014/items/L6P9R48S"],"itemData":{"id":1043,"type":"webpage","abstract":"How the Algorithm Works and Why it Is So Effective","container-title":"Medium","language":"en","title":"Understanding Random Forest","URL":"https://towardsdatascience.com/understanding-random-forest-58381e0602d2","author":[{"family":"Yiu","given":"Tony"}],"accessed":{"date-parts":[["2024",1,18]]},"issued":{"date-parts":[["2021",9,29]]}}}],"schema":"https://github.com/citation-style-language/schema/raw/master/csl-citation.json"} </w:instrText>
      </w:r>
      <w:r w:rsidR="00D93176" w:rsidRPr="00F81BC6">
        <w:rPr>
          <w:rFonts w:cs="Times New Roman"/>
          <w:szCs w:val="24"/>
        </w:rPr>
        <w:fldChar w:fldCharType="separate"/>
      </w:r>
      <w:r w:rsidR="00D93176" w:rsidRPr="00F81BC6">
        <w:rPr>
          <w:rFonts w:cs="Times New Roman"/>
        </w:rPr>
        <w:t>(Yiu, 2021)</w:t>
      </w:r>
      <w:r w:rsidR="00D93176" w:rsidRPr="00F81BC6">
        <w:rPr>
          <w:rFonts w:cs="Times New Roman"/>
          <w:szCs w:val="24"/>
        </w:rPr>
        <w:fldChar w:fldCharType="end"/>
      </w:r>
      <w:r w:rsidR="00755902" w:rsidRPr="00F81BC6">
        <w:rPr>
          <w:rFonts w:cs="Times New Roman"/>
          <w:szCs w:val="24"/>
        </w:rPr>
        <w:t xml:space="preserve">. </w:t>
      </w:r>
      <w:bookmarkEnd w:id="23"/>
      <w:r w:rsidR="00755902" w:rsidRPr="00F81BC6">
        <w:rPr>
          <w:rFonts w:cs="Times New Roman"/>
          <w:szCs w:val="24"/>
        </w:rPr>
        <w:t xml:space="preserve">En effet, nous avons </w:t>
      </w:r>
      <w:r w:rsidR="00306E04" w:rsidRPr="00F81BC6">
        <w:rPr>
          <w:rFonts w:cs="Times New Roman"/>
        </w:rPr>
        <w:t xml:space="preserve">observé des améliorations </w:t>
      </w:r>
      <w:r w:rsidR="004D7481" w:rsidRPr="00F81BC6">
        <w:rPr>
          <w:rFonts w:cs="Times New Roman"/>
        </w:rPr>
        <w:t xml:space="preserve">des performances de prédiction </w:t>
      </w:r>
      <w:r w:rsidR="00B858AE" w:rsidRPr="00F81BC6">
        <w:rPr>
          <w:rFonts w:cs="Times New Roman"/>
        </w:rPr>
        <w:t>de la communauté des ver</w:t>
      </w:r>
      <w:r w:rsidR="0051019C" w:rsidRPr="00F81BC6">
        <w:rPr>
          <w:rFonts w:cs="Times New Roman"/>
        </w:rPr>
        <w:t>s</w:t>
      </w:r>
      <w:r w:rsidR="00B858AE" w:rsidRPr="00F81BC6">
        <w:rPr>
          <w:rFonts w:cs="Times New Roman"/>
        </w:rPr>
        <w:t xml:space="preserve"> de terre </w:t>
      </w:r>
      <w:r w:rsidR="00306E04" w:rsidRPr="00F81BC6">
        <w:rPr>
          <w:rFonts w:cs="Times New Roman"/>
        </w:rPr>
        <w:t xml:space="preserve">après avoir </w:t>
      </w:r>
      <w:r w:rsidR="00305B78" w:rsidRPr="00F81BC6">
        <w:rPr>
          <w:rFonts w:cs="Times New Roman"/>
        </w:rPr>
        <w:t xml:space="preserve">augmenté la taille de notre base de </w:t>
      </w:r>
      <w:r w:rsidR="00F11823" w:rsidRPr="00F81BC6">
        <w:rPr>
          <w:rFonts w:cs="Times New Roman"/>
        </w:rPr>
        <w:t>données</w:t>
      </w:r>
      <w:r w:rsidR="00E239A4">
        <w:rPr>
          <w:rFonts w:cs="Times New Roman"/>
        </w:rPr>
        <w:t xml:space="preserve"> </w:t>
      </w:r>
      <w:r w:rsidR="00E239A4" w:rsidRPr="00F81BC6">
        <w:rPr>
          <w:rFonts w:cs="Times New Roman"/>
        </w:rPr>
        <w:t xml:space="preserve">(plus 447 </w:t>
      </w:r>
      <w:r w:rsidR="00DD6B42">
        <w:rPr>
          <w:rFonts w:cs="Times New Roman"/>
        </w:rPr>
        <w:t>observations</w:t>
      </w:r>
      <w:r w:rsidR="00E239A4" w:rsidRPr="00F81BC6">
        <w:rPr>
          <w:rFonts w:cs="Times New Roman"/>
        </w:rPr>
        <w:t xml:space="preserve">) </w:t>
      </w:r>
      <w:r w:rsidR="00F11823" w:rsidRPr="00F81BC6">
        <w:rPr>
          <w:rFonts w:cs="Times New Roman"/>
        </w:rPr>
        <w:t>initiale</w:t>
      </w:r>
      <w:r w:rsidR="00305B78" w:rsidRPr="00F81BC6">
        <w:rPr>
          <w:rFonts w:cs="Times New Roman"/>
        </w:rPr>
        <w:t xml:space="preserve"> </w:t>
      </w:r>
      <w:r w:rsidR="00E01F3C" w:rsidRPr="00F81BC6">
        <w:rPr>
          <w:rFonts w:cs="Times New Roman"/>
        </w:rPr>
        <w:t>(ANNXE XX)</w:t>
      </w:r>
      <w:r w:rsidR="00AB0453">
        <w:rPr>
          <w:rFonts w:cs="Times New Roman"/>
        </w:rPr>
        <w:t xml:space="preserve">. </w:t>
      </w:r>
      <w:r w:rsidR="0007748E">
        <w:rPr>
          <w:rFonts w:cs="Times New Roman"/>
        </w:rPr>
        <w:t>Cela montre donc que les perform</w:t>
      </w:r>
      <w:r w:rsidR="00D72DB7">
        <w:rPr>
          <w:rFonts w:cs="Times New Roman"/>
        </w:rPr>
        <w:t>ances des modèles pourront être améliorer</w:t>
      </w:r>
      <w:r w:rsidR="00934877">
        <w:rPr>
          <w:rFonts w:cs="Times New Roman"/>
        </w:rPr>
        <w:t xml:space="preserve"> à l’avenir </w:t>
      </w:r>
      <w:r w:rsidR="00D379B5">
        <w:rPr>
          <w:rFonts w:cs="Times New Roman"/>
        </w:rPr>
        <w:t xml:space="preserve">si nous arrivons à fusionnée et </w:t>
      </w:r>
      <w:r w:rsidR="00796B7E">
        <w:rPr>
          <w:rFonts w:cs="Times New Roman"/>
        </w:rPr>
        <w:t>homogénéisé les diffèrent base de données qui existent entre les unités de recherche mais aussi entre les pays.</w:t>
      </w:r>
      <w:r w:rsidR="00D72DB7">
        <w:rPr>
          <w:rFonts w:cs="Times New Roman"/>
        </w:rPr>
        <w:t xml:space="preserve"> </w:t>
      </w:r>
      <w:r w:rsidR="0033745F">
        <w:rPr>
          <w:rFonts w:cs="Times New Roman"/>
        </w:rPr>
        <w:t>L’autre limites de</w:t>
      </w:r>
      <w:r w:rsidR="00801995">
        <w:rPr>
          <w:rFonts w:cs="Times New Roman"/>
        </w:rPr>
        <w:t>s RF</w:t>
      </w:r>
      <w:r w:rsidR="00A55687">
        <w:rPr>
          <w:rFonts w:cs="Times New Roman"/>
        </w:rPr>
        <w:t xml:space="preserve"> et des </w:t>
      </w:r>
      <w:r w:rsidR="00801995">
        <w:rPr>
          <w:rFonts w:cs="Times New Roman"/>
        </w:rPr>
        <w:t xml:space="preserve">GBM </w:t>
      </w:r>
      <w:r w:rsidR="0068406C">
        <w:rPr>
          <w:rFonts w:cs="Times New Roman"/>
        </w:rPr>
        <w:t>est</w:t>
      </w:r>
      <w:r w:rsidR="0033745F">
        <w:rPr>
          <w:rFonts w:cs="Times New Roman"/>
        </w:rPr>
        <w:t xml:space="preserve"> </w:t>
      </w:r>
      <w:r w:rsidR="00D33BC0">
        <w:rPr>
          <w:rFonts w:cs="Times New Roman"/>
        </w:rPr>
        <w:t>leurs faibles interprétabilités</w:t>
      </w:r>
      <w:r w:rsidR="000B515B">
        <w:rPr>
          <w:rFonts w:cs="Times New Roman"/>
        </w:rPr>
        <w:t xml:space="preserve"> mais </w:t>
      </w:r>
      <w:r w:rsidR="001E43CD">
        <w:rPr>
          <w:rFonts w:cs="Times New Roman"/>
        </w:rPr>
        <w:t xml:space="preserve">cela </w:t>
      </w:r>
      <w:r w:rsidR="000B515B">
        <w:rPr>
          <w:rFonts w:cs="Times New Roman"/>
        </w:rPr>
        <w:t xml:space="preserve">semble être de moins en </w:t>
      </w:r>
      <w:r w:rsidR="005570F0">
        <w:rPr>
          <w:rFonts w:cs="Times New Roman"/>
        </w:rPr>
        <w:t xml:space="preserve">moins vrai car </w:t>
      </w:r>
      <w:r w:rsidR="002401FE">
        <w:rPr>
          <w:rFonts w:cs="Times New Roman"/>
        </w:rPr>
        <w:t xml:space="preserve">des nombreux outils existent maintenant pour mieux comprendre et </w:t>
      </w:r>
      <w:r w:rsidR="00985DDF">
        <w:rPr>
          <w:rFonts w:cs="Times New Roman"/>
        </w:rPr>
        <w:t>interprété</w:t>
      </w:r>
      <w:r w:rsidR="002401FE">
        <w:rPr>
          <w:rFonts w:cs="Times New Roman"/>
        </w:rPr>
        <w:t xml:space="preserve"> les modèle</w:t>
      </w:r>
      <w:r w:rsidR="0015330A">
        <w:rPr>
          <w:rFonts w:cs="Times New Roman"/>
        </w:rPr>
        <w:t>s</w:t>
      </w:r>
      <w:r w:rsidR="002401FE">
        <w:rPr>
          <w:rFonts w:cs="Times New Roman"/>
        </w:rPr>
        <w:t xml:space="preserve"> de machine </w:t>
      </w:r>
      <w:proofErr w:type="spellStart"/>
      <w:r w:rsidR="00985DDF">
        <w:rPr>
          <w:rFonts w:cs="Times New Roman"/>
        </w:rPr>
        <w:t>learning</w:t>
      </w:r>
      <w:proofErr w:type="spellEnd"/>
      <w:r w:rsidR="002401FE">
        <w:rPr>
          <w:rFonts w:cs="Times New Roman"/>
        </w:rPr>
        <w:t xml:space="preserve">. Par exemple, </w:t>
      </w:r>
      <w:r w:rsidR="00A55687">
        <w:rPr>
          <w:rFonts w:cs="Times New Roman"/>
        </w:rPr>
        <w:t>l</w:t>
      </w:r>
      <w:r w:rsidR="002401FE" w:rsidRPr="002401FE">
        <w:rPr>
          <w:rFonts w:cs="Times New Roman"/>
        </w:rPr>
        <w:t xml:space="preserve">e package </w:t>
      </w:r>
      <w:r w:rsidR="00985DDF">
        <w:rPr>
          <w:rFonts w:cs="Times New Roman"/>
        </w:rPr>
        <w:t>« </w:t>
      </w:r>
      <w:proofErr w:type="spellStart"/>
      <w:r w:rsidR="00985DDF">
        <w:rPr>
          <w:rFonts w:cs="Times New Roman"/>
        </w:rPr>
        <w:t>iml</w:t>
      </w:r>
      <w:proofErr w:type="spellEnd"/>
      <w:r w:rsidR="00985DDF">
        <w:rPr>
          <w:rFonts w:cs="Times New Roman"/>
        </w:rPr>
        <w:t> »</w:t>
      </w:r>
      <w:r w:rsidR="002401FE" w:rsidRPr="002401FE">
        <w:rPr>
          <w:rFonts w:cs="Times New Roman"/>
        </w:rPr>
        <w:t xml:space="preserve"> fournit des outils </w:t>
      </w:r>
      <w:r w:rsidR="00985DDF">
        <w:rPr>
          <w:rFonts w:cs="Times New Roman"/>
        </w:rPr>
        <w:t xml:space="preserve">très pertinentes </w:t>
      </w:r>
      <w:r w:rsidR="002401FE" w:rsidRPr="002401FE">
        <w:rPr>
          <w:rFonts w:cs="Times New Roman"/>
        </w:rPr>
        <w:t>pour analyser n'importe quel modèle d'apprentissage automatique en boîte noire</w:t>
      </w:r>
      <w:r w:rsidR="00A67E56">
        <w:rPr>
          <w:rFonts w:cs="Times New Roman"/>
        </w:rPr>
        <w:t>. Le package permet d’explo</w:t>
      </w:r>
      <w:r w:rsidR="009679C1">
        <w:rPr>
          <w:rFonts w:cs="Times New Roman"/>
        </w:rPr>
        <w:t>rer</w:t>
      </w:r>
      <w:r w:rsidR="0071696A">
        <w:rPr>
          <w:rFonts w:cs="Times New Roman"/>
        </w:rPr>
        <w:t xml:space="preserve"> </w:t>
      </w:r>
      <w:r w:rsidR="009679C1">
        <w:rPr>
          <w:rFonts w:cs="Times New Roman"/>
        </w:rPr>
        <w:t>l’</w:t>
      </w:r>
      <w:r w:rsidR="0071696A">
        <w:rPr>
          <w:rFonts w:cs="Times New Roman"/>
          <w:szCs w:val="24"/>
        </w:rPr>
        <w:t>i</w:t>
      </w:r>
      <w:r w:rsidR="003E4673" w:rsidRPr="003E4673">
        <w:rPr>
          <w:rFonts w:cs="Times New Roman"/>
          <w:szCs w:val="24"/>
        </w:rPr>
        <w:t>mportance</w:t>
      </w:r>
      <w:r w:rsidR="00EE5B93">
        <w:rPr>
          <w:rFonts w:cs="Times New Roman"/>
          <w:szCs w:val="24"/>
        </w:rPr>
        <w:t xml:space="preserve">, </w:t>
      </w:r>
      <w:r w:rsidR="009679C1">
        <w:rPr>
          <w:rFonts w:cs="Times New Roman"/>
          <w:szCs w:val="24"/>
        </w:rPr>
        <w:t>les e</w:t>
      </w:r>
      <w:r w:rsidR="00FE754C">
        <w:rPr>
          <w:rFonts w:cs="Times New Roman"/>
          <w:szCs w:val="24"/>
        </w:rPr>
        <w:t xml:space="preserve">ffets </w:t>
      </w:r>
      <w:r w:rsidR="00DC21AD">
        <w:rPr>
          <w:rFonts w:cs="Times New Roman"/>
          <w:szCs w:val="24"/>
        </w:rPr>
        <w:t xml:space="preserve">et les </w:t>
      </w:r>
      <w:r w:rsidR="00FE754C">
        <w:rPr>
          <w:rFonts w:cs="Times New Roman"/>
          <w:szCs w:val="24"/>
        </w:rPr>
        <w:t>interaction</w:t>
      </w:r>
      <w:r w:rsidR="00DC21AD">
        <w:rPr>
          <w:rFonts w:cs="Times New Roman"/>
          <w:szCs w:val="24"/>
        </w:rPr>
        <w:t>s</w:t>
      </w:r>
      <w:r w:rsidR="00FE754C">
        <w:rPr>
          <w:rFonts w:cs="Times New Roman"/>
          <w:szCs w:val="24"/>
        </w:rPr>
        <w:t xml:space="preserve"> des variables </w:t>
      </w:r>
      <w:r w:rsidR="001C4B1B">
        <w:rPr>
          <w:rFonts w:cs="Times New Roman"/>
          <w:szCs w:val="24"/>
        </w:rPr>
        <w:t>tout en proposant des</w:t>
      </w:r>
      <w:r w:rsidR="000759F2">
        <w:rPr>
          <w:rFonts w:cs="Times New Roman"/>
          <w:szCs w:val="24"/>
        </w:rPr>
        <w:t xml:space="preserve"> modèles de substituions</w:t>
      </w:r>
      <w:r w:rsidR="00B72137">
        <w:rPr>
          <w:rFonts w:cs="Times New Roman"/>
          <w:szCs w:val="24"/>
        </w:rPr>
        <w:t xml:space="preserve"> </w:t>
      </w:r>
      <w:bookmarkStart w:id="24" w:name="_Hlk168484172"/>
      <w:r w:rsidR="00B72137">
        <w:rPr>
          <w:rFonts w:cs="Times New Roman"/>
          <w:szCs w:val="24"/>
        </w:rPr>
        <w:fldChar w:fldCharType="begin"/>
      </w:r>
      <w:r w:rsidR="00B72137">
        <w:rPr>
          <w:rFonts w:cs="Times New Roman"/>
          <w:szCs w:val="24"/>
        </w:rPr>
        <w:instrText xml:space="preserve"> ADDIN ZOTERO_ITEM CSL_CITATION {"citationID":"MZPZ7yKL","properties":{"formattedCitation":"(Casalicchio et al., 2024)","plainCitation":"(Casalicchio et al., 2024)","noteIndex":0},"citationItems":[{"id":1159,"uris":["http://zotero.org/users/7119014/items/ZEM2TT3C"],"itemData":{"id":1159,"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5,16]]},"issued":{"date-parts":[["2024",4,27]]}}}],"schema":"https://github.com/citation-style-language/schema/raw/master/csl-citation.json"} </w:instrText>
      </w:r>
      <w:r w:rsidR="00B72137">
        <w:rPr>
          <w:rFonts w:cs="Times New Roman"/>
          <w:szCs w:val="24"/>
        </w:rPr>
        <w:fldChar w:fldCharType="separate"/>
      </w:r>
      <w:r w:rsidR="00B72137" w:rsidRPr="00B72137">
        <w:rPr>
          <w:rFonts w:cs="Times New Roman"/>
        </w:rPr>
        <w:t>(Casalicchio et al., 2024)</w:t>
      </w:r>
      <w:r w:rsidR="00B72137">
        <w:rPr>
          <w:rFonts w:cs="Times New Roman"/>
          <w:szCs w:val="24"/>
        </w:rPr>
        <w:fldChar w:fldCharType="end"/>
      </w:r>
      <w:r w:rsidR="008D4009">
        <w:rPr>
          <w:rFonts w:cs="Times New Roman"/>
          <w:szCs w:val="24"/>
        </w:rPr>
        <w:t>.</w:t>
      </w:r>
      <w:r w:rsidR="006B0E52">
        <w:rPr>
          <w:rFonts w:cs="Times New Roman"/>
          <w:szCs w:val="24"/>
        </w:rPr>
        <w:t xml:space="preserve"> </w:t>
      </w:r>
      <w:bookmarkEnd w:id="24"/>
    </w:p>
    <w:p w14:paraId="23B82C35" w14:textId="31E22E6C" w:rsidR="002878AB" w:rsidRPr="00676419" w:rsidRDefault="000B7C11" w:rsidP="00150464">
      <w:pPr>
        <w:rPr>
          <w:rFonts w:cs="Times New Roman"/>
          <w:szCs w:val="24"/>
        </w:rPr>
      </w:pPr>
      <w:r w:rsidRPr="000B7C11">
        <w:rPr>
          <w:rFonts w:cs="Times New Roman"/>
          <w:szCs w:val="24"/>
        </w:rPr>
        <w:t xml:space="preserve">Il est important de souligner que les variables explicatives liées au climat et au sol proviennent de bases de données externes, car toutes les parcelles de notre base de données ne contenaient pas ces informations. L’utilisation de ces données externes est essentielle pour </w:t>
      </w:r>
      <w:r>
        <w:rPr>
          <w:rFonts w:cs="Times New Roman"/>
          <w:szCs w:val="24"/>
        </w:rPr>
        <w:t>les</w:t>
      </w:r>
      <w:r w:rsidRPr="000B7C11">
        <w:rPr>
          <w:rFonts w:cs="Times New Roman"/>
          <w:szCs w:val="24"/>
        </w:rPr>
        <w:t xml:space="preserve"> prédictions, car sans elles, nous risquerions de perdre de nombreuses observations de vers de terre qui ne disposaient pas de ces variables, rendant nos modèles incomplets. Cependant, cette dépendance à l’égard de </w:t>
      </w:r>
      <w:r w:rsidR="005D2696">
        <w:rPr>
          <w:rFonts w:cs="Times New Roman"/>
          <w:szCs w:val="24"/>
        </w:rPr>
        <w:t xml:space="preserve">base de </w:t>
      </w:r>
      <w:r w:rsidRPr="000B7C11">
        <w:rPr>
          <w:rFonts w:cs="Times New Roman"/>
          <w:szCs w:val="24"/>
        </w:rPr>
        <w:t>données externes constitue une limite, comme déjà mentionné</w:t>
      </w:r>
      <w:r w:rsidR="00AD548A">
        <w:rPr>
          <w:rFonts w:cs="Times New Roman"/>
          <w:szCs w:val="24"/>
        </w:rPr>
        <w:t xml:space="preserve"> par</w:t>
      </w:r>
      <w:r w:rsidRPr="000B7C11">
        <w:rPr>
          <w:rFonts w:cs="Times New Roman"/>
          <w:szCs w:val="24"/>
        </w:rPr>
        <w:t xml:space="preserve"> </w:t>
      </w:r>
      <w:r w:rsidR="00ED7F8E">
        <w:rPr>
          <w:rFonts w:cs="Times New Roman"/>
        </w:rPr>
        <w:fldChar w:fldCharType="begin"/>
      </w:r>
      <w:r w:rsidR="00ED7F8E">
        <w:rPr>
          <w:rFonts w:cs="Times New Roman"/>
        </w:rPr>
        <w:instrText xml:space="preserve"> ADDIN ZOTERO_ITEM CSL_CITATION {"citationID":"1u9yBaId","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D7F8E">
        <w:rPr>
          <w:rFonts w:cs="Times New Roman"/>
        </w:rPr>
        <w:fldChar w:fldCharType="separate"/>
      </w:r>
      <w:r w:rsidR="00ED7F8E" w:rsidRPr="00AF45FB">
        <w:rPr>
          <w:rFonts w:cs="Times New Roman"/>
        </w:rPr>
        <w:t>Rutgers et al.</w:t>
      </w:r>
      <w:r w:rsidR="00ED7F8E">
        <w:rPr>
          <w:rFonts w:cs="Times New Roman"/>
        </w:rPr>
        <w:t xml:space="preserve"> (</w:t>
      </w:r>
      <w:r w:rsidR="00ED7F8E" w:rsidRPr="00AF45FB">
        <w:rPr>
          <w:rFonts w:cs="Times New Roman"/>
        </w:rPr>
        <w:t>2016)</w:t>
      </w:r>
      <w:r w:rsidR="00ED7F8E">
        <w:rPr>
          <w:rFonts w:cs="Times New Roman"/>
        </w:rPr>
        <w:fldChar w:fldCharType="end"/>
      </w:r>
      <w:r w:rsidRPr="000B7C11">
        <w:rPr>
          <w:rFonts w:cs="Times New Roman"/>
          <w:szCs w:val="24"/>
        </w:rPr>
        <w:t xml:space="preserve"> ainsi que</w:t>
      </w:r>
      <w:r w:rsidR="00ED7F8E">
        <w:rPr>
          <w:rFonts w:cs="Times New Roman"/>
          <w:szCs w:val="24"/>
        </w:rPr>
        <w:fldChar w:fldCharType="begin"/>
      </w:r>
      <w:r w:rsidR="00ED7F8E">
        <w:rPr>
          <w:rFonts w:cs="Times New Roman"/>
          <w:szCs w:val="24"/>
        </w:rPr>
        <w:instrText xml:space="preserve"> ADDIN ZOTERO_ITEM CSL_CITATION {"citationID":"5iMCjz3h","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ED7F8E">
        <w:rPr>
          <w:rFonts w:cs="Times New Roman"/>
          <w:szCs w:val="24"/>
        </w:rPr>
        <w:fldChar w:fldCharType="separate"/>
      </w:r>
      <w:r w:rsidR="002B34DC">
        <w:rPr>
          <w:rFonts w:cs="Times New Roman"/>
        </w:rPr>
        <w:t xml:space="preserve"> </w:t>
      </w:r>
      <w:r w:rsidR="00ED7F8E" w:rsidRPr="00ED7F8E">
        <w:rPr>
          <w:rFonts w:cs="Times New Roman"/>
        </w:rPr>
        <w:t xml:space="preserve">Salako et al. </w:t>
      </w:r>
      <w:r w:rsidR="002B34DC">
        <w:rPr>
          <w:rFonts w:cs="Times New Roman"/>
        </w:rPr>
        <w:t>(</w:t>
      </w:r>
      <w:r w:rsidR="00ED7F8E" w:rsidRPr="00ED7F8E">
        <w:rPr>
          <w:rFonts w:cs="Times New Roman"/>
        </w:rPr>
        <w:t>2023)</w:t>
      </w:r>
      <w:r w:rsidR="00ED7F8E">
        <w:rPr>
          <w:rFonts w:cs="Times New Roman"/>
          <w:szCs w:val="24"/>
        </w:rPr>
        <w:fldChar w:fldCharType="end"/>
      </w:r>
      <w:r w:rsidRPr="000B7C11">
        <w:rPr>
          <w:rFonts w:cs="Times New Roman"/>
          <w:szCs w:val="24"/>
        </w:rPr>
        <w:t>. En effet, la qualité des données utilisées lors de l’entraînement de</w:t>
      </w:r>
      <w:r w:rsidR="00D41333">
        <w:rPr>
          <w:rFonts w:cs="Times New Roman"/>
          <w:szCs w:val="24"/>
        </w:rPr>
        <w:t xml:space="preserve">s </w:t>
      </w:r>
      <w:r w:rsidRPr="000B7C11">
        <w:rPr>
          <w:rFonts w:cs="Times New Roman"/>
          <w:szCs w:val="24"/>
        </w:rPr>
        <w:t>modèles influence grandement leur performance.</w:t>
      </w:r>
      <w:r>
        <w:rPr>
          <w:rFonts w:cs="Times New Roman"/>
          <w:szCs w:val="24"/>
        </w:rPr>
        <w:t xml:space="preserve"> </w:t>
      </w:r>
      <w:r w:rsidRPr="000B7C11">
        <w:rPr>
          <w:rFonts w:cs="Times New Roman"/>
          <w:szCs w:val="24"/>
        </w:rPr>
        <w:t>Néanmoins, nous avons choisi de ne pas utiliser de bases de données externes pour les variables spatiales et l’occupation du sol, car ces informations étaient bien renseignées dans notre base de données. Ce</w:t>
      </w:r>
      <w:r w:rsidR="005309AE">
        <w:rPr>
          <w:rFonts w:cs="Times New Roman"/>
          <w:szCs w:val="24"/>
        </w:rPr>
        <w:t xml:space="preserve"> choix </w:t>
      </w:r>
      <w:r w:rsidRPr="000B7C11">
        <w:rPr>
          <w:rFonts w:cs="Times New Roman"/>
          <w:szCs w:val="24"/>
        </w:rPr>
        <w:t xml:space="preserve">évite toute rupture temporelle entre les observations des vers de terre et les </w:t>
      </w:r>
      <w:r w:rsidR="005309AE">
        <w:rPr>
          <w:rFonts w:cs="Times New Roman"/>
          <w:szCs w:val="24"/>
        </w:rPr>
        <w:t>occupation</w:t>
      </w:r>
      <w:r w:rsidR="00AC3043">
        <w:rPr>
          <w:rFonts w:cs="Times New Roman"/>
          <w:szCs w:val="24"/>
        </w:rPr>
        <w:t>s</w:t>
      </w:r>
      <w:r w:rsidR="005309AE">
        <w:rPr>
          <w:rFonts w:cs="Times New Roman"/>
          <w:szCs w:val="24"/>
        </w:rPr>
        <w:t xml:space="preserve"> </w:t>
      </w:r>
      <w:r w:rsidRPr="000B7C11">
        <w:rPr>
          <w:rFonts w:cs="Times New Roman"/>
          <w:szCs w:val="24"/>
        </w:rPr>
        <w:t>du sol, qui peuvent évoluer au fil des années.</w:t>
      </w:r>
      <w:r w:rsidR="000D3E86">
        <w:rPr>
          <w:rFonts w:cs="Times New Roman"/>
          <w:szCs w:val="24"/>
        </w:rPr>
        <w:t xml:space="preserve"> </w:t>
      </w:r>
      <w:r w:rsidR="00756FA5" w:rsidRPr="00756FA5">
        <w:rPr>
          <w:rFonts w:cs="Times New Roman"/>
          <w:szCs w:val="24"/>
        </w:rPr>
        <w:t xml:space="preserve">Une autre limite de notre étude réside dans la sélection restreinte des types d’occupation du sol. En effet, nous avons utilisé uniquement six </w:t>
      </w:r>
      <w:r w:rsidR="009B28A7">
        <w:rPr>
          <w:rFonts w:cs="Times New Roman"/>
          <w:szCs w:val="24"/>
        </w:rPr>
        <w:t>types</w:t>
      </w:r>
      <w:r w:rsidR="00756FA5" w:rsidRPr="00756FA5">
        <w:rPr>
          <w:rFonts w:cs="Times New Roman"/>
          <w:szCs w:val="24"/>
        </w:rPr>
        <w:t xml:space="preserve"> d’occupation du sol de niveau 3 définies par </w:t>
      </w:r>
      <w:r w:rsidR="00CD4A89">
        <w:rPr>
          <w:rFonts w:cs="Times New Roman"/>
          <w:szCs w:val="24"/>
        </w:rPr>
        <w:t>Corine Land Cover</w:t>
      </w:r>
      <w:r w:rsidR="00756FA5" w:rsidRPr="00756FA5">
        <w:rPr>
          <w:rFonts w:cs="Times New Roman"/>
          <w:szCs w:val="24"/>
        </w:rPr>
        <w:t>. Les autres types</w:t>
      </w:r>
      <w:r w:rsidR="00CD4A89">
        <w:rPr>
          <w:rFonts w:cs="Times New Roman"/>
          <w:szCs w:val="24"/>
        </w:rPr>
        <w:t xml:space="preserve"> d’occupation du sol</w:t>
      </w:r>
      <w:r w:rsidR="00756FA5" w:rsidRPr="00756FA5">
        <w:rPr>
          <w:rFonts w:cs="Times New Roman"/>
          <w:szCs w:val="24"/>
        </w:rPr>
        <w:t xml:space="preserve"> n’ont pas été inclus en raison du manque de données disponibles. De plus, nous n’avons pas pu distinguer les forêts de feuillus, les forêts de conifères et les forêts mixtes. Par conséquent, nous avons regroupé ces trois types de forêts sous une seule </w:t>
      </w:r>
      <w:r w:rsidR="009B28A7">
        <w:rPr>
          <w:rFonts w:cs="Times New Roman"/>
          <w:szCs w:val="24"/>
        </w:rPr>
        <w:t>types</w:t>
      </w:r>
      <w:r w:rsidR="00756FA5" w:rsidRPr="00756FA5">
        <w:rPr>
          <w:rFonts w:cs="Times New Roman"/>
          <w:szCs w:val="24"/>
        </w:rPr>
        <w:t xml:space="preserve"> d’occupation du sol : “Forêt” (tous types). Cette décision a été prise en tenant compte du fait que l’utilisation des terres a un impact significatif sur les populations </w:t>
      </w:r>
      <w:r w:rsidR="00756FA5" w:rsidRPr="00756FA5">
        <w:rPr>
          <w:rFonts w:cs="Times New Roman"/>
          <w:szCs w:val="24"/>
        </w:rPr>
        <w:lastRenderedPageBreak/>
        <w:t>de vers de terre, comme l’ont déjà souligné</w:t>
      </w:r>
      <w:r w:rsidR="003904F3">
        <w:rPr>
          <w:rFonts w:cs="Times New Roman"/>
          <w:szCs w:val="24"/>
        </w:rPr>
        <w:t xml:space="preserve"> </w:t>
      </w:r>
      <w:r w:rsidR="003904F3">
        <w:rPr>
          <w:rFonts w:cs="Times New Roman"/>
          <w:szCs w:val="24"/>
        </w:rPr>
        <w:fldChar w:fldCharType="begin"/>
      </w:r>
      <w:r w:rsidR="003904F3">
        <w:rPr>
          <w:rFonts w:cs="Times New Roman"/>
          <w:szCs w:val="24"/>
        </w:rPr>
        <w:instrText xml:space="preserve"> ADDIN ZOTERO_ITEM CSL_CITATION {"citationID":"KcVKRir0","properties":{"formattedCitation":"(Spurgeon et al., 2013)","plainCitation":"(Spurgeon et al., 2013)","noteIndex":0},"citationItems":[{"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3904F3">
        <w:rPr>
          <w:rFonts w:cs="Times New Roman"/>
          <w:szCs w:val="24"/>
        </w:rPr>
        <w:fldChar w:fldCharType="separate"/>
      </w:r>
      <w:r w:rsidR="003904F3" w:rsidRPr="003904F3">
        <w:rPr>
          <w:rFonts w:cs="Times New Roman"/>
        </w:rPr>
        <w:t xml:space="preserve">Spurgeon et al. </w:t>
      </w:r>
      <w:r w:rsidR="00C031F3">
        <w:rPr>
          <w:rFonts w:cs="Times New Roman"/>
        </w:rPr>
        <w:t>(</w:t>
      </w:r>
      <w:r w:rsidR="003904F3" w:rsidRPr="003904F3">
        <w:rPr>
          <w:rFonts w:cs="Times New Roman"/>
        </w:rPr>
        <w:t>2013)</w:t>
      </w:r>
      <w:r w:rsidR="003904F3">
        <w:rPr>
          <w:rFonts w:cs="Times New Roman"/>
          <w:szCs w:val="24"/>
        </w:rPr>
        <w:fldChar w:fldCharType="end"/>
      </w:r>
      <w:r w:rsidR="00CF3EFE">
        <w:rPr>
          <w:rFonts w:cs="Times New Roman"/>
          <w:szCs w:val="24"/>
        </w:rPr>
        <w:t>.</w:t>
      </w:r>
      <w:r w:rsidR="00397574">
        <w:rPr>
          <w:rFonts w:cs="Times New Roman"/>
          <w:szCs w:val="24"/>
        </w:rPr>
        <w:t xml:space="preserve"> </w:t>
      </w:r>
      <w:r w:rsidR="007C3BDA">
        <w:rPr>
          <w:rFonts w:cs="Times New Roman"/>
          <w:szCs w:val="24"/>
        </w:rPr>
        <w:t>Nous somme</w:t>
      </w:r>
      <w:r w:rsidR="006B477F">
        <w:rPr>
          <w:rFonts w:cs="Times New Roman"/>
          <w:szCs w:val="24"/>
        </w:rPr>
        <w:t>s</w:t>
      </w:r>
      <w:r w:rsidR="007C3BDA">
        <w:rPr>
          <w:rFonts w:cs="Times New Roman"/>
          <w:szCs w:val="24"/>
        </w:rPr>
        <w:t xml:space="preserve"> aussi </w:t>
      </w:r>
      <w:r w:rsidR="006B477F">
        <w:rPr>
          <w:rFonts w:cs="Times New Roman"/>
          <w:szCs w:val="24"/>
        </w:rPr>
        <w:t>conscients</w:t>
      </w:r>
      <w:r w:rsidR="007C3BDA">
        <w:rPr>
          <w:rFonts w:cs="Times New Roman"/>
          <w:szCs w:val="24"/>
        </w:rPr>
        <w:t xml:space="preserve"> que </w:t>
      </w:r>
      <w:r w:rsidR="004D2EC6">
        <w:rPr>
          <w:rFonts w:cs="Times New Roman"/>
          <w:szCs w:val="24"/>
        </w:rPr>
        <w:t xml:space="preserve">notre base de données est </w:t>
      </w:r>
      <w:r w:rsidR="00611EB4">
        <w:rPr>
          <w:rFonts w:cs="Times New Roman"/>
          <w:szCs w:val="24"/>
        </w:rPr>
        <w:t>déséquilibrée</w:t>
      </w:r>
      <w:r w:rsidR="004D2EC6">
        <w:rPr>
          <w:rFonts w:cs="Times New Roman"/>
          <w:szCs w:val="24"/>
        </w:rPr>
        <w:t xml:space="preserve"> </w:t>
      </w:r>
      <w:r w:rsidR="000C0C4F">
        <w:rPr>
          <w:rFonts w:cs="Times New Roman"/>
          <w:szCs w:val="24"/>
        </w:rPr>
        <w:t>en termes</w:t>
      </w:r>
      <w:r w:rsidR="004D2EC6">
        <w:rPr>
          <w:rFonts w:cs="Times New Roman"/>
          <w:szCs w:val="24"/>
        </w:rPr>
        <w:t xml:space="preserve"> </w:t>
      </w:r>
      <w:r w:rsidR="003D19B4">
        <w:rPr>
          <w:rFonts w:cs="Times New Roman"/>
          <w:szCs w:val="24"/>
        </w:rPr>
        <w:t>d’échantillonnage avec plus d’observation au nord qu’au sud</w:t>
      </w:r>
      <w:r w:rsidR="00611EB4">
        <w:rPr>
          <w:rFonts w:cs="Times New Roman"/>
          <w:szCs w:val="24"/>
        </w:rPr>
        <w:t xml:space="preserve"> et cela pourrai </w:t>
      </w:r>
      <w:r w:rsidR="00765498">
        <w:rPr>
          <w:rFonts w:cs="Times New Roman"/>
          <w:szCs w:val="24"/>
        </w:rPr>
        <w:t>expliquer</w:t>
      </w:r>
      <w:r w:rsidR="00611EB4">
        <w:rPr>
          <w:rFonts w:cs="Times New Roman"/>
          <w:szCs w:val="24"/>
        </w:rPr>
        <w:t xml:space="preserve"> l</w:t>
      </w:r>
      <w:r w:rsidR="00C6554B">
        <w:rPr>
          <w:rFonts w:cs="Times New Roman"/>
          <w:szCs w:val="24"/>
        </w:rPr>
        <w:t>a faible R² pour la biomasse</w:t>
      </w:r>
      <w:r w:rsidR="00814902">
        <w:rPr>
          <w:rFonts w:cs="Times New Roman"/>
          <w:szCs w:val="24"/>
        </w:rPr>
        <w:t xml:space="preserve"> totale</w:t>
      </w:r>
      <w:r w:rsidR="00C6554B">
        <w:rPr>
          <w:rFonts w:cs="Times New Roman"/>
          <w:szCs w:val="24"/>
        </w:rPr>
        <w:t xml:space="preserve"> d’autant plus </w:t>
      </w:r>
      <w:r w:rsidR="00F64AF4">
        <w:rPr>
          <w:rFonts w:cs="Times New Roman"/>
          <w:szCs w:val="24"/>
        </w:rPr>
        <w:t xml:space="preserve">certaine </w:t>
      </w:r>
      <w:r w:rsidR="00F9751E">
        <w:rPr>
          <w:rFonts w:cs="Times New Roman"/>
          <w:szCs w:val="24"/>
        </w:rPr>
        <w:t xml:space="preserve">observation des vers de terre </w:t>
      </w:r>
      <w:r w:rsidR="000612A9">
        <w:rPr>
          <w:rFonts w:cs="Times New Roman"/>
          <w:szCs w:val="24"/>
        </w:rPr>
        <w:t>n’avait</w:t>
      </w:r>
      <w:r w:rsidR="002C78FB">
        <w:rPr>
          <w:rFonts w:cs="Times New Roman"/>
          <w:szCs w:val="24"/>
        </w:rPr>
        <w:t xml:space="preserve"> de biomasse</w:t>
      </w:r>
      <w:r w:rsidR="00E61D84">
        <w:rPr>
          <w:rFonts w:cs="Times New Roman"/>
          <w:szCs w:val="24"/>
        </w:rPr>
        <w:t>.</w:t>
      </w:r>
      <w:r w:rsidR="004D2EC6">
        <w:rPr>
          <w:rFonts w:cs="Times New Roman"/>
          <w:szCs w:val="24"/>
        </w:rPr>
        <w:t xml:space="preserve"> </w:t>
      </w:r>
    </w:p>
    <w:p w14:paraId="2E3955AA" w14:textId="1D8573CC" w:rsidR="007F0A8D" w:rsidRPr="007F23EF" w:rsidRDefault="00674AB7" w:rsidP="00150464">
      <w:pPr>
        <w:rPr>
          <w:rFonts w:cs="Times New Roman"/>
        </w:rPr>
      </w:pPr>
      <w:r>
        <w:rPr>
          <w:rFonts w:cs="Times New Roman"/>
        </w:rPr>
        <w:t>Nos résultats montrent que l’occupation du sol était l</w:t>
      </w:r>
      <w:r w:rsidR="000C090D">
        <w:rPr>
          <w:rFonts w:cs="Times New Roman"/>
        </w:rPr>
        <w:t xml:space="preserve">a variable la plus importante </w:t>
      </w:r>
      <w:r w:rsidR="00080C76">
        <w:rPr>
          <w:rFonts w:cs="Times New Roman"/>
        </w:rPr>
        <w:t>sur les vers de terre</w:t>
      </w:r>
      <w:r>
        <w:rPr>
          <w:rFonts w:cs="Times New Roman"/>
        </w:rPr>
        <w:t xml:space="preserve">. </w:t>
      </w:r>
      <w:r w:rsidR="00731A2B">
        <w:rPr>
          <w:rFonts w:cs="Times New Roman"/>
        </w:rPr>
        <w:t xml:space="preserve">Cela </w:t>
      </w:r>
      <w:r w:rsidR="00523A76" w:rsidRPr="00F81BC6">
        <w:rPr>
          <w:rFonts w:cs="Times New Roman"/>
        </w:rPr>
        <w:t>est cohérent avec les résultats de</w:t>
      </w:r>
      <w:r w:rsidR="004B7699">
        <w:rPr>
          <w:rFonts w:cs="Times New Roman"/>
        </w:rPr>
        <w:t xml:space="preserve"> </w:t>
      </w:r>
      <w:bookmarkStart w:id="25" w:name="_Hlk168484357"/>
      <w:r w:rsidR="00373572">
        <w:rPr>
          <w:rFonts w:cs="Times New Roman"/>
        </w:rPr>
        <w:fldChar w:fldCharType="begin"/>
      </w:r>
      <w:r w:rsidR="005D3C06">
        <w:rPr>
          <w:rFonts w:cs="Times New Roman"/>
        </w:rPr>
        <w:instrText xml:space="preserve"> ADDIN ZOTERO_ITEM CSL_CITATION {"citationID":"izC1DHX7","properties":{"formattedCitation":"(Fourcade &amp; Vercauteren, 2022; Salako et al., 2023)","plainCitation":"(Fourcade &amp; Vercauteren, 2022; Salako et al., 2023)","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373572">
        <w:rPr>
          <w:rFonts w:cs="Times New Roman"/>
        </w:rPr>
        <w:fldChar w:fldCharType="separate"/>
      </w:r>
      <w:r w:rsidR="00373572" w:rsidRPr="00373572">
        <w:rPr>
          <w:rFonts w:cs="Times New Roman"/>
        </w:rPr>
        <w:t xml:space="preserve">Fourcade &amp; Vercauteren </w:t>
      </w:r>
      <w:r w:rsidR="008F70D2">
        <w:rPr>
          <w:rFonts w:cs="Times New Roman"/>
        </w:rPr>
        <w:t>(</w:t>
      </w:r>
      <w:r w:rsidR="00373572" w:rsidRPr="00373572">
        <w:rPr>
          <w:rFonts w:cs="Times New Roman"/>
        </w:rPr>
        <w:t>2022</w:t>
      </w:r>
      <w:r w:rsidR="008F70D2">
        <w:rPr>
          <w:rFonts w:cs="Times New Roman"/>
        </w:rPr>
        <w:t>) et de</w:t>
      </w:r>
      <w:r w:rsidR="00373572" w:rsidRPr="00373572">
        <w:rPr>
          <w:rFonts w:cs="Times New Roman"/>
        </w:rPr>
        <w:t xml:space="preserve"> Salako et al. </w:t>
      </w:r>
      <w:r w:rsidR="008F70D2">
        <w:rPr>
          <w:rFonts w:cs="Times New Roman"/>
        </w:rPr>
        <w:t>(</w:t>
      </w:r>
      <w:r w:rsidR="00373572" w:rsidRPr="00373572">
        <w:rPr>
          <w:rFonts w:cs="Times New Roman"/>
        </w:rPr>
        <w:t>2023)</w:t>
      </w:r>
      <w:r w:rsidR="00373572">
        <w:rPr>
          <w:rFonts w:cs="Times New Roman"/>
        </w:rPr>
        <w:fldChar w:fldCharType="end"/>
      </w:r>
      <w:r w:rsidR="008F70D2">
        <w:rPr>
          <w:rFonts w:cs="Times New Roman"/>
        </w:rPr>
        <w:t xml:space="preserve">. </w:t>
      </w:r>
      <w:bookmarkEnd w:id="25"/>
      <w:r w:rsidR="00D90631" w:rsidRPr="00D90631">
        <w:rPr>
          <w:rFonts w:cs="Times New Roman"/>
        </w:rPr>
        <w:t xml:space="preserve">De plus, l’étude </w:t>
      </w:r>
      <w:r w:rsidR="00D90631">
        <w:rPr>
          <w:rFonts w:cs="Times New Roman"/>
        </w:rPr>
        <w:t xml:space="preserve">réalisé </w:t>
      </w:r>
      <w:r w:rsidR="00D90631" w:rsidRPr="00D90631">
        <w:rPr>
          <w:rFonts w:cs="Times New Roman"/>
        </w:rPr>
        <w:t xml:space="preserve">par </w:t>
      </w:r>
      <w:bookmarkStart w:id="26" w:name="_Hlk168484539"/>
      <w:r w:rsidR="007D36BC">
        <w:rPr>
          <w:rFonts w:cs="Times New Roman"/>
        </w:rPr>
        <w:fldChar w:fldCharType="begin"/>
      </w:r>
      <w:r w:rsidR="00ED7F8E">
        <w:rPr>
          <w:rFonts w:cs="Times New Roman"/>
        </w:rPr>
        <w:instrText xml:space="preserve"> ADDIN ZOTERO_ITEM CSL_CITATION {"citationID":"Vl9Q8HHC","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7D36BC">
        <w:rPr>
          <w:rFonts w:cs="Times New Roman"/>
        </w:rPr>
        <w:fldChar w:fldCharType="separate"/>
      </w:r>
      <w:r w:rsidR="007D36BC" w:rsidRPr="00AF45FB">
        <w:rPr>
          <w:rFonts w:cs="Times New Roman"/>
        </w:rPr>
        <w:t>Rutgers et al.</w:t>
      </w:r>
      <w:r w:rsidR="007D36BC">
        <w:rPr>
          <w:rFonts w:cs="Times New Roman"/>
        </w:rPr>
        <w:t xml:space="preserve"> (</w:t>
      </w:r>
      <w:r w:rsidR="007D36BC" w:rsidRPr="00AF45FB">
        <w:rPr>
          <w:rFonts w:cs="Times New Roman"/>
        </w:rPr>
        <w:t>2016)</w:t>
      </w:r>
      <w:r w:rsidR="007D36BC">
        <w:rPr>
          <w:rFonts w:cs="Times New Roman"/>
        </w:rPr>
        <w:fldChar w:fldCharType="end"/>
      </w:r>
      <w:bookmarkEnd w:id="26"/>
      <w:r w:rsidR="007D36BC">
        <w:rPr>
          <w:rFonts w:cs="Times New Roman"/>
        </w:rPr>
        <w:t xml:space="preserve"> </w:t>
      </w:r>
      <w:r w:rsidR="00997DBD">
        <w:rPr>
          <w:rFonts w:cs="Times New Roman"/>
        </w:rPr>
        <w:t>à travers l’Europe</w:t>
      </w:r>
      <w:r w:rsidR="00D90631" w:rsidRPr="00D90631">
        <w:rPr>
          <w:rFonts w:cs="Times New Roman"/>
        </w:rPr>
        <w:t xml:space="preserve"> a également mis en évidence </w:t>
      </w:r>
      <w:r w:rsidR="00982568">
        <w:rPr>
          <w:rFonts w:cs="Times New Roman"/>
        </w:rPr>
        <w:t>l’import</w:t>
      </w:r>
      <w:r w:rsidR="00C75E90">
        <w:rPr>
          <w:rFonts w:cs="Times New Roman"/>
        </w:rPr>
        <w:t>ance de l’occupation du sol</w:t>
      </w:r>
      <w:r w:rsidR="00D90631" w:rsidRPr="00D90631">
        <w:rPr>
          <w:rFonts w:cs="Times New Roman"/>
        </w:rPr>
        <w:t xml:space="preserve">. </w:t>
      </w:r>
      <w:r w:rsidR="00A11867" w:rsidRPr="00A11867">
        <w:rPr>
          <w:rFonts w:cs="Times New Roman"/>
        </w:rPr>
        <w:t xml:space="preserve">Notre </w:t>
      </w:r>
      <w:r w:rsidR="00B42AA6">
        <w:rPr>
          <w:rFonts w:cs="Times New Roman"/>
        </w:rPr>
        <w:t>étude as permis aussi de mettre en</w:t>
      </w:r>
      <w:r w:rsidR="00A11867" w:rsidRPr="00A11867">
        <w:rPr>
          <w:rFonts w:cs="Times New Roman"/>
        </w:rPr>
        <w:t xml:space="preserve"> évidence que, après l’occupation du sol, les variables spatiales </w:t>
      </w:r>
      <w:r w:rsidR="00FD0718">
        <w:rPr>
          <w:rFonts w:cs="Times New Roman"/>
        </w:rPr>
        <w:t xml:space="preserve">étaient </w:t>
      </w:r>
      <w:r w:rsidR="00A11867" w:rsidRPr="00A11867">
        <w:rPr>
          <w:rFonts w:cs="Times New Roman"/>
        </w:rPr>
        <w:t xml:space="preserve">les plus importantes, suivies des variables climatiques, puis des variables pédologiques. </w:t>
      </w:r>
      <w:r w:rsidR="002E61A3">
        <w:rPr>
          <w:rFonts w:cs="Times New Roman"/>
        </w:rPr>
        <w:t xml:space="preserve">Cependant, selon </w:t>
      </w:r>
      <w:r w:rsidR="003E226B">
        <w:rPr>
          <w:rFonts w:cs="Times New Roman"/>
        </w:rPr>
        <w:fldChar w:fldCharType="begin"/>
      </w:r>
      <w:r w:rsidR="003E226B">
        <w:rPr>
          <w:rFonts w:cs="Times New Roman"/>
        </w:rPr>
        <w:instrText xml:space="preserve"> ADDIN ZOTERO_ITEM CSL_CITATION {"citationID":"3ym9OsaW","properties":{"formattedCitation":"(Phillips et al., 2019)","plainCitation":"(Phillips et al., 2019)","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3E226B">
        <w:rPr>
          <w:rFonts w:cs="Times New Roman"/>
        </w:rPr>
        <w:fldChar w:fldCharType="separate"/>
      </w:r>
      <w:r w:rsidR="003E226B" w:rsidRPr="003E226B">
        <w:rPr>
          <w:rFonts w:cs="Times New Roman"/>
        </w:rPr>
        <w:t xml:space="preserve">Phillips et al. </w:t>
      </w:r>
      <w:r w:rsidR="003E226B">
        <w:rPr>
          <w:rFonts w:cs="Times New Roman"/>
        </w:rPr>
        <w:t>(</w:t>
      </w:r>
      <w:r w:rsidR="003E226B" w:rsidRPr="003E226B">
        <w:rPr>
          <w:rFonts w:cs="Times New Roman"/>
        </w:rPr>
        <w:t>2019)</w:t>
      </w:r>
      <w:r w:rsidR="003E226B">
        <w:rPr>
          <w:rFonts w:cs="Times New Roman"/>
        </w:rPr>
        <w:fldChar w:fldCharType="end"/>
      </w:r>
      <w:r w:rsidR="003E226B">
        <w:rPr>
          <w:rFonts w:cs="Times New Roman"/>
        </w:rPr>
        <w:t xml:space="preserve">, </w:t>
      </w:r>
      <w:r w:rsidR="000C5A1C">
        <w:rPr>
          <w:rFonts w:cs="Times New Roman"/>
        </w:rPr>
        <w:t>les variables les plus influentes sur le</w:t>
      </w:r>
      <w:r w:rsidR="002D692E">
        <w:rPr>
          <w:rFonts w:cs="Times New Roman"/>
        </w:rPr>
        <w:t>s vers de terre sont le</w:t>
      </w:r>
      <w:r w:rsidR="00BC7590">
        <w:rPr>
          <w:rFonts w:cs="Times New Roman"/>
        </w:rPr>
        <w:t>s</w:t>
      </w:r>
      <w:r w:rsidR="002D692E">
        <w:rPr>
          <w:rFonts w:cs="Times New Roman"/>
        </w:rPr>
        <w:t xml:space="preserve"> précipitations et </w:t>
      </w:r>
      <w:proofErr w:type="gramStart"/>
      <w:r w:rsidR="002D692E">
        <w:rPr>
          <w:rFonts w:cs="Times New Roman"/>
        </w:rPr>
        <w:t>la températures</w:t>
      </w:r>
      <w:proofErr w:type="gramEnd"/>
      <w:r w:rsidR="002D692E">
        <w:rPr>
          <w:rFonts w:cs="Times New Roman"/>
        </w:rPr>
        <w:t xml:space="preserve"> annuelle.</w:t>
      </w:r>
      <w:r w:rsidR="007F23EF">
        <w:rPr>
          <w:rFonts w:cs="Times New Roman"/>
        </w:rPr>
        <w:t xml:space="preserve"> </w:t>
      </w:r>
      <w:r w:rsidR="00A11867" w:rsidRPr="00A11867">
        <w:rPr>
          <w:rFonts w:cs="Times New Roman"/>
        </w:rPr>
        <w:t>En effet, il semblerait que les facteurs déterminants de la biodiversité des vers de terre dépendent de l’échelle</w:t>
      </w:r>
      <w:r w:rsidR="008A40E3">
        <w:rPr>
          <w:rFonts w:cs="Times New Roman"/>
        </w:rPr>
        <w:t xml:space="preserve"> </w:t>
      </w:r>
      <w:r w:rsidR="008A40E3">
        <w:rPr>
          <w:rFonts w:cs="Times New Roman"/>
        </w:rPr>
        <w:fldChar w:fldCharType="begin"/>
      </w:r>
      <w:r w:rsidR="008A40E3">
        <w:rPr>
          <w:rFonts w:cs="Times New Roman"/>
        </w:rPr>
        <w:instrText xml:space="preserve"> ADDIN ZOTERO_ITEM CSL_CITATION {"citationID":"h0tEh4cI","properties":{"formattedCitation":"(Salako et al., 2023)","plainCitation":"(Salako et al., 2023)","noteIndex":0},"citationItems":[{"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8A40E3">
        <w:rPr>
          <w:rFonts w:cs="Times New Roman"/>
        </w:rPr>
        <w:fldChar w:fldCharType="separate"/>
      </w:r>
      <w:r w:rsidR="008A40E3" w:rsidRPr="008A40E3">
        <w:rPr>
          <w:rFonts w:cs="Times New Roman"/>
        </w:rPr>
        <w:t>(Salako et al., 2023)</w:t>
      </w:r>
      <w:r w:rsidR="008A40E3">
        <w:rPr>
          <w:rFonts w:cs="Times New Roman"/>
        </w:rPr>
        <w:fldChar w:fldCharType="end"/>
      </w:r>
      <w:r w:rsidR="00A11867" w:rsidRPr="00A11867">
        <w:rPr>
          <w:rFonts w:cs="Times New Roman"/>
        </w:rPr>
        <w:t xml:space="preserve">. Les paramètres climatiques </w:t>
      </w:r>
      <w:r w:rsidR="00CB2FD1">
        <w:rPr>
          <w:rFonts w:cs="Times New Roman"/>
        </w:rPr>
        <w:t>joueraient</w:t>
      </w:r>
      <w:r w:rsidR="00FD0718">
        <w:rPr>
          <w:rFonts w:cs="Times New Roman"/>
        </w:rPr>
        <w:t xml:space="preserve"> </w:t>
      </w:r>
      <w:r w:rsidR="00A11867" w:rsidRPr="00A11867">
        <w:rPr>
          <w:rFonts w:cs="Times New Roman"/>
        </w:rPr>
        <w:t>un rôle crucial à l’échelle mondiale et continentale</w:t>
      </w:r>
      <w:r w:rsidR="008A40E3">
        <w:rPr>
          <w:rFonts w:cs="Times New Roman"/>
        </w:rPr>
        <w:t xml:space="preserve"> </w:t>
      </w:r>
      <w:bookmarkStart w:id="27" w:name="_Hlk168485362"/>
      <w:r w:rsidR="008A40E3">
        <w:rPr>
          <w:rFonts w:cs="Times New Roman"/>
        </w:rPr>
        <w:fldChar w:fldCharType="begin"/>
      </w:r>
      <w:r w:rsidR="008A40E3">
        <w:rPr>
          <w:rFonts w:cs="Times New Roman"/>
        </w:rPr>
        <w:instrText xml:space="preserve"> ADDIN ZOTERO_ITEM CSL_CITATION {"citationID":"wTZ1INSl","properties":{"unsorted":true,"formattedCitation":"(Rutgers et al., 2016; Phillips et al., 2019)","plainCitation":"(Rutgers et al., 2016; Phillips et al., 2019)","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8A40E3">
        <w:rPr>
          <w:rFonts w:cs="Times New Roman"/>
        </w:rPr>
        <w:fldChar w:fldCharType="separate"/>
      </w:r>
      <w:r w:rsidR="008A40E3" w:rsidRPr="008A40E3">
        <w:rPr>
          <w:rFonts w:cs="Times New Roman"/>
        </w:rPr>
        <w:t>(Rutgers et al., 2016; Phillips et al., 2019)</w:t>
      </w:r>
      <w:r w:rsidR="008A40E3">
        <w:rPr>
          <w:rFonts w:cs="Times New Roman"/>
        </w:rPr>
        <w:fldChar w:fldCharType="end"/>
      </w:r>
      <w:r w:rsidR="00A11867" w:rsidRPr="00A11867">
        <w:rPr>
          <w:rFonts w:cs="Times New Roman"/>
        </w:rPr>
        <w:t xml:space="preserve">, </w:t>
      </w:r>
      <w:bookmarkEnd w:id="27"/>
      <w:r w:rsidR="00A11867" w:rsidRPr="00A11867">
        <w:rPr>
          <w:rFonts w:cs="Times New Roman"/>
        </w:rPr>
        <w:t>tandis que les facteurs liés au sol deviennent plus importants à des échelles spatiales plus restreintes</w:t>
      </w:r>
      <w:r w:rsidR="004139E4">
        <w:rPr>
          <w:rFonts w:cs="Times New Roman"/>
        </w:rPr>
        <w:t xml:space="preserve"> </w:t>
      </w:r>
      <w:bookmarkStart w:id="28" w:name="_Hlk168485384"/>
      <w:r w:rsidR="004139E4">
        <w:rPr>
          <w:rFonts w:cs="Times New Roman"/>
        </w:rPr>
        <w:fldChar w:fldCharType="begin"/>
      </w:r>
      <w:r w:rsidR="004139E4">
        <w:rPr>
          <w:rFonts w:cs="Times New Roman"/>
        </w:rPr>
        <w:instrText xml:space="preserve"> ADDIN ZOTERO_ITEM CSL_CITATION {"citationID":"cq7E2tC3","properties":{"unsorted":true,"formattedCitation":"(Palm et al., 2013; March\\uc0\\u225{}n et al., 2015)","plainCitation":"(Palm et al., 2013; Marchán et al., 2015)","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schema":"https://github.com/citation-style-language/schema/raw/master/csl-citation.json"} </w:instrText>
      </w:r>
      <w:r w:rsidR="004139E4">
        <w:rPr>
          <w:rFonts w:cs="Times New Roman"/>
        </w:rPr>
        <w:fldChar w:fldCharType="separate"/>
      </w:r>
      <w:r w:rsidR="004139E4" w:rsidRPr="004139E4">
        <w:rPr>
          <w:rFonts w:cs="Times New Roman"/>
          <w:kern w:val="0"/>
        </w:rPr>
        <w:t>(Palm et al., 2013; Marchán et al., 2015)</w:t>
      </w:r>
      <w:r w:rsidR="004139E4">
        <w:rPr>
          <w:rFonts w:cs="Times New Roman"/>
        </w:rPr>
        <w:fldChar w:fldCharType="end"/>
      </w:r>
      <w:bookmarkEnd w:id="28"/>
      <w:r w:rsidR="00A11867" w:rsidRPr="00A11867">
        <w:rPr>
          <w:rFonts w:cs="Times New Roman"/>
        </w:rPr>
        <w:t xml:space="preserve">. </w:t>
      </w:r>
      <w:r w:rsidR="0080706B">
        <w:rPr>
          <w:rFonts w:cs="Times New Roman"/>
        </w:rPr>
        <w:t>Dans notre étude, l</w:t>
      </w:r>
      <w:r w:rsidR="00A11867" w:rsidRPr="00A11867">
        <w:rPr>
          <w:rFonts w:cs="Times New Roman"/>
        </w:rPr>
        <w:t xml:space="preserve">’importance du climat </w:t>
      </w:r>
      <w:r w:rsidR="00826643">
        <w:rPr>
          <w:rFonts w:cs="Times New Roman"/>
        </w:rPr>
        <w:t>é</w:t>
      </w:r>
      <w:r w:rsidR="00A11867" w:rsidRPr="00A11867">
        <w:rPr>
          <w:rFonts w:cs="Times New Roman"/>
        </w:rPr>
        <w:t>t</w:t>
      </w:r>
      <w:r w:rsidR="00826643">
        <w:rPr>
          <w:rFonts w:cs="Times New Roman"/>
        </w:rPr>
        <w:t>ait</w:t>
      </w:r>
      <w:r w:rsidR="00A11867" w:rsidRPr="00A11867">
        <w:rPr>
          <w:rFonts w:cs="Times New Roman"/>
        </w:rPr>
        <w:t xml:space="preserve"> principalement portée par la précipitation annuelle, tandis que le carbonate de calcium (</w:t>
      </w:r>
      <w:proofErr w:type="spellStart"/>
      <w:r w:rsidR="00A11867" w:rsidRPr="00A11867">
        <w:rPr>
          <w:rFonts w:cs="Times New Roman"/>
        </w:rPr>
        <w:t>CaCO</w:t>
      </w:r>
      <w:proofErr w:type="spellEnd"/>
      <w:r w:rsidR="00A11867" w:rsidRPr="00A11867">
        <w:rPr>
          <w:rFonts w:cs="Times New Roman"/>
        </w:rPr>
        <w:t xml:space="preserve">₃) </w:t>
      </w:r>
      <w:r w:rsidR="0080706B">
        <w:rPr>
          <w:rFonts w:cs="Times New Roman"/>
        </w:rPr>
        <w:t>é</w:t>
      </w:r>
      <w:r w:rsidR="00A11867" w:rsidRPr="00A11867">
        <w:rPr>
          <w:rFonts w:cs="Times New Roman"/>
        </w:rPr>
        <w:t>t</w:t>
      </w:r>
      <w:r w:rsidR="0080706B">
        <w:rPr>
          <w:rFonts w:cs="Times New Roman"/>
        </w:rPr>
        <w:t>ait</w:t>
      </w:r>
      <w:r w:rsidR="00A11867" w:rsidRPr="00A11867">
        <w:rPr>
          <w:rFonts w:cs="Times New Roman"/>
        </w:rPr>
        <w:t xml:space="preserve"> la variable du sol la plus significative pour les vers de terre. </w:t>
      </w:r>
      <w:commentRangeStart w:id="29"/>
      <w:r w:rsidR="00A11867" w:rsidRPr="008872C5">
        <w:rPr>
          <w:rFonts w:cs="Times New Roman"/>
          <w:highlight w:val="yellow"/>
        </w:rPr>
        <w:t xml:space="preserve">En effet, le </w:t>
      </w:r>
      <w:proofErr w:type="spellStart"/>
      <w:r w:rsidR="00A11867" w:rsidRPr="008872C5">
        <w:rPr>
          <w:rFonts w:cs="Times New Roman"/>
          <w:highlight w:val="yellow"/>
        </w:rPr>
        <w:t>CaCO</w:t>
      </w:r>
      <w:proofErr w:type="spellEnd"/>
      <w:r w:rsidR="00A11867" w:rsidRPr="008872C5">
        <w:rPr>
          <w:rFonts w:cs="Times New Roman"/>
          <w:highlight w:val="yellow"/>
        </w:rPr>
        <w:t>₃ a</w:t>
      </w:r>
      <w:r w:rsidR="002475C3" w:rsidRPr="008872C5">
        <w:rPr>
          <w:rFonts w:cs="Times New Roman"/>
          <w:highlight w:val="yellow"/>
        </w:rPr>
        <w:t>vait</w:t>
      </w:r>
      <w:r w:rsidR="00A11867" w:rsidRPr="008872C5">
        <w:rPr>
          <w:rFonts w:cs="Times New Roman"/>
          <w:highlight w:val="yellow"/>
        </w:rPr>
        <w:t xml:space="preserve"> des effets positifs sur les vers de terre en dessous de 10 g·kg⁻¹ et des effets négatifs au-delà de ce seuil. </w:t>
      </w:r>
      <w:r w:rsidR="00BD2E85">
        <w:rPr>
          <w:rFonts w:cs="Times New Roman"/>
          <w:highlight w:val="yellow"/>
        </w:rPr>
        <w:t>Ce</w:t>
      </w:r>
      <w:r w:rsidR="00A11867" w:rsidRPr="008872C5">
        <w:rPr>
          <w:rFonts w:cs="Times New Roman"/>
          <w:highlight w:val="yellow"/>
        </w:rPr>
        <w:t xml:space="preserve"> </w:t>
      </w:r>
      <w:r w:rsidR="0028692B">
        <w:rPr>
          <w:rFonts w:cs="Times New Roman"/>
          <w:highlight w:val="yellow"/>
        </w:rPr>
        <w:t>résultat</w:t>
      </w:r>
      <w:r w:rsidR="00A11867" w:rsidRPr="008872C5">
        <w:rPr>
          <w:rFonts w:cs="Times New Roman"/>
          <w:highlight w:val="yellow"/>
        </w:rPr>
        <w:t xml:space="preserve"> pourrait s’expliquer par le fait que de faibles quantités de </w:t>
      </w:r>
      <w:proofErr w:type="spellStart"/>
      <w:r w:rsidR="00A11867" w:rsidRPr="008872C5">
        <w:rPr>
          <w:rFonts w:cs="Times New Roman"/>
          <w:highlight w:val="yellow"/>
        </w:rPr>
        <w:t>CaCO</w:t>
      </w:r>
      <w:proofErr w:type="spellEnd"/>
      <w:r w:rsidR="00A11867" w:rsidRPr="008872C5">
        <w:rPr>
          <w:rFonts w:cs="Times New Roman"/>
          <w:highlight w:val="yellow"/>
        </w:rPr>
        <w:t xml:space="preserve">₃ </w:t>
      </w:r>
      <w:r w:rsidR="00C76560" w:rsidRPr="008872C5">
        <w:rPr>
          <w:rFonts w:cs="Times New Roman"/>
          <w:highlight w:val="yellow"/>
        </w:rPr>
        <w:t>favoriserait</w:t>
      </w:r>
      <w:r w:rsidR="00A11867" w:rsidRPr="008872C5">
        <w:rPr>
          <w:rFonts w:cs="Times New Roman"/>
          <w:highlight w:val="yellow"/>
        </w:rPr>
        <w:t xml:space="preserve"> l’alcalinisation des aliments et </w:t>
      </w:r>
      <w:r w:rsidR="00C76560" w:rsidRPr="008872C5">
        <w:rPr>
          <w:rFonts w:cs="Times New Roman"/>
          <w:highlight w:val="yellow"/>
        </w:rPr>
        <w:t>faciliterait</w:t>
      </w:r>
      <w:r w:rsidR="00A11867" w:rsidRPr="008872C5">
        <w:rPr>
          <w:rFonts w:cs="Times New Roman"/>
          <w:highlight w:val="yellow"/>
        </w:rPr>
        <w:t xml:space="preserve"> le passage des aliments au niveau des glandes de </w:t>
      </w:r>
      <w:proofErr w:type="spellStart"/>
      <w:r w:rsidR="00A11867" w:rsidRPr="008872C5">
        <w:rPr>
          <w:rFonts w:cs="Times New Roman"/>
          <w:highlight w:val="yellow"/>
        </w:rPr>
        <w:t>Morren</w:t>
      </w:r>
      <w:proofErr w:type="spellEnd"/>
      <w:r w:rsidR="00A11867" w:rsidRPr="008872C5">
        <w:rPr>
          <w:rFonts w:cs="Times New Roman"/>
          <w:highlight w:val="yellow"/>
        </w:rPr>
        <w:t xml:space="preserve">, tandis que des quantités élevées de </w:t>
      </w:r>
      <w:proofErr w:type="spellStart"/>
      <w:r w:rsidR="00A11867" w:rsidRPr="008872C5">
        <w:rPr>
          <w:rFonts w:cs="Times New Roman"/>
          <w:highlight w:val="yellow"/>
        </w:rPr>
        <w:t>CaCO</w:t>
      </w:r>
      <w:proofErr w:type="spellEnd"/>
      <w:r w:rsidR="00A11867" w:rsidRPr="008872C5">
        <w:rPr>
          <w:rFonts w:cs="Times New Roman"/>
          <w:highlight w:val="yellow"/>
        </w:rPr>
        <w:t>₃ seraient toxiques pour les vers de terre.</w:t>
      </w:r>
      <w:commentRangeEnd w:id="29"/>
      <w:r w:rsidR="006A34F4">
        <w:rPr>
          <w:rStyle w:val="CommentReference"/>
        </w:rPr>
        <w:commentReference w:id="29"/>
      </w:r>
    </w:p>
    <w:p w14:paraId="48A6C55F" w14:textId="780F748A" w:rsidR="002878AB" w:rsidRDefault="007645A9" w:rsidP="005E4354">
      <w:pPr>
        <w:rPr>
          <w:rFonts w:cs="Times New Roman"/>
        </w:rPr>
      </w:pPr>
      <w:r>
        <w:rPr>
          <w:rFonts w:cs="Times New Roman"/>
        </w:rPr>
        <w:t xml:space="preserve">Nous sommes </w:t>
      </w:r>
      <w:r w:rsidR="00BB50A6">
        <w:rPr>
          <w:rFonts w:cs="Times New Roman"/>
        </w:rPr>
        <w:t>conscients</w:t>
      </w:r>
      <w:r>
        <w:rPr>
          <w:rFonts w:cs="Times New Roman"/>
        </w:rPr>
        <w:t xml:space="preserve"> </w:t>
      </w:r>
      <w:r w:rsidR="00BB50A6">
        <w:rPr>
          <w:rFonts w:cs="Times New Roman"/>
        </w:rPr>
        <w:t>qu’il existe</w:t>
      </w:r>
      <w:r>
        <w:rPr>
          <w:rFonts w:cs="Times New Roman"/>
        </w:rPr>
        <w:t xml:space="preserve"> d’autres </w:t>
      </w:r>
      <w:r w:rsidR="006066E1">
        <w:rPr>
          <w:rFonts w:cs="Times New Roman"/>
        </w:rPr>
        <w:t>variables non incluses</w:t>
      </w:r>
      <w:r w:rsidR="00E121EE">
        <w:rPr>
          <w:rFonts w:cs="Times New Roman"/>
        </w:rPr>
        <w:t xml:space="preserve"> </w:t>
      </w:r>
      <w:r w:rsidR="00EC1732">
        <w:rPr>
          <w:rFonts w:cs="Times New Roman"/>
        </w:rPr>
        <w:t xml:space="preserve">dans </w:t>
      </w:r>
      <w:r w:rsidR="00E121EE">
        <w:rPr>
          <w:rFonts w:cs="Times New Roman"/>
        </w:rPr>
        <w:t xml:space="preserve">cette étude et qui peuvent </w:t>
      </w:r>
      <w:r w:rsidR="00EC1732">
        <w:rPr>
          <w:rFonts w:cs="Times New Roman"/>
        </w:rPr>
        <w:t>influencer</w:t>
      </w:r>
      <w:r w:rsidR="00E121EE">
        <w:rPr>
          <w:rFonts w:cs="Times New Roman"/>
        </w:rPr>
        <w:t xml:space="preserve"> fortement les vers de terre</w:t>
      </w:r>
      <w:r w:rsidR="007C2887">
        <w:rPr>
          <w:rFonts w:cs="Times New Roman"/>
        </w:rPr>
        <w:t>. C’est le cas par exemple des pratiques agricole</w:t>
      </w:r>
      <w:r w:rsidR="00FF5477">
        <w:rPr>
          <w:rFonts w:cs="Times New Roman"/>
        </w:rPr>
        <w:t xml:space="preserve">s </w:t>
      </w:r>
      <w:r w:rsidR="004111AA">
        <w:rPr>
          <w:rFonts w:cs="Times New Roman"/>
        </w:rPr>
        <w:t xml:space="preserve">comme le travail du sol </w:t>
      </w:r>
      <w:r w:rsidR="00FD592B">
        <w:rPr>
          <w:rFonts w:cs="Times New Roman"/>
        </w:rPr>
        <w:fldChar w:fldCharType="begin"/>
      </w:r>
      <w:r w:rsidR="000351DD">
        <w:rPr>
          <w:rFonts w:cs="Times New Roman"/>
        </w:rPr>
        <w:instrText xml:space="preserve"> ADDIN ZOTERO_ITEM CSL_CITATION {"citationID":"sFB9gHaj","properties":{"formattedCitation":"(Crittenden et al., 2014; Ernst &amp; Emmerling, 2009; Pelosi, Pey, et al., 2014)","plainCitation":"(Crittenden et al., 2014; Ernst &amp; Emmerling, 2009; Pelosi, Pey, et al., 2014)","noteIndex":0},"citationItems":[{"id":205,"uris":["http://zotero.org/users/7119014/items/5MJYLX5J"],"itemData":{"id":205,"type":"article-journal","abstract":"Earthworms play an important role in many soil functions and are affected by soil tillage in agricultural soils. However, effects of tillage on earthworms are often studied without considering species and their interactions with soil properties. Furthermore, many field studies are based on one-time samplings that do not allow for characterisation of temporal variation. The current study monitored the short (up to 53 days) and medium term (up to 4 years) effects of soil tillage on earthworms in conventional and organic farming. Earthworm abundances decreased one and three weeks after mouldboard ploughing in both conventional and organic farming, suggesting direct and indirect mechanisms. However, the medium-term study revealed that earthworm populations in mouldboard ploughing systems recovered by spring. The endogeic species Aporrectodea caliginosa strongly dominated the earthworm community (76%), whereas anecic species remained &lt;1% of all earthworms in all tillage and farming systems over the entire study. In conventional farming, mean total earthworm abundance was not significantly different in reduced tillage (153m−2) than mouldboard ploughing (MP; 130m−2). However, reduced tillage in conventional farming significantly increased the epigeic species Lumbricus rubellus from 0.1m−2 in mouldboard ploughing to 9m−2 averaged over 4 years. Contrastingly, in organic farming mean total earthworm abundance was 45% lower in reduced tillage (297m−2) than MP (430m−2), across all sampling dates over the medium-term study (significant at 3 of 6 sampling dates). Reduced tillage in organic farming decreased A. caliginosa from 304m−2 in mouldboard ploughing to 169m−2 averaged over 4 years (significant at all sampling dates). Multivariate analysis revealed clear separation between farming and tillage systems. Earthworm species abundances, soil moisture, and soil organic matter were positively correlated, whereas earthworm abundances and penetration resistance where negatively correlated. Variability demonstrated between sampling dates highlights the importance of multiple samplings in time to ascertain management effects on earthworms. Findings indicate that a reduction in tillage intensity in conventional farming affects earthworms differently than in organic farming. Differing earthworm species or ecological group response to interactions between soil tillage, crop, and organic matter management in conventional and organic farming has implications for management to maximise soil ecosystem functions.","collection-title":"XVI International Colloquium on Soil Zoology &amp; XIII International Colloquium on Apterygota, Coimbra, 2012 – Selected papers","container-title":"Applied Soil Ecology","DOI":"10.1016/j.apsoil.2014.03.001","ISSN":"0929-1393","journalAbbreviation":"Applied Soil Ecology","language":"en","page":"140-148","source":"ScienceDirect","title":"Effect of tillage on earthworms over short- and medium-term in conventional and organic farming","volume":"83","author":[{"family":"Crittenden","given":"S. J."},{"family":"Eswaramurthy","given":"T."},{"family":"Goede","given":"R. G. M","non-dropping-particle":"de"},{"family":"Brussaard","given":"L."},{"family":"Pulleman","given":"M. M."}],"issued":{"date-parts":[["2014",11,1]]}}},{"id":382,"uris":["http://zotero.org/users/7119014/items/SNNQIYJZ"],"itemData":{"id":382,"type":"article-journal","abstract":"To assess the impact of different types of soil tillage on the density, biomass, and community composition of earthworms, a long-term field study was performed in which soils were tilled in different ways for ten years. This study included five different types of tillage: (i) plough, (ii) grubber, (iii) disc harrow, (iv) mulch sowing, and (v) direct sowing. At the end of the experiment the earthworm density, biomass, and community composition, and the SOC (soil organic carbon) content were determined. The results show that density, biomass, and community composition of earthworm populations varied in relation to the type of soil tillage used. The density of anecic earthworm species decreased when soils were managed by conventional ploughing, relative to reduced tillage practices, whereas conversely the density of endogeic species increased. Additionally, the varying types of soil tillage influenced the abundance and biomass of different earthworm species in different ways. The density of Aporrectodea caliginosa was positively influenced by ploughing, whereas Aporrectodea longa, Lumbricus castaneus, and Satchellius mammalis showed a positive relationship to the grubber and Allolobophora chlorotica to direct sowing. We attribute these changes to modifications in the vertical distribution of SOC and varying potentials for mechanical damage of earthworms by tillage. A decrease in tillage intensity modified the vertical SOC distribution in the topsoil and consequently revealed positive effects on earthworm biodiversity, thus sustaining soil functioning.","container-title":"European Journal of Soil Biology","DOI":"10.1016/j.ejsobi.2009.02.002","ISSN":"1164-5563","issue":"3","journalAbbreviation":"European Journal of Soil Biology","language":"en","page":"247-251","source":"ScienceDirect","title":"Impact of five different tillage systems on soil organic carbon content and the density, biomass, and community composition of earthworms after a ten year period","volume":"45","author":[{"family":"Ernst","given":"Gregor"},{"family":"Emmerling","given":"Christoph"}],"issued":{"date-parts":[["2009",5,1]]}}},{"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schema":"https://github.com/citation-style-language/schema/raw/master/csl-citation.json"} </w:instrText>
      </w:r>
      <w:r w:rsidR="00FD592B">
        <w:rPr>
          <w:rFonts w:cs="Times New Roman"/>
        </w:rPr>
        <w:fldChar w:fldCharType="separate"/>
      </w:r>
      <w:r w:rsidR="000351DD" w:rsidRPr="000351DD">
        <w:rPr>
          <w:rFonts w:cs="Times New Roman"/>
        </w:rPr>
        <w:t>(Crittenden et al., 2014; Ernst &amp; Emmerling, 2009; Pelosi, Pey, et al., 2014)</w:t>
      </w:r>
      <w:r w:rsidR="00FD592B">
        <w:rPr>
          <w:rFonts w:cs="Times New Roman"/>
        </w:rPr>
        <w:fldChar w:fldCharType="end"/>
      </w:r>
      <w:r w:rsidR="000351DD">
        <w:rPr>
          <w:rFonts w:cs="Times New Roman"/>
        </w:rPr>
        <w:t xml:space="preserve">, </w:t>
      </w:r>
      <w:r w:rsidR="002F16E8">
        <w:rPr>
          <w:rFonts w:cs="Times New Roman"/>
        </w:rPr>
        <w:t xml:space="preserve">les </w:t>
      </w:r>
      <w:r w:rsidR="004111AA" w:rsidRPr="004111AA">
        <w:rPr>
          <w:rFonts w:cs="Times New Roman"/>
        </w:rPr>
        <w:t>pesticides</w:t>
      </w:r>
      <w:r w:rsidR="000351DD">
        <w:rPr>
          <w:rFonts w:cs="Times New Roman"/>
        </w:rPr>
        <w:t xml:space="preserve"> </w:t>
      </w:r>
      <w:r w:rsidR="000351DD">
        <w:rPr>
          <w:rFonts w:cs="Times New Roman"/>
        </w:rPr>
        <w:fldChar w:fldCharType="begin"/>
      </w:r>
      <w:r w:rsidR="000351DD">
        <w:rPr>
          <w:rFonts w:cs="Times New Roman"/>
        </w:rPr>
        <w:instrText xml:space="preserve"> ADDIN ZOTERO_ITEM CSL_CITATION {"citationID":"rrYnEelv","properties":{"unsorted":true,"formattedCitation":"(Pelosi, Barot, et al., 2014; Maggi &amp; Tang, 2021)","plainCitation":"(Pelosi, Barot, et al., 2014; Maggi &amp; Tang, 2021)","noteIndex":0},"citationItems":[{"id":170,"uris":["http://zotero.org/users/7119014/items/7SPP57M6"],"itemData":{"id":170,"type":"article-journal","container-title":"Agronomy for Sustainable Development","DOI":"10.1007/s13593-013-0151-z","ISSN":"1774-0746, 1773-0155","issue":"1","journalAbbreviation":"Agron. Sustain. Dev.","language":"en","page":"199-228","source":"DOI.org (Crossref)","title":"Pesticides and earthworms. A review","volume":"34","author":[{"family":"Pelosi","given":"Céline"},{"family":"Barot","given":"Sébastien"},{"family":"Capowiez","given":"Yvan"},{"family":"Hedde","given":"Mickaël"},{"family":"Vandenbulcke","given":"Franck"}],"issued":{"date-parts":[["2014",1]]}}},{"id":183,"uris":["http://zotero.org/users/7119014/items/DNKFTLXX"],"itemData":{"id":183,"type":"article-journal","abstract":"Pesticides are potent chemical agents for protecting crops and agricultural production but can have secondary adverse effects on soil biodiversity that can propagate through all dimensions of soil security. Earthworms are among the most important actors in making soil healthy because they facilitate nutrient turnover, improve aeration, facilitate water infiltration into the root zone, and control soil-borne diseases. However, earthworms have been shown to be affected by the presence of pesticide residue, with a median survival to some highly toxic active substances concentrations as small as 4 mg/kg-soil. Here we have used the estimated pesticide residue of 87 active ingredients in nine different cropping systems globally, and we have developed the corresponding dose-response curve of earthworms to estimate the percent earthworm population decline and its global distribution caused by residues in the top soil. We found that vegetable and fruits, and orchards and grapes cropping systems are leading to the greatest percent decline in earthworms population in some areas of South America, and East and South East Asia. The decline in soybean, rice, and orchards and grape in boreal regions were the greatest. The maximum decline across the cropping systems ranged between 10 and 20% in about 1.2% of the agricultural locations under consideration, but it was less than 1% in about 66% of agricultural locations. These findings call for further scrutiny of the contamination by pesticide residue in soil and long-term consequences on soil security.","container-title":"Soil Security","DOI":"10.1016/j.soisec.2021.100014","ISSN":"2667-0062","journalAbbreviation":"Soil Security","language":"en","page":"100014","source":"ScienceDirect","title":"Estimated decline in global earthworm population size caused by pesticide residue in soil","volume":"5","author":[{"family":"Maggi","given":"Federico"},{"family":"Tang","given":"Fiona H. M."}],"issued":{"date-parts":[["2021",12,1]]}}}],"schema":"https://github.com/citation-style-language/schema/raw/master/csl-citation.json"} </w:instrText>
      </w:r>
      <w:r w:rsidR="000351DD">
        <w:rPr>
          <w:rFonts w:cs="Times New Roman"/>
        </w:rPr>
        <w:fldChar w:fldCharType="separate"/>
      </w:r>
      <w:r w:rsidR="000351DD" w:rsidRPr="000351DD">
        <w:rPr>
          <w:rFonts w:cs="Times New Roman"/>
        </w:rPr>
        <w:t>(Pelosi, Barot, et al., 2014; Maggi &amp; Tang, 2021)</w:t>
      </w:r>
      <w:r w:rsidR="000351DD">
        <w:rPr>
          <w:rFonts w:cs="Times New Roman"/>
        </w:rPr>
        <w:fldChar w:fldCharType="end"/>
      </w:r>
      <w:r w:rsidR="002F16E8">
        <w:rPr>
          <w:rFonts w:cs="Times New Roman"/>
        </w:rPr>
        <w:t xml:space="preserve"> </w:t>
      </w:r>
      <w:r w:rsidR="00927DD2">
        <w:rPr>
          <w:rFonts w:cs="Times New Roman"/>
        </w:rPr>
        <w:t>et</w:t>
      </w:r>
      <w:r w:rsidR="002F16E8">
        <w:rPr>
          <w:rFonts w:cs="Times New Roman"/>
        </w:rPr>
        <w:t xml:space="preserve"> la fertilisation</w:t>
      </w:r>
      <w:r w:rsidR="00E75FAC">
        <w:rPr>
          <w:rFonts w:cs="Times New Roman"/>
        </w:rPr>
        <w:t xml:space="preserve"> </w:t>
      </w:r>
      <w:r w:rsidR="00E75FAC">
        <w:rPr>
          <w:rFonts w:cs="Times New Roman"/>
        </w:rPr>
        <w:fldChar w:fldCharType="begin"/>
      </w:r>
      <w:r w:rsidR="00E75FAC">
        <w:rPr>
          <w:rFonts w:cs="Times New Roman"/>
        </w:rPr>
        <w:instrText xml:space="preserve"> ADDIN ZOTERO_ITEM CSL_CITATION {"citationID":"2E76yN5Y","properties":{"formattedCitation":"(Leroy et al., 2008; Niswati et al., 2022)","plainCitation":"(Leroy et al., 2008; Niswati et al., 2022)","noteIndex":0},"citationItems":[{"id":375,"uris":["http://zotero.org/users/7119014/items/28RKXWVQ"],"itemData":{"id":375,"type":"article-journal","abstract":"We conducted a replicated field plot experiment to investigate the influence of five exogenous organic materials (farmyard manure, cattle slurry and three types of compost), as well as mineral fertilization and two unfertilized control treatments (with and without a crop) on the number, biomass and species composition of earthworms (Lumbricidae) in an arable soil. A crucial feature of the experimental design was that the same mass of exogenous organic C was applied in each of the five organic treatments (1500–4000kgCha−1), making it possible to interpret observed effects in terms of the quality of the organic amendments. Earthworms were sampled twice per year using a combination of mustard extraction and handsorting. Two and a half years after the first of four organic matter applications, the farmyard manure and cattle slurry treatments had the largest earthworm abundance of about 800–900individualsm−2 with 120–140gbiomassm−2. The unamended controls had the smallest earthworm number (about 150individualsm−2), while the three compost treatments had intermediate values (400–500individualsm−2). Since the mass of exogenous organic C applied was the same in the five organic treatments and since final soil organic C contents under these treatments were statistically similar (p&gt;0.05), we hypothesize that the observed large differences in earthworm abundance between the farmyard manure and cattle slurry treatments on the one hand and the three compost treatments on the other hand were caused by differences in the chemical properties, and hence nutritional value for earthworms, of the applied amendments. We propose that manure and slurry provided earthworms with larger amounts of available C sources for direct consumption (including polysaccharides and proteinaceous materials) than the composted organic materials which were more humified and stabilized as a result of extended microbial aerobic degradation.","container-title":"Pedobiologia","DOI":"10.1016/j.pedobi.2008.07.001","ISSN":"0031-4056","issue":"2","journalAbbreviation":"Pedobiologia","language":"en","page":"139-150","source":"ScienceDirect","title":"Earthworm population dynamics as influenced by the quality of exogenous organic matter","volume":"52","author":[{"family":"Leroy","given":"Ben L. M."},{"family":"Schmidt","given":"Olaf"},{"family":"Van den Bossche","given":"Annemie"},{"family":"Reheul","given":"Dirk"},{"family":"Moens","given":"Maurice"}],"issued":{"date-parts":[["2008",10,10]]}}},{"id":146,"uris":["http://zotero.org/users/7119014/items/LDTEBQ3C"],"itemData":{"id":146,"type":"article-journal","abstract":"Long-term tillage and fertilization system have a strong impact on earthworms biomass and abundance in agriculture soils, however, enumerating their influence on mungbean plantation remains little studied. The purpose of this research was to study the effect of continous tillage and fertilization and their interaction on earthworms biomass and abundance under mungbean plantations. Two factors of treatments consisted of tillage system (minimum tillage and intensive tillage) and fertilization (without fertilization and fertilization by NPK (15:15:15) + chicken manure) what has been done since the first (2017) to sixth planting season (2020). The handsorting method was conducted at vegetative maximum and harvest time of mungbeans. The results show that the abundance and biomass of earthworms are significantly higher in minimum tillage compared to intensive tillage as well as fertilization compare to without fertilization. The greatest earthworms biomass and abundance were found in the maximum vegetative of mungbean. The interaction effect occurred at the maximum vegetative observation, namely in intensive tillage, there was no effect of fertilization, on the contrary, at minimum tillage, fertilization increased the abundance and biomass of earthworms. As a consequence, our results indicate that minimum tillage and fertilization significantly improve soil biological quality.","container-title":"IOP Conference Series: Earth and Environmental Science","DOI":"10.1088/1755-1315/1018/1/012012","ISSN":"1755-1315","issue":"1","journalAbbreviation":"IOP Conf. Ser.: Earth Environ. Sci.","language":"en","note":"publisher: IOP Publishing","page":"012012","source":"Institute of Physics","title":"Abundance and biomass of earthworm as affected by long-term different types of soil tillage and fertilization on mung bean plantation at Ultisols","volume":"1018","author":[{"family":"Niswati","given":"A."},{"literal":"Liyana"},{"family":"Prasetyo","given":"D."},{"family":"Lumbanraja","given":"J."}],"issued":{"date-parts":[["2022",4]]}}}],"schema":"https://github.com/citation-style-language/schema/raw/master/csl-citation.json"} </w:instrText>
      </w:r>
      <w:r w:rsidR="00E75FAC">
        <w:rPr>
          <w:rFonts w:cs="Times New Roman"/>
        </w:rPr>
        <w:fldChar w:fldCharType="separate"/>
      </w:r>
      <w:r w:rsidR="00E75FAC" w:rsidRPr="00E75FAC">
        <w:rPr>
          <w:rFonts w:cs="Times New Roman"/>
        </w:rPr>
        <w:t>(Leroy et al., 2008; Niswati et al., 2022)</w:t>
      </w:r>
      <w:r w:rsidR="00E75FAC">
        <w:rPr>
          <w:rFonts w:cs="Times New Roman"/>
        </w:rPr>
        <w:fldChar w:fldCharType="end"/>
      </w:r>
      <w:r w:rsidR="0014146F">
        <w:rPr>
          <w:rFonts w:cs="Times New Roman"/>
        </w:rPr>
        <w:t xml:space="preserve"> </w:t>
      </w:r>
      <w:r w:rsidR="0015145D">
        <w:rPr>
          <w:rFonts w:cs="Times New Roman"/>
        </w:rPr>
        <w:t xml:space="preserve">qui </w:t>
      </w:r>
      <w:r w:rsidR="00B428D0" w:rsidRPr="005A6B2E">
        <w:rPr>
          <w:rFonts w:cs="Times New Roman"/>
        </w:rPr>
        <w:t>sont bien connues pour leur impact sur</w:t>
      </w:r>
      <w:r w:rsidR="00B462B5">
        <w:rPr>
          <w:rFonts w:cs="Times New Roman"/>
        </w:rPr>
        <w:t xml:space="preserve"> les vers de terre.</w:t>
      </w:r>
      <w:r w:rsidR="00B428D0" w:rsidRPr="005A6B2E">
        <w:rPr>
          <w:rFonts w:cs="Times New Roman"/>
        </w:rPr>
        <w:t xml:space="preserve"> </w:t>
      </w:r>
      <w:r w:rsidR="005A6B2E" w:rsidRPr="005A6B2E">
        <w:rPr>
          <w:rFonts w:cs="Times New Roman"/>
        </w:rPr>
        <w:t>Cependant, ces variables relatives aux pratiques agricoles ne sont pas disponibles sous forme de cartes à haute résolution à l’échelle de la France métropolitaine. Par conséquent, nous ne les avons pas incluses dans nos modèles</w:t>
      </w:r>
      <w:r w:rsidR="00345110">
        <w:rPr>
          <w:rFonts w:cs="Times New Roman"/>
        </w:rPr>
        <w:t xml:space="preserve"> et</w:t>
      </w:r>
      <w:r w:rsidR="005A6B2E" w:rsidRPr="005A6B2E">
        <w:rPr>
          <w:rFonts w:cs="Times New Roman"/>
        </w:rPr>
        <w:t xml:space="preserve"> cela empêcherait la </w:t>
      </w:r>
      <w:r w:rsidR="006A3E3E">
        <w:rPr>
          <w:rFonts w:cs="Times New Roman"/>
        </w:rPr>
        <w:t xml:space="preserve">production des </w:t>
      </w:r>
      <w:r w:rsidR="005A6B2E" w:rsidRPr="005A6B2E">
        <w:rPr>
          <w:rFonts w:cs="Times New Roman"/>
        </w:rPr>
        <w:t xml:space="preserve">cartes basées sur les prédictions </w:t>
      </w:r>
      <w:r w:rsidR="00B462B5">
        <w:rPr>
          <w:rFonts w:cs="Times New Roman"/>
        </w:rPr>
        <w:t>des</w:t>
      </w:r>
      <w:r w:rsidR="005A6B2E" w:rsidRPr="005A6B2E">
        <w:rPr>
          <w:rFonts w:cs="Times New Roman"/>
        </w:rPr>
        <w:t xml:space="preserve"> </w:t>
      </w:r>
      <w:r w:rsidR="005A6B2E" w:rsidRPr="005A6B2E">
        <w:rPr>
          <w:rFonts w:cs="Times New Roman"/>
        </w:rPr>
        <w:lastRenderedPageBreak/>
        <w:t>modèles.</w:t>
      </w:r>
      <w:r w:rsidR="008B2904">
        <w:rPr>
          <w:rFonts w:cs="Times New Roman"/>
        </w:rPr>
        <w:t xml:space="preserve"> En résumé, </w:t>
      </w:r>
      <w:r w:rsidR="008B2904">
        <w:rPr>
          <w:rFonts w:cs="Times New Roman"/>
          <w:szCs w:val="24"/>
        </w:rPr>
        <w:t>b</w:t>
      </w:r>
      <w:r w:rsidR="004161B2" w:rsidRPr="0044054D">
        <w:rPr>
          <w:rFonts w:cs="Times New Roman"/>
          <w:szCs w:val="24"/>
        </w:rPr>
        <w:t xml:space="preserve">ien </w:t>
      </w:r>
      <w:r w:rsidR="000174A7">
        <w:rPr>
          <w:rFonts w:cs="Times New Roman"/>
          <w:szCs w:val="24"/>
        </w:rPr>
        <w:t xml:space="preserve">que nous ne soyons pas en </w:t>
      </w:r>
      <w:r w:rsidR="004161B2" w:rsidRPr="0044054D">
        <w:rPr>
          <w:rFonts w:cs="Times New Roman"/>
          <w:szCs w:val="24"/>
        </w:rPr>
        <w:t xml:space="preserve">mesure de prendre en compte tous les facteurs potentiels de répartition des vers de terre, </w:t>
      </w:r>
      <w:r w:rsidR="000174A7">
        <w:rPr>
          <w:rFonts w:cs="Times New Roman"/>
          <w:szCs w:val="24"/>
        </w:rPr>
        <w:t>no</w:t>
      </w:r>
      <w:r w:rsidR="007C2B6A">
        <w:rPr>
          <w:rFonts w:cs="Times New Roman"/>
          <w:szCs w:val="24"/>
        </w:rPr>
        <w:t xml:space="preserve">tre étude </w:t>
      </w:r>
      <w:r w:rsidR="004161B2" w:rsidRPr="0044054D">
        <w:rPr>
          <w:rFonts w:cs="Times New Roman"/>
          <w:szCs w:val="24"/>
        </w:rPr>
        <w:t xml:space="preserve">incluent un grand nombre de </w:t>
      </w:r>
      <w:r w:rsidR="007C2B6A">
        <w:rPr>
          <w:rFonts w:cs="Times New Roman"/>
          <w:szCs w:val="24"/>
        </w:rPr>
        <w:t>variables</w:t>
      </w:r>
      <w:r w:rsidR="004161B2" w:rsidRPr="0044054D">
        <w:rPr>
          <w:rFonts w:cs="Times New Roman"/>
          <w:szCs w:val="24"/>
        </w:rPr>
        <w:t xml:space="preserve"> environnementaux les plus importants connus pour affecter</w:t>
      </w:r>
      <w:r w:rsidR="00442137">
        <w:rPr>
          <w:rFonts w:cs="Times New Roman"/>
          <w:szCs w:val="24"/>
        </w:rPr>
        <w:t xml:space="preserve"> l</w:t>
      </w:r>
      <w:r w:rsidR="004161B2" w:rsidRPr="0044054D">
        <w:rPr>
          <w:rFonts w:cs="Times New Roman"/>
          <w:szCs w:val="24"/>
        </w:rPr>
        <w:t xml:space="preserve">es vers de terre </w:t>
      </w:r>
      <w:r w:rsidR="003E3BB5">
        <w:rPr>
          <w:rFonts w:cs="Times New Roman"/>
          <w:szCs w:val="24"/>
        </w:rPr>
        <w:fldChar w:fldCharType="begin"/>
      </w:r>
      <w:r w:rsidR="003E3BB5">
        <w:rPr>
          <w:rFonts w:cs="Times New Roman"/>
          <w:szCs w:val="24"/>
        </w:rPr>
        <w:instrText xml:space="preserve"> ADDIN ZOTERO_ITEM CSL_CITATION {"citationID":"RLQC8RDr","properties":{"formattedCitation":"(Edwards &amp; Arancon, 2022)","plainCitation":"(Edwards &amp; Arancon, 2022)","noteIndex":0},"citationItems":[{"id":1026,"uris":["http://zotero.org/users/7119014/items/3BZSAW6Y"],"itemData":{"id":1026,"type":"book","event-place":"New York, NY","ISBN":"978-0-387-74942-6","language":"en","note":"DOI: 10.1007/978-0-387-74943-3","publisher":"Springer US","publisher-place":"New York, NY","source":"DOI.org (Crossref)","title":"Biology and Ecology of Earthworms","URL":"https://link.springer.com/10.1007/978-0-387-74943-3","author":[{"family":"Edwards","given":"Clive A."},{"family":"Arancon","given":"Norman Q."}],"accessed":{"date-parts":[["2024",1,18]]},"issued":{"date-parts":[["2022"]]}}}],"schema":"https://github.com/citation-style-language/schema/raw/master/csl-citation.json"} </w:instrText>
      </w:r>
      <w:r w:rsidR="003E3BB5">
        <w:rPr>
          <w:rFonts w:cs="Times New Roman"/>
          <w:szCs w:val="24"/>
        </w:rPr>
        <w:fldChar w:fldCharType="separate"/>
      </w:r>
      <w:r w:rsidR="003E3BB5" w:rsidRPr="003E3BB5">
        <w:rPr>
          <w:rFonts w:cs="Times New Roman"/>
        </w:rPr>
        <w:t>(Edwards &amp; Arancon, 2022)</w:t>
      </w:r>
      <w:r w:rsidR="003E3BB5">
        <w:rPr>
          <w:rFonts w:cs="Times New Roman"/>
          <w:szCs w:val="24"/>
        </w:rPr>
        <w:fldChar w:fldCharType="end"/>
      </w:r>
      <w:r w:rsidR="00FD592B">
        <w:rPr>
          <w:rFonts w:cs="Times New Roman"/>
          <w:szCs w:val="24"/>
        </w:rPr>
        <w:t>.</w:t>
      </w:r>
    </w:p>
    <w:p w14:paraId="619BDA74" w14:textId="0A2F1156" w:rsidR="00965A10" w:rsidRDefault="00017498" w:rsidP="005E4354">
      <w:pPr>
        <w:rPr>
          <w:rFonts w:cs="Times New Roman"/>
        </w:rPr>
      </w:pPr>
      <w:r w:rsidRPr="00F81BC6">
        <w:rPr>
          <w:rFonts w:cs="Times New Roman"/>
        </w:rPr>
        <w:t>Toutes les modèles de prédiction utilisée dans cette étude prédis</w:t>
      </w:r>
      <w:r w:rsidR="000F1B3A">
        <w:rPr>
          <w:rFonts w:cs="Times New Roman"/>
        </w:rPr>
        <w:t>aie</w:t>
      </w:r>
      <w:r w:rsidRPr="00F81BC6">
        <w:rPr>
          <w:rFonts w:cs="Times New Roman"/>
        </w:rPr>
        <w:t xml:space="preserve">nt des effets positifs </w:t>
      </w:r>
      <w:r w:rsidR="009B573C">
        <w:rPr>
          <w:rFonts w:cs="Times New Roman"/>
        </w:rPr>
        <w:t xml:space="preserve">des </w:t>
      </w:r>
      <w:r w:rsidRPr="00F81BC6">
        <w:rPr>
          <w:rFonts w:cs="Times New Roman"/>
        </w:rPr>
        <w:t>prairies (</w:t>
      </w:r>
      <w:proofErr w:type="spellStart"/>
      <w:r w:rsidRPr="00F81BC6">
        <w:rPr>
          <w:rFonts w:cs="Times New Roman"/>
        </w:rPr>
        <w:t>Pmo</w:t>
      </w:r>
      <w:proofErr w:type="spellEnd"/>
      <w:r w:rsidRPr="00F81BC6">
        <w:rPr>
          <w:rFonts w:cs="Times New Roman"/>
        </w:rPr>
        <w:t xml:space="preserve"> et Nag) </w:t>
      </w:r>
      <w:r w:rsidR="00C11CBB">
        <w:rPr>
          <w:rFonts w:cs="Times New Roman"/>
        </w:rPr>
        <w:t xml:space="preserve">sur les </w:t>
      </w:r>
      <w:r w:rsidRPr="00F81BC6">
        <w:rPr>
          <w:rFonts w:cs="Times New Roman"/>
        </w:rPr>
        <w:t xml:space="preserve">vers de terre. Ce résultat est conforme aux préférences connues en matière d'habitat de vers de terre </w:t>
      </w:r>
      <w:r w:rsidRPr="00F81BC6">
        <w:rPr>
          <w:rFonts w:cs="Times New Roman"/>
        </w:rPr>
        <w:fldChar w:fldCharType="begin"/>
      </w:r>
      <w:r w:rsidRPr="00F81BC6">
        <w:rPr>
          <w:rFonts w:cs="Times New Roman"/>
        </w:rPr>
        <w:instrText xml:space="preserve"> ADDIN ZOTERO_ITEM CSL_CITATION {"citationID":"PxMUqh8U","properties":{"unsorted":true,"formattedCitation":"(Rutgers et al., 2016; Hoeffner et al., 2021)","plainCitation":"(Rutgers et al., 2016; Hoeffner et al., 2021)","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222,"uris":["http://zotero.org/users/7119014/items/FH9X7RHD"],"itemData":{"id":222,"type":"article-journal","abstract":"Earthworms contribute to a wide range of ecosystem services in agriculture. Most studies focusing on impacts of annual crop management on earthworm communities are related to soil tillage, fertilisation or pesticides, while the effect of introducing temporary grassland into an annual crop rotation remains largely unknown. In this context, the aims of the present study were to evaluate effects of (i) introducing grassland into a crop rotation, (ii) grassland duration and (iii) grassland fertilisation on earthworm communities and grassland forage production in a long-term experimental station in western France. Three years of highly fertilised (230 kg ha−1 yr−1 of mineral nitrogen) grassland preceded by three years of annual crop rotation was compared to an annual crop rotation without grassland and to six years of grassland either lightly (30 kg ha−1 yr−1 of mineral nitrogen) or highly (230 kg ha−1 yr−1 of mineral nitrogen) fertilised. Grassland introduction into a crop rotation significantly increased earthworm abundance, biomass, and diversity, especially for anecic species, and improved the functional structure of the earthworm community. Grassland duration and fertilisation increased earthworm abundance and biomass, especially for anecics, without affecting endogeic species and earthworm diversity. Grassland duration did not increase forage production, but the increase in fertilisation did. Three years of highly fertilised grassland significantly increased earthworm abundance and biomass, improved the functional structure of the earthworm community and produced as much forage per year as six years of highly fertilised grassland. Overall, the introduction of grassland into annual crop rotations appears an effective way to rapidly increase earthworm community parameters and, given the important role of earthworms in soils, enhance soil functioning.","container-title":"Applied Soil Ecology","DOI":"10.1016/j.apsoil.2021.103893","ISSN":"0929-1393","journalAbbreviation":"Applied Soil Ecology","language":"en","page":"103893","source":"ScienceDirect","title":"Effects of temporary grassland introduction into annual crop rotations and nitrogen fertilisation on earthworm communities and forage production","volume":"162","author":[{"family":"Hoeffner","given":"Kevin"},{"family":"Hotte","given":"Hoël"},{"family":"Cluzeau","given":"Daniel"},{"family":"Charrier","given":"Xavier"},{"family":"Gastal","given":"François"},{"family":"Pérès","given":"Guénola"}],"issued":{"date-parts":[["2021",6,1]]}}}],"schema":"https://github.com/citation-style-language/schema/raw/master/csl-citation.json"} </w:instrText>
      </w:r>
      <w:r w:rsidRPr="00F81BC6">
        <w:rPr>
          <w:rFonts w:cs="Times New Roman"/>
        </w:rPr>
        <w:fldChar w:fldCharType="separate"/>
      </w:r>
      <w:r w:rsidRPr="00F81BC6">
        <w:rPr>
          <w:rFonts w:cs="Times New Roman"/>
        </w:rPr>
        <w:t>(Rutgers et al., 2016; Hoeffner et al., 2021)</w:t>
      </w:r>
      <w:r w:rsidRPr="00F81BC6">
        <w:rPr>
          <w:rFonts w:cs="Times New Roman"/>
        </w:rPr>
        <w:fldChar w:fldCharType="end"/>
      </w:r>
      <w:r w:rsidRPr="00F81BC6">
        <w:rPr>
          <w:rFonts w:cs="Times New Roman"/>
        </w:rPr>
        <w:t xml:space="preserve">. </w:t>
      </w:r>
      <w:r w:rsidR="00E84718" w:rsidRPr="00D90631">
        <w:rPr>
          <w:rFonts w:cs="Times New Roman"/>
        </w:rPr>
        <w:t xml:space="preserve">De plus, </w:t>
      </w:r>
      <w:r w:rsidR="00EC6153">
        <w:rPr>
          <w:rFonts w:cs="Times New Roman"/>
        </w:rPr>
        <w:fldChar w:fldCharType="begin"/>
      </w:r>
      <w:r w:rsidR="008A40E3">
        <w:rPr>
          <w:rFonts w:cs="Times New Roman"/>
        </w:rPr>
        <w:instrText xml:space="preserve"> ADDIN ZOTERO_ITEM CSL_CITATION {"citationID":"uzvUoFO0","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C6153">
        <w:rPr>
          <w:rFonts w:cs="Times New Roman"/>
        </w:rPr>
        <w:fldChar w:fldCharType="separate"/>
      </w:r>
      <w:r w:rsidR="00EC6153" w:rsidRPr="00AF45FB">
        <w:rPr>
          <w:rFonts w:cs="Times New Roman"/>
        </w:rPr>
        <w:t>Rutgers et al.</w:t>
      </w:r>
      <w:r w:rsidR="00EC6153">
        <w:rPr>
          <w:rFonts w:cs="Times New Roman"/>
        </w:rPr>
        <w:t xml:space="preserve"> (</w:t>
      </w:r>
      <w:r w:rsidR="00EC6153" w:rsidRPr="00AF45FB">
        <w:rPr>
          <w:rFonts w:cs="Times New Roman"/>
        </w:rPr>
        <w:t>2016)</w:t>
      </w:r>
      <w:r w:rsidR="00EC6153">
        <w:rPr>
          <w:rFonts w:cs="Times New Roman"/>
        </w:rPr>
        <w:fldChar w:fldCharType="end"/>
      </w:r>
      <w:r w:rsidR="00EC6153">
        <w:rPr>
          <w:rFonts w:cs="Times New Roman"/>
        </w:rPr>
        <w:t xml:space="preserve"> </w:t>
      </w:r>
      <w:r w:rsidR="00CA69BD">
        <w:rPr>
          <w:rFonts w:cs="Times New Roman"/>
        </w:rPr>
        <w:t xml:space="preserve">ont démontré </w:t>
      </w:r>
      <w:r w:rsidR="00CA69BD" w:rsidRPr="00D90631">
        <w:rPr>
          <w:rFonts w:cs="Times New Roman"/>
        </w:rPr>
        <w:t xml:space="preserve">que l’abondance et la diversité des vers de terre étaient étroitement liées à la présence ou à l’absence de certains types de </w:t>
      </w:r>
      <w:r w:rsidR="00CA69BD">
        <w:rPr>
          <w:rFonts w:cs="Times New Roman"/>
        </w:rPr>
        <w:t xml:space="preserve">l’occupation du sol </w:t>
      </w:r>
      <w:r w:rsidR="00CA69BD" w:rsidRPr="00D90631">
        <w:rPr>
          <w:rFonts w:cs="Times New Roman"/>
        </w:rPr>
        <w:t>tels que les prairies, les terres cultivées, les forêts, les landes et les vignobles.</w:t>
      </w:r>
      <w:r w:rsidR="00CA69BD">
        <w:rPr>
          <w:rFonts w:cs="Times New Roman"/>
        </w:rPr>
        <w:t xml:space="preserve"> Cela s’explique par le fait que les vers de terre ont une certaine préférence en matière d’habitat. </w:t>
      </w:r>
      <w:r w:rsidR="0087222C">
        <w:rPr>
          <w:rFonts w:cs="Times New Roman"/>
        </w:rPr>
        <w:t>Dans notre cas</w:t>
      </w:r>
      <w:r w:rsidRPr="00F81BC6">
        <w:rPr>
          <w:rFonts w:cs="Times New Roman"/>
        </w:rPr>
        <w:t xml:space="preserve">, nos modèles prédisent un nombre élevé de vers de terre (80 </w:t>
      </w:r>
      <w:proofErr w:type="spellStart"/>
      <w:r w:rsidRPr="00F81BC6">
        <w:rPr>
          <w:rFonts w:cs="Times New Roman"/>
        </w:rPr>
        <w:t>ind</w:t>
      </w:r>
      <w:proofErr w:type="spellEnd"/>
      <w:r w:rsidRPr="00F81BC6">
        <w:rPr>
          <w:rFonts w:cs="Times New Roman"/>
        </w:rPr>
        <w:t>./m²), une biomasse moyenne (40 g/m²) et environ une à deux espèces dans les prairies par rapport aux autres occupations du sol.</w:t>
      </w:r>
      <w:r w:rsidR="0054113B">
        <w:rPr>
          <w:rFonts w:cs="Times New Roman"/>
        </w:rPr>
        <w:t xml:space="preserve"> </w:t>
      </w:r>
      <w:r w:rsidR="00187B48">
        <w:rPr>
          <w:rFonts w:cs="Times New Roman"/>
        </w:rPr>
        <w:t xml:space="preserve">Nos modèles </w:t>
      </w:r>
      <w:r w:rsidR="00B12453">
        <w:rPr>
          <w:rFonts w:cs="Times New Roman"/>
        </w:rPr>
        <w:t xml:space="preserve">prédisaient aussi </w:t>
      </w:r>
      <w:r w:rsidR="00282225">
        <w:rPr>
          <w:rFonts w:cs="Times New Roman"/>
        </w:rPr>
        <w:t>un effet négatif</w:t>
      </w:r>
      <w:r w:rsidR="00A71710">
        <w:rPr>
          <w:rFonts w:cs="Times New Roman"/>
        </w:rPr>
        <w:t xml:space="preserve"> des cultures et des vignes</w:t>
      </w:r>
      <w:r w:rsidR="00282225">
        <w:rPr>
          <w:rFonts w:cs="Times New Roman"/>
        </w:rPr>
        <w:t xml:space="preserve">. Cela est cohérant car, il est connu </w:t>
      </w:r>
      <w:r w:rsidR="0054113B" w:rsidRPr="00F81BC6">
        <w:rPr>
          <w:rFonts w:cs="Times New Roman"/>
        </w:rPr>
        <w:t xml:space="preserve">que l'intensité de l'utilisation des terres </w:t>
      </w:r>
      <w:r w:rsidR="00282225">
        <w:rPr>
          <w:rFonts w:cs="Times New Roman"/>
        </w:rPr>
        <w:t xml:space="preserve">peu avoir </w:t>
      </w:r>
      <w:r w:rsidR="0054113B" w:rsidRPr="00F81BC6">
        <w:rPr>
          <w:rFonts w:cs="Times New Roman"/>
        </w:rPr>
        <w:t xml:space="preserve">un impact important sur les communautés de vers de terre </w:t>
      </w:r>
      <w:r w:rsidR="000A7065">
        <w:rPr>
          <w:rFonts w:cs="Times New Roman"/>
        </w:rPr>
        <w:fldChar w:fldCharType="begin"/>
      </w:r>
      <w:r w:rsidR="000A7065">
        <w:rPr>
          <w:rFonts w:cs="Times New Roman"/>
        </w:rPr>
        <w:instrText xml:space="preserve"> ADDIN ZOTERO_ITEM CSL_CITATION {"citationID":"EdfgblPV","properties":{"formattedCitation":"(Smith et al., 2008; Spurgeon et al., 2013)","plainCitation":"(Smith et al., 2008; Spurgeon et al., 2013)","noteIndex":0},"citationItems":[{"id":1170,"uris":["http://zotero.org/users/7119014/items/LDIXY7EZ"],"itemData":{"id":1170,"type":"article-journal","abstract":"Understanding how communities of important soil invertebrates vary with land use may lead to the development of more sustainable land-use strategies. We assessed the abundance and species composition of earthworm communities across six replicated long-term experimental ecosystems that span a gradient in agricultural land-use intensity. The experimental systems include a conventional row-crop agricultural system, two lower-intensity row-crop systems (no-till and tilled organic input), an early successional old-field system, a 40–60 years old coniferous forest plantation, and an old-growth deciduous forest system. Earthworm populations varied among systems; they were lowest in the most intensively managed row-crop system (107m−2) and coniferous forest (160m−2); intermediate in the old-field (273m−2), no-till (328m−2) and tilled organic (344m−2) cropping systems; and highest in the old-growth deciduous forest system (701m−2). Juvenile Aporrectodea species were the most common earthworms encountered in intensively managed systems; other species made up a larger proportion of the community in less intensively managed systems. Earthworm community biomass and species richness also varied and were lowest in the conventional row-crop system and greatest in the old-growth forest system. These results suggest that both land-use intensity and land-use type are strong drivers of the abundance and composition of earthworm communities in agricultural ecosystems.","container-title":"Soil and Tillage Research","DOI":"10.1016/j.still.2008.04.009","ISSN":"0167-1987","issue":"1","journalAbbreviation":"Soil and Tillage Research","page":"83-88","source":"ScienceDirect","title":"Diversity and abundance of earthworms across an agricultural land-use intensity gradient","volume":"100","author":[{"family":"Smith","given":"Richard G."},{"family":"McSwiney","given":"Claire P."},{"family":"Grandy","given":"A. Stuart"},{"family":"Suwanwaree","given":"Pongthep"},{"family":"Snider","given":"Renate M."},{"family":"Robertson","given":"G. Philip"}],"issued":{"date-parts":[["2008",7,1]]}}},{"id":1168,"uris":["http://zotero.org/users/7119014/items/C9KIG43D"],"itemData":{"id":1168,"type":"article-journal","abstract":"Change in land use and management can impact massively on soil ecosystems. Ecosystem engineers and other functional biodiversity in soils can be influenced directly by such change and this in turn can affect key soil functions. Here, we employ meta-analysis to provide a quantitative assessment of the effects of changes in land use and land management across a range of successional/extensification transitions (conventional arable → no or reduced tillage → grassland → wooded land) on community metrics for two functionally important soil taxa, earthworms and fungi. An analysis of the relationships between community change and soil structural properties was also included.","container-title":"BMC Ecology","DOI":"10.1186/1472-6785-13-46","ISSN":"1472-6785","issue":"1","journalAbbreviation":"BMC Ecol","language":"en","page":"46","source":"Springer Link","title":"Land-use and land-management change: relationships with earthworm and fungi communities and soil structural properties","title-short":"Land-use and land-management change","volume":"13","author":[{"family":"Spurgeon","given":"David J."},{"family":"Keith","given":"Aidan M."},{"family":"Schmidt","given":"Olaf"},{"family":"Lammertsma","given":"Dennis R."},{"family":"Faber","given":"Jack H."}],"issued":{"date-parts":[["2013",12,1]]}}}],"schema":"https://github.com/citation-style-language/schema/raw/master/csl-citation.json"} </w:instrText>
      </w:r>
      <w:r w:rsidR="000A7065">
        <w:rPr>
          <w:rFonts w:cs="Times New Roman"/>
        </w:rPr>
        <w:fldChar w:fldCharType="separate"/>
      </w:r>
      <w:r w:rsidR="000A7065" w:rsidRPr="000A7065">
        <w:rPr>
          <w:rFonts w:cs="Times New Roman"/>
        </w:rPr>
        <w:t>(Smith et al., 2008; Spurgeon et al., 2013)</w:t>
      </w:r>
      <w:r w:rsidR="000A7065">
        <w:rPr>
          <w:rFonts w:cs="Times New Roman"/>
        </w:rPr>
        <w:fldChar w:fldCharType="end"/>
      </w:r>
      <w:r w:rsidR="0054113B" w:rsidRPr="00F81BC6">
        <w:rPr>
          <w:rFonts w:cs="Times New Roman"/>
        </w:rPr>
        <w:t>.</w:t>
      </w:r>
      <w:r w:rsidR="009A2CFE">
        <w:rPr>
          <w:rFonts w:cs="Times New Roman"/>
        </w:rPr>
        <w:t xml:space="preserve"> </w:t>
      </w:r>
      <w:r w:rsidR="00965A10" w:rsidRPr="00D2073E">
        <w:rPr>
          <w:rFonts w:cs="Times New Roman"/>
        </w:rPr>
        <w:t>Nos modèles prédi</w:t>
      </w:r>
      <w:r w:rsidR="00965A10">
        <w:rPr>
          <w:rFonts w:cs="Times New Roman"/>
        </w:rPr>
        <w:t>saien</w:t>
      </w:r>
      <w:r w:rsidR="00965A10" w:rsidRPr="00D2073E">
        <w:rPr>
          <w:rFonts w:cs="Times New Roman"/>
        </w:rPr>
        <w:t xml:space="preserve">t une richesse taxonomique moyenne de 5 espèces par parcelle, avec un maximum de 10 espèces. Ces prédictions se situent dans la gamme de valeurs intermédiaires, en accord avec les études antérieures. En effet, </w:t>
      </w:r>
      <w:r w:rsidR="00965A10">
        <w:rPr>
          <w:rFonts w:cs="Times New Roman"/>
        </w:rPr>
        <w:fldChar w:fldCharType="begin"/>
      </w:r>
      <w:r w:rsidR="00965A10">
        <w:rPr>
          <w:rFonts w:cs="Times New Roman"/>
        </w:rPr>
        <w:instrText xml:space="preserve"> ADDIN ZOTERO_ITEM CSL_CITATION {"citationID":"xHLUojFL","properties":{"unsorted":true,"formattedCitation":"(Phillips et al., 2019; Fourcade &amp; Vercauteren, 2022)","plainCitation":"(Phillips et al., 2019; Fourcade &amp; Vercauteren, 2022)","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965A10">
        <w:rPr>
          <w:rFonts w:cs="Times New Roman"/>
        </w:rPr>
        <w:fldChar w:fldCharType="separate"/>
      </w:r>
      <w:r w:rsidR="00965A10" w:rsidRPr="00265916">
        <w:rPr>
          <w:rFonts w:cs="Times New Roman"/>
        </w:rPr>
        <w:t xml:space="preserve">Phillips et al. </w:t>
      </w:r>
      <w:r w:rsidR="00965A10">
        <w:rPr>
          <w:rFonts w:cs="Times New Roman"/>
        </w:rPr>
        <w:t>(</w:t>
      </w:r>
      <w:r w:rsidR="00965A10" w:rsidRPr="00265916">
        <w:rPr>
          <w:rFonts w:cs="Times New Roman"/>
        </w:rPr>
        <w:t>2019</w:t>
      </w:r>
      <w:r w:rsidR="00965A10">
        <w:rPr>
          <w:rFonts w:cs="Times New Roman"/>
        </w:rPr>
        <w:t>) et</w:t>
      </w:r>
      <w:r w:rsidR="00965A10" w:rsidRPr="00265916">
        <w:rPr>
          <w:rFonts w:cs="Times New Roman"/>
        </w:rPr>
        <w:t xml:space="preserve"> Fourcade &amp; Vercauteren</w:t>
      </w:r>
      <w:r w:rsidR="00965A10">
        <w:rPr>
          <w:rFonts w:cs="Times New Roman"/>
        </w:rPr>
        <w:t xml:space="preserve"> (</w:t>
      </w:r>
      <w:r w:rsidR="00965A10" w:rsidRPr="00265916">
        <w:rPr>
          <w:rFonts w:cs="Times New Roman"/>
        </w:rPr>
        <w:t>2022)</w:t>
      </w:r>
      <w:r w:rsidR="00965A10">
        <w:rPr>
          <w:rFonts w:cs="Times New Roman"/>
        </w:rPr>
        <w:fldChar w:fldCharType="end"/>
      </w:r>
      <w:r w:rsidR="00965A10">
        <w:rPr>
          <w:rFonts w:cs="Times New Roman"/>
        </w:rPr>
        <w:t xml:space="preserve"> </w:t>
      </w:r>
      <w:r w:rsidR="00965A10" w:rsidRPr="00D2073E">
        <w:rPr>
          <w:rFonts w:cs="Times New Roman"/>
        </w:rPr>
        <w:t xml:space="preserve">ont rapporté une richesse maximale de 6 espèces par parcelle. </w:t>
      </w:r>
      <w:r w:rsidR="00965A10">
        <w:rPr>
          <w:rFonts w:cs="Times New Roman"/>
        </w:rPr>
        <w:fldChar w:fldCharType="begin"/>
      </w:r>
      <w:r w:rsidR="00965A10">
        <w:rPr>
          <w:rFonts w:cs="Times New Roman"/>
        </w:rPr>
        <w:instrText xml:space="preserve"> ADDIN ZOTERO_ITEM CSL_CITATION {"citationID":"oypvltAK","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965A10">
        <w:rPr>
          <w:rFonts w:cs="Times New Roman"/>
        </w:rPr>
        <w:fldChar w:fldCharType="separate"/>
      </w:r>
      <w:r w:rsidR="00965A10" w:rsidRPr="00AF45FB">
        <w:rPr>
          <w:rFonts w:cs="Times New Roman"/>
        </w:rPr>
        <w:t>Rutgers et al.</w:t>
      </w:r>
      <w:r w:rsidR="00965A10">
        <w:rPr>
          <w:rFonts w:cs="Times New Roman"/>
        </w:rPr>
        <w:t xml:space="preserve"> (</w:t>
      </w:r>
      <w:r w:rsidR="00965A10" w:rsidRPr="00AF45FB">
        <w:rPr>
          <w:rFonts w:cs="Times New Roman"/>
        </w:rPr>
        <w:t>2016)</w:t>
      </w:r>
      <w:r w:rsidR="00965A10">
        <w:rPr>
          <w:rFonts w:cs="Times New Roman"/>
        </w:rPr>
        <w:fldChar w:fldCharType="end"/>
      </w:r>
      <w:r w:rsidR="00965A10">
        <w:rPr>
          <w:rFonts w:cs="Times New Roman"/>
        </w:rPr>
        <w:t xml:space="preserve"> </w:t>
      </w:r>
      <w:r w:rsidR="00965A10" w:rsidRPr="00D2073E">
        <w:rPr>
          <w:rFonts w:cs="Times New Roman"/>
        </w:rPr>
        <w:t xml:space="preserve">ont observé jusqu’à 7 espèces par parcelle, tandis que </w:t>
      </w:r>
      <w:r w:rsidR="00965A10">
        <w:rPr>
          <w:rFonts w:cs="Times New Roman"/>
        </w:rPr>
        <w:fldChar w:fldCharType="begin"/>
      </w:r>
      <w:r w:rsidR="00965A10">
        <w:rPr>
          <w:rFonts w:cs="Times New Roman"/>
        </w:rPr>
        <w:instrText xml:space="preserve"> ADDIN ZOTERO_ITEM CSL_CITATION {"citationID":"cuAqXmRF","properties":{"formattedCitation":"(Zeiss et al., 2024)","plainCitation":"(Zeiss et al., 2024)","dontUpdate":true,"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965A10">
        <w:rPr>
          <w:rFonts w:cs="Times New Roman"/>
        </w:rPr>
        <w:fldChar w:fldCharType="separate"/>
      </w:r>
      <w:r w:rsidR="00965A10" w:rsidRPr="009633C4">
        <w:rPr>
          <w:rFonts w:cs="Times New Roman"/>
        </w:rPr>
        <w:t xml:space="preserve">Zeiss et al. </w:t>
      </w:r>
      <w:r w:rsidR="00965A10">
        <w:rPr>
          <w:rFonts w:cs="Times New Roman"/>
        </w:rPr>
        <w:t>(</w:t>
      </w:r>
      <w:r w:rsidR="00965A10" w:rsidRPr="009633C4">
        <w:rPr>
          <w:rFonts w:cs="Times New Roman"/>
        </w:rPr>
        <w:t>2024)</w:t>
      </w:r>
      <w:r w:rsidR="00965A10">
        <w:rPr>
          <w:rFonts w:cs="Times New Roman"/>
        </w:rPr>
        <w:fldChar w:fldCharType="end"/>
      </w:r>
      <w:r w:rsidR="00965A10" w:rsidRPr="00D2073E">
        <w:rPr>
          <w:rFonts w:cs="Times New Roman"/>
        </w:rPr>
        <w:t xml:space="preserve"> ont signalé une richesse allant jusqu’à 18 espèces.</w:t>
      </w:r>
      <w:r w:rsidR="00965A10">
        <w:rPr>
          <w:rFonts w:cs="Times New Roman"/>
        </w:rPr>
        <w:t xml:space="preserve"> Nous avons observé que la communauté des vers de terre était plus importante au nord-ouest et dans le centre du pays comparé à l’est du pays. Ce résultat </w:t>
      </w:r>
      <w:r w:rsidR="00965A10" w:rsidRPr="00BF2A20">
        <w:rPr>
          <w:rFonts w:cs="Times New Roman"/>
        </w:rPr>
        <w:t xml:space="preserve">concorde avec les résultats obtenus par </w:t>
      </w:r>
      <w:r w:rsidR="00965A10">
        <w:rPr>
          <w:rFonts w:cs="Times New Roman"/>
        </w:rPr>
        <w:fldChar w:fldCharType="begin"/>
      </w:r>
      <w:r w:rsidR="00965A10">
        <w:rPr>
          <w:rFonts w:cs="Times New Roman"/>
        </w:rPr>
        <w:instrText xml:space="preserve"> ADDIN ZOTERO_ITEM CSL_CITATION {"citationID":"l3gQ97lR","properties":{"formattedCitation":"(Zeiss et al., 2024)","plainCitation":"(Zeiss et al., 2024)","dontUpdate":true,"noteIndex":0},"citationItems":[{"id":1155,"uris":["http://zotero.org/users/7119014/items/QY5LCK2X"],"itemData":{"id":1155,"type":"article-journal","abstract":"Belowground biodiversity distribution does not necessarily reflect aboveground biodiversity patterns, but maps of soil biodiversity remain scarce because of limited data availability. Earthworms belong to the most thoroughly studied soil organisms and—in their role as ecosystem engineers—have a significant impact on ecosystem functioning. We used species distribution modeling (SDMs) and available data sets to map the spatial distribution of commonly observed (i.e., frequently recorded) earthworm species (Annelida, Oligochaeta) across Europe under current and future climate conditions. First, we predicted potential species distributions with commonly used models (i.e., MaxEnt and Biomod) and estimated total species richness (i.e., number of species in a 5 × 5 km grid cell). Second, we determined how much the different types of protected areas covered predicted earthworm richness and species ranges (i.e., distributions) by estimating the respective proportion of the range area. Earthworm species richness was high in central western Europe and low in northeastern Europe. This pattern was mainly associated with annual mean temperature and precipitation seasonality, but the importance of predictor variables to species occurrences varied among species. The geographical ranges of the majority of the earthworm species were predicted to shift to eastern Europe and partly decrease under future climate scenarios. Predicted current and future ranges were only poorly covered by protected areas, such as national parks. More than 80% of future earthworm ranges were on average not protected at all (mean [SD] = 82.6% [0.04]). Overall, our results emphasize the urgency of considering especially vulnerable earthworm species, as well as other soil organisms, in the design of nature conservation measures.","container-title":"Conservation Biology","DOI":"10.1111/cobi.14187","ISSN":"1523-1739","issue":"2","language":"en","license":"© 2024 The Authors. Conservation Biology published by Wiley Periodicals LLC on behalf of Society for Conservation Biology.","note":"_eprint: https://onlinelibrary.wiley.com/doi/pdf/10.1111/cobi.14187","page":"e14187","source":"Wiley Online Library","title":"Effects of climate on the distribution and conservation of commonly observed European earthworms","volume":"38","author":[{"family":"Zeiss","given":"Romy"},{"family":"Briones","given":"Maria J. I."},{"family":"Mathieu","given":"Jérome"},{"family":"Lomba","given":"Angela"},{"family":"Dahlke","given":"Jessica"},{"family":"Heptner","given":"Laura-Fiona"},{"family":"Salako","given":"Gabriel"},{"family":"Eisenhauer","given":"Nico"},{"family":"Guerra","given":"Carlos A."}],"issued":{"date-parts":[["2024"]]}}}],"schema":"https://github.com/citation-style-language/schema/raw/master/csl-citation.json"} </w:instrText>
      </w:r>
      <w:r w:rsidR="00965A10">
        <w:rPr>
          <w:rFonts w:cs="Times New Roman"/>
        </w:rPr>
        <w:fldChar w:fldCharType="separate"/>
      </w:r>
      <w:r w:rsidR="00965A10" w:rsidRPr="009633C4">
        <w:rPr>
          <w:rFonts w:cs="Times New Roman"/>
        </w:rPr>
        <w:t xml:space="preserve">Zeiss et al. </w:t>
      </w:r>
      <w:r w:rsidR="00965A10">
        <w:rPr>
          <w:rFonts w:cs="Times New Roman"/>
        </w:rPr>
        <w:t>(</w:t>
      </w:r>
      <w:r w:rsidR="00965A10" w:rsidRPr="009633C4">
        <w:rPr>
          <w:rFonts w:cs="Times New Roman"/>
        </w:rPr>
        <w:t>2024)</w:t>
      </w:r>
      <w:r w:rsidR="00965A10">
        <w:rPr>
          <w:rFonts w:cs="Times New Roman"/>
        </w:rPr>
        <w:fldChar w:fldCharType="end"/>
      </w:r>
      <w:r w:rsidR="00965A10" w:rsidRPr="00BF2A20">
        <w:rPr>
          <w:rFonts w:cs="Times New Roman"/>
        </w:rPr>
        <w:t>, qui ont observé</w:t>
      </w:r>
      <w:r w:rsidR="00965A10">
        <w:rPr>
          <w:rFonts w:cs="Times New Roman"/>
        </w:rPr>
        <w:t xml:space="preserve"> que l</w:t>
      </w:r>
      <w:r w:rsidR="00965A10" w:rsidRPr="00F81BC6">
        <w:rPr>
          <w:rFonts w:cs="Times New Roman"/>
        </w:rPr>
        <w:t>a richesse en espèces de vers de terre était élevée dans le centre-ouest de l’Europe et faible dans le nord-est de l’Europe</w:t>
      </w:r>
      <w:r w:rsidR="00965A10">
        <w:rPr>
          <w:rFonts w:cs="Times New Roman"/>
        </w:rPr>
        <w:t xml:space="preserve">. De plus, </w:t>
      </w:r>
      <w:r w:rsidR="00965A10">
        <w:rPr>
          <w:rFonts w:cs="Times New Roman"/>
        </w:rPr>
        <w:fldChar w:fldCharType="begin"/>
      </w:r>
      <w:r w:rsidR="00965A10">
        <w:rPr>
          <w:rFonts w:cs="Times New Roman"/>
        </w:rPr>
        <w:instrText xml:space="preserve"> ADDIN ZOTERO_ITEM CSL_CITATION {"citationID":"nDDOQyeA","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965A10">
        <w:rPr>
          <w:rFonts w:cs="Times New Roman"/>
        </w:rPr>
        <w:fldChar w:fldCharType="separate"/>
      </w:r>
      <w:r w:rsidR="00965A10" w:rsidRPr="00AF45FB">
        <w:rPr>
          <w:rFonts w:cs="Times New Roman"/>
        </w:rPr>
        <w:t>Rutgers et al.</w:t>
      </w:r>
      <w:r w:rsidR="00965A10">
        <w:rPr>
          <w:rFonts w:cs="Times New Roman"/>
        </w:rPr>
        <w:t xml:space="preserve"> (</w:t>
      </w:r>
      <w:r w:rsidR="00965A10" w:rsidRPr="00AF45FB">
        <w:rPr>
          <w:rFonts w:cs="Times New Roman"/>
        </w:rPr>
        <w:t>2016)</w:t>
      </w:r>
      <w:r w:rsidR="00965A10">
        <w:rPr>
          <w:rFonts w:cs="Times New Roman"/>
        </w:rPr>
        <w:fldChar w:fldCharType="end"/>
      </w:r>
      <w:r w:rsidR="00965A10">
        <w:rPr>
          <w:rFonts w:cs="Times New Roman"/>
        </w:rPr>
        <w:t xml:space="preserve"> affirme que l</w:t>
      </w:r>
      <w:r w:rsidR="00965A10" w:rsidRPr="004A72A4">
        <w:rPr>
          <w:rFonts w:cs="Times New Roman"/>
        </w:rPr>
        <w:t xml:space="preserve">a distribution à grande échelle des densités de vers de terre apparaît grâce à des corrélations positives avec la latitude, la longitude et les facteurs climatiques </w:t>
      </w:r>
      <w:r w:rsidR="00965A10">
        <w:rPr>
          <w:rFonts w:cs="Times New Roman"/>
        </w:rPr>
        <w:t xml:space="preserve">à l’échelle Européen. Dans notre étude, ce </w:t>
      </w:r>
      <w:r w:rsidR="00985AEF">
        <w:rPr>
          <w:rFonts w:cs="Times New Roman"/>
        </w:rPr>
        <w:t xml:space="preserve">résultat </w:t>
      </w:r>
      <w:r w:rsidR="00965A10">
        <w:rPr>
          <w:rFonts w:cs="Times New Roman"/>
        </w:rPr>
        <w:t xml:space="preserve">pourrait s’explique par les </w:t>
      </w:r>
      <w:r w:rsidR="00965A10" w:rsidRPr="00F84B65">
        <w:rPr>
          <w:rFonts w:cs="Times New Roman"/>
        </w:rPr>
        <w:t>différence</w:t>
      </w:r>
      <w:r w:rsidR="00965A10">
        <w:rPr>
          <w:rFonts w:cs="Times New Roman"/>
        </w:rPr>
        <w:t>s</w:t>
      </w:r>
      <w:r w:rsidR="00965A10" w:rsidRPr="00F84B65">
        <w:rPr>
          <w:rFonts w:cs="Times New Roman"/>
        </w:rPr>
        <w:t xml:space="preserve"> d’occupation des sols : davantage de prairies à l’ouest, tandis que l’est est caractérisé par des forêts et des parcelles de vignes</w:t>
      </w:r>
      <w:r w:rsidR="00965A10">
        <w:rPr>
          <w:rFonts w:cs="Times New Roman"/>
        </w:rPr>
        <w:t xml:space="preserve">. Ce résultat pourrait aussi s’expliqué par la variation </w:t>
      </w:r>
      <w:r w:rsidR="00965A10" w:rsidRPr="00F81BC6">
        <w:rPr>
          <w:rFonts w:cs="Times New Roman"/>
        </w:rPr>
        <w:t>d</w:t>
      </w:r>
      <w:r w:rsidR="00965A10">
        <w:rPr>
          <w:rFonts w:cs="Times New Roman"/>
        </w:rPr>
        <w:t>u climat</w:t>
      </w:r>
      <w:r w:rsidR="006C4DBC">
        <w:rPr>
          <w:rFonts w:cs="Times New Roman"/>
        </w:rPr>
        <w:t xml:space="preserve"> et des propriétés du sol</w:t>
      </w:r>
      <w:r w:rsidR="00965A10">
        <w:rPr>
          <w:rFonts w:cs="Times New Roman"/>
        </w:rPr>
        <w:t>.</w:t>
      </w:r>
    </w:p>
    <w:p w14:paraId="649E2345" w14:textId="354C62ED" w:rsidR="00676419" w:rsidRPr="00F81BC6" w:rsidRDefault="00D6443F" w:rsidP="00DE7620">
      <w:pPr>
        <w:rPr>
          <w:rFonts w:cs="Times New Roman"/>
        </w:rPr>
      </w:pPr>
      <w:r w:rsidRPr="00F81BC6">
        <w:rPr>
          <w:rFonts w:cs="Times New Roman"/>
        </w:rPr>
        <w:lastRenderedPageBreak/>
        <w:t>Nous avons prédit la répartition des vers de terre dans les zones pour lesquelles nous avons pu extraire les prédicteurs des modèles grâce aux cartes de hautes résolutions, ainsi que dans certaines zones supplémentaires pour produire des cartes continues. Ces zones supplémentaires étaient principalement localisées dans des parcelles avec des occupation du sol qui ne sont pas des variables d’entrés des modèles. Ce sont par exemple les zones à forte artificialisation (zones industrielle ou commerciale, aéroports), les zones humides, les surfaces en eau ou les territoires agroforestières. Les répartitions attendues des vers de terre dans ces zones ont été indirectement dérivées par interpolation et doivent donc être interprétées avec prudence.</w:t>
      </w:r>
      <w:r w:rsidR="00390729">
        <w:rPr>
          <w:rFonts w:cs="Times New Roman"/>
        </w:rPr>
        <w:t xml:space="preserve"> </w:t>
      </w:r>
      <w:r w:rsidR="00390729" w:rsidRPr="0018724D">
        <w:rPr>
          <w:rFonts w:cs="Times New Roman"/>
        </w:rPr>
        <w:t>Les cartes ont été créées principalement pour sensibiliser</w:t>
      </w:r>
      <w:r w:rsidR="00BB069B">
        <w:rPr>
          <w:rFonts w:cs="Times New Roman"/>
        </w:rPr>
        <w:t xml:space="preserve"> et</w:t>
      </w:r>
      <w:r w:rsidR="00390729" w:rsidRPr="0018724D">
        <w:rPr>
          <w:rFonts w:cs="Times New Roman"/>
        </w:rPr>
        <w:t xml:space="preserve"> pour </w:t>
      </w:r>
      <w:r w:rsidR="00372E78">
        <w:rPr>
          <w:rFonts w:cs="Times New Roman"/>
        </w:rPr>
        <w:t>protéger</w:t>
      </w:r>
      <w:r w:rsidR="00390729" w:rsidRPr="0018724D">
        <w:rPr>
          <w:rFonts w:cs="Times New Roman"/>
        </w:rPr>
        <w:t xml:space="preserve"> la biodiversité des sols</w:t>
      </w:r>
      <w:r w:rsidR="00372E78">
        <w:rPr>
          <w:rFonts w:cs="Times New Roman"/>
        </w:rPr>
        <w:t xml:space="preserve"> et donc des services écosystémiques associées</w:t>
      </w:r>
      <w:r w:rsidR="00C12A48" w:rsidRPr="0018724D">
        <w:rPr>
          <w:rFonts w:cs="Times New Roman"/>
        </w:rPr>
        <w:t>.</w:t>
      </w:r>
    </w:p>
    <w:p w14:paraId="1E055031" w14:textId="46F59F8D" w:rsidR="00D3451C" w:rsidRPr="00F81BC6" w:rsidRDefault="00AF40D7" w:rsidP="003B6D04">
      <w:pPr>
        <w:pStyle w:val="Heading1"/>
        <w:numPr>
          <w:ilvl w:val="0"/>
          <w:numId w:val="0"/>
        </w:numPr>
        <w:ind w:left="432"/>
        <w:rPr>
          <w:rFonts w:cs="Times New Roman"/>
        </w:rPr>
      </w:pPr>
      <w:r w:rsidRPr="00F81BC6">
        <w:rPr>
          <w:rFonts w:cs="Times New Roman"/>
        </w:rPr>
        <w:t>Conclusions</w:t>
      </w:r>
    </w:p>
    <w:p w14:paraId="1F3648A0" w14:textId="22FA59A9" w:rsidR="00BC4A6F" w:rsidRPr="00573482" w:rsidRDefault="006F67BF" w:rsidP="00BC4A6F">
      <w:pPr>
        <w:rPr>
          <w:rFonts w:cs="Times New Roman"/>
        </w:rPr>
      </w:pPr>
      <w:r>
        <w:rPr>
          <w:rFonts w:cs="Times New Roman"/>
        </w:rPr>
        <w:t xml:space="preserve">Dans cette étude, </w:t>
      </w:r>
      <w:r>
        <w:rPr>
          <w:rFonts w:cs="Times New Roman"/>
          <w:szCs w:val="24"/>
        </w:rPr>
        <w:t xml:space="preserve">nous avons </w:t>
      </w:r>
      <w:r w:rsidRPr="00F81BC6">
        <w:rPr>
          <w:rFonts w:cs="Times New Roman"/>
          <w:szCs w:val="24"/>
        </w:rPr>
        <w:t>développé</w:t>
      </w:r>
      <w:r w:rsidR="002F69EE" w:rsidRPr="00F81BC6">
        <w:rPr>
          <w:rFonts w:cs="Times New Roman"/>
          <w:szCs w:val="24"/>
        </w:rPr>
        <w:t xml:space="preserve"> des modèles</w:t>
      </w:r>
      <w:r w:rsidR="0054204D">
        <w:rPr>
          <w:rFonts w:cs="Times New Roman"/>
          <w:szCs w:val="24"/>
        </w:rPr>
        <w:t xml:space="preserve"> prédictive</w:t>
      </w:r>
      <w:r w:rsidR="002F69EE" w:rsidRPr="00F81BC6">
        <w:rPr>
          <w:rFonts w:cs="Times New Roman"/>
          <w:szCs w:val="24"/>
        </w:rPr>
        <w:t xml:space="preserve"> grâce à</w:t>
      </w:r>
      <w:r w:rsidR="002F69EE">
        <w:rPr>
          <w:rFonts w:cs="Times New Roman"/>
          <w:szCs w:val="24"/>
        </w:rPr>
        <w:t xml:space="preserve"> une approche comparative </w:t>
      </w:r>
      <w:r w:rsidR="0033304E">
        <w:rPr>
          <w:rFonts w:cs="Times New Roman"/>
        </w:rPr>
        <w:t>entre l</w:t>
      </w:r>
      <w:r w:rsidR="00F94EDC" w:rsidRPr="00F94EDC">
        <w:rPr>
          <w:rFonts w:cs="Times New Roman"/>
        </w:rPr>
        <w:t xml:space="preserve">es modèles de régression traditionnels (GLM, GAM) </w:t>
      </w:r>
      <w:r w:rsidR="0033304E">
        <w:rPr>
          <w:rFonts w:cs="Times New Roman"/>
        </w:rPr>
        <w:t xml:space="preserve">et </w:t>
      </w:r>
      <w:r w:rsidR="00F94EDC" w:rsidRPr="00F94EDC">
        <w:rPr>
          <w:rFonts w:cs="Times New Roman"/>
        </w:rPr>
        <w:t>les algorithmes d'apprentissage automatique (</w:t>
      </w:r>
      <w:r w:rsidR="00B615BF">
        <w:rPr>
          <w:rFonts w:cs="Times New Roman"/>
        </w:rPr>
        <w:t xml:space="preserve">RF, </w:t>
      </w:r>
      <w:r w:rsidR="00F94EDC" w:rsidRPr="00F94EDC">
        <w:rPr>
          <w:rFonts w:cs="Times New Roman"/>
        </w:rPr>
        <w:t>GBM et</w:t>
      </w:r>
      <w:r w:rsidR="001D3071">
        <w:rPr>
          <w:rFonts w:cs="Times New Roman"/>
        </w:rPr>
        <w:t xml:space="preserve"> </w:t>
      </w:r>
      <w:r w:rsidR="00B615BF">
        <w:rPr>
          <w:rFonts w:cs="Times New Roman"/>
        </w:rPr>
        <w:t>ANN</w:t>
      </w:r>
      <w:r w:rsidR="00F94EDC" w:rsidRPr="00F94EDC">
        <w:rPr>
          <w:rFonts w:cs="Times New Roman"/>
        </w:rPr>
        <w:t xml:space="preserve">) afin d'identifier le meilleur modèle pour prédire la </w:t>
      </w:r>
      <w:r w:rsidR="00594B5E">
        <w:rPr>
          <w:rFonts w:cs="Times New Roman"/>
        </w:rPr>
        <w:t xml:space="preserve">communauté </w:t>
      </w:r>
      <w:r w:rsidR="00F94EDC" w:rsidRPr="00F94EDC">
        <w:rPr>
          <w:rFonts w:cs="Times New Roman"/>
        </w:rPr>
        <w:t xml:space="preserve">des vers de terre en </w:t>
      </w:r>
      <w:r w:rsidR="00B615BF">
        <w:rPr>
          <w:rFonts w:cs="Times New Roman"/>
        </w:rPr>
        <w:t>France métrop</w:t>
      </w:r>
      <w:r w:rsidR="00752760">
        <w:rPr>
          <w:rFonts w:cs="Times New Roman"/>
        </w:rPr>
        <w:t>olitaine</w:t>
      </w:r>
      <w:r w:rsidR="00F94EDC" w:rsidRPr="00F94EDC">
        <w:rPr>
          <w:rFonts w:cs="Times New Roman"/>
        </w:rPr>
        <w:t>.</w:t>
      </w:r>
      <w:r w:rsidR="00752760">
        <w:rPr>
          <w:rFonts w:cs="Times New Roman"/>
        </w:rPr>
        <w:t xml:space="preserve"> </w:t>
      </w:r>
      <w:r w:rsidR="00752760" w:rsidRPr="00752760">
        <w:rPr>
          <w:rFonts w:cs="Times New Roman"/>
        </w:rPr>
        <w:t>Les modèles boostés généralisés et les forêts aléatoires avait les meilleures performances prédictives</w:t>
      </w:r>
      <w:r w:rsidR="00752760">
        <w:rPr>
          <w:rFonts w:cs="Times New Roman"/>
        </w:rPr>
        <w:t>.</w:t>
      </w:r>
      <w:r w:rsidR="00C12F5E">
        <w:rPr>
          <w:rFonts w:cs="Times New Roman"/>
        </w:rPr>
        <w:t xml:space="preserve"> </w:t>
      </w:r>
      <w:r w:rsidR="00747A27" w:rsidRPr="00F81BC6">
        <w:rPr>
          <w:rFonts w:cs="Times New Roman"/>
        </w:rPr>
        <w:t>Les premiers résultats notables que nous avons obtenus concernent la précision estimée de nos modèles qui permettent de prédire la biomasse</w:t>
      </w:r>
      <w:r w:rsidR="00A73C98">
        <w:rPr>
          <w:rFonts w:cs="Times New Roman"/>
        </w:rPr>
        <w:t xml:space="preserve"> totale</w:t>
      </w:r>
      <w:r w:rsidR="00747A27" w:rsidRPr="00F81BC6">
        <w:rPr>
          <w:rFonts w:cs="Times New Roman"/>
        </w:rPr>
        <w:t xml:space="preserve"> avec un R² de 0.35 (RMSE = 8.76 g/m²), l’abondance</w:t>
      </w:r>
      <w:r w:rsidR="00A73C98">
        <w:rPr>
          <w:rFonts w:cs="Times New Roman"/>
        </w:rPr>
        <w:t xml:space="preserve"> totale</w:t>
      </w:r>
      <w:r w:rsidR="00747A27" w:rsidRPr="00F81BC6">
        <w:rPr>
          <w:rFonts w:cs="Times New Roman"/>
        </w:rPr>
        <w:t xml:space="preserve"> avec un R² de 0.43 (RMSE = 25 </w:t>
      </w:r>
      <w:proofErr w:type="spellStart"/>
      <w:r w:rsidR="00747A27" w:rsidRPr="00F81BC6">
        <w:rPr>
          <w:rFonts w:cs="Times New Roman"/>
        </w:rPr>
        <w:t>ind</w:t>
      </w:r>
      <w:proofErr w:type="spellEnd"/>
      <w:r w:rsidR="00747A27" w:rsidRPr="00F81BC6">
        <w:rPr>
          <w:rFonts w:cs="Times New Roman"/>
        </w:rPr>
        <w:t xml:space="preserve">./m²) et la richesse </w:t>
      </w:r>
      <w:r w:rsidR="00A73C98">
        <w:rPr>
          <w:rFonts w:cs="Times New Roman"/>
        </w:rPr>
        <w:t xml:space="preserve">taxonomique totale </w:t>
      </w:r>
      <w:r w:rsidR="00747A27" w:rsidRPr="00F81BC6">
        <w:rPr>
          <w:rFonts w:cs="Times New Roman"/>
        </w:rPr>
        <w:t>avec un R² de 0.59 (RMSE = 1.7 espèce par parcelle).</w:t>
      </w:r>
      <w:r w:rsidR="00747A27">
        <w:rPr>
          <w:rFonts w:cs="Times New Roman"/>
        </w:rPr>
        <w:t xml:space="preserve"> </w:t>
      </w:r>
      <w:r w:rsidR="00C63DC7">
        <w:rPr>
          <w:rFonts w:cs="Times New Roman"/>
        </w:rPr>
        <w:t xml:space="preserve">Notre étude </w:t>
      </w:r>
      <w:r w:rsidR="0045571A">
        <w:rPr>
          <w:rFonts w:cs="Times New Roman"/>
        </w:rPr>
        <w:t>a</w:t>
      </w:r>
      <w:r w:rsidR="00C63DC7">
        <w:rPr>
          <w:rFonts w:cs="Times New Roman"/>
        </w:rPr>
        <w:t xml:space="preserve"> permis de mettre en évidence que </w:t>
      </w:r>
      <w:r w:rsidR="00E42BB8">
        <w:rPr>
          <w:rFonts w:cs="Times New Roman"/>
        </w:rPr>
        <w:t xml:space="preserve">l’occupation du sol était la variable la plus importante sur les vers de terre </w:t>
      </w:r>
      <w:r w:rsidR="009B5F6F">
        <w:rPr>
          <w:rFonts w:cs="Times New Roman"/>
        </w:rPr>
        <w:t>suivie</w:t>
      </w:r>
      <w:r w:rsidR="00E42BB8">
        <w:rPr>
          <w:rFonts w:cs="Times New Roman"/>
        </w:rPr>
        <w:t xml:space="preserve"> </w:t>
      </w:r>
      <w:r w:rsidR="009337F2" w:rsidRPr="009337F2">
        <w:rPr>
          <w:rFonts w:cs="Times New Roman"/>
        </w:rPr>
        <w:t>des variables spatiales, climatiques et pédologiques</w:t>
      </w:r>
      <w:r w:rsidR="009B5F6F">
        <w:rPr>
          <w:rFonts w:cs="Times New Roman"/>
        </w:rPr>
        <w:t>.</w:t>
      </w:r>
      <w:r w:rsidR="00E20054">
        <w:rPr>
          <w:rFonts w:cs="Times New Roman"/>
        </w:rPr>
        <w:t xml:space="preserve"> </w:t>
      </w:r>
      <w:r w:rsidR="00544127" w:rsidRPr="00A33C72">
        <w:rPr>
          <w:rFonts w:cs="Times New Roman"/>
        </w:rPr>
        <w:t>Notre étude a permis</w:t>
      </w:r>
      <w:r w:rsidR="00F557E5">
        <w:rPr>
          <w:rFonts w:cs="Times New Roman"/>
        </w:rPr>
        <w:t xml:space="preserve"> aussi</w:t>
      </w:r>
      <w:r w:rsidR="00544127" w:rsidRPr="00A33C72">
        <w:rPr>
          <w:rFonts w:cs="Times New Roman"/>
        </w:rPr>
        <w:t xml:space="preserve"> de créer des cartes de prédiction de la communauté des vers de terre</w:t>
      </w:r>
      <w:r w:rsidR="007D7F0F">
        <w:rPr>
          <w:rFonts w:cs="Times New Roman"/>
        </w:rPr>
        <w:t xml:space="preserve"> en France</w:t>
      </w:r>
      <w:r w:rsidR="00544127" w:rsidRPr="00A33C72">
        <w:rPr>
          <w:rFonts w:cs="Times New Roman"/>
        </w:rPr>
        <w:t xml:space="preserve">, fournissant </w:t>
      </w:r>
      <w:r w:rsidR="00544127">
        <w:rPr>
          <w:rFonts w:cs="Times New Roman"/>
        </w:rPr>
        <w:t xml:space="preserve">ainsi </w:t>
      </w:r>
      <w:r w:rsidR="00544127" w:rsidRPr="00A33C72">
        <w:rPr>
          <w:rFonts w:cs="Times New Roman"/>
        </w:rPr>
        <w:t xml:space="preserve">des données de référence </w:t>
      </w:r>
      <w:r w:rsidR="00544127">
        <w:rPr>
          <w:rFonts w:cs="Times New Roman"/>
        </w:rPr>
        <w:t xml:space="preserve">et </w:t>
      </w:r>
      <w:r w:rsidR="00544127" w:rsidRPr="00A33C72">
        <w:rPr>
          <w:rFonts w:cs="Times New Roman"/>
        </w:rPr>
        <w:t xml:space="preserve">sensibilisant à la protection de la biodiversité du sol et </w:t>
      </w:r>
      <w:r w:rsidR="005B078A">
        <w:rPr>
          <w:rFonts w:cs="Times New Roman"/>
        </w:rPr>
        <w:t xml:space="preserve">donc des </w:t>
      </w:r>
      <w:r w:rsidR="00544127" w:rsidRPr="00A33C72">
        <w:rPr>
          <w:rFonts w:cs="Times New Roman"/>
        </w:rPr>
        <w:t>services écosystémiques associés</w:t>
      </w:r>
      <w:r w:rsidR="0045571A">
        <w:rPr>
          <w:rFonts w:cs="Times New Roman"/>
        </w:rPr>
        <w:t>.</w:t>
      </w:r>
      <w:r w:rsidR="0027667E">
        <w:rPr>
          <w:rFonts w:cs="Times New Roman"/>
        </w:rPr>
        <w:t xml:space="preserve"> </w:t>
      </w:r>
      <w:r w:rsidR="00202263">
        <w:rPr>
          <w:rFonts w:cs="Times New Roman"/>
        </w:rPr>
        <w:t xml:space="preserve">Afin de compléter cette étude et obtenir </w:t>
      </w:r>
      <w:proofErr w:type="gramStart"/>
      <w:r w:rsidR="00202263">
        <w:rPr>
          <w:rFonts w:cs="Times New Roman"/>
        </w:rPr>
        <w:t>un</w:t>
      </w:r>
      <w:r w:rsidR="00215EC4">
        <w:rPr>
          <w:rFonts w:cs="Times New Roman"/>
        </w:rPr>
        <w:t xml:space="preserve"> aperçu </w:t>
      </w:r>
      <w:r w:rsidR="00202263">
        <w:rPr>
          <w:rFonts w:cs="Times New Roman"/>
        </w:rPr>
        <w:t>globale</w:t>
      </w:r>
      <w:proofErr w:type="gramEnd"/>
      <w:r w:rsidR="00202263">
        <w:rPr>
          <w:rFonts w:cs="Times New Roman"/>
        </w:rPr>
        <w:t xml:space="preserve"> </w:t>
      </w:r>
      <w:r w:rsidR="00DB11B5">
        <w:rPr>
          <w:rFonts w:cs="Times New Roman"/>
        </w:rPr>
        <w:t>de la communauté des verts de terre</w:t>
      </w:r>
      <w:r w:rsidR="00B932DA">
        <w:rPr>
          <w:rFonts w:cs="Times New Roman"/>
        </w:rPr>
        <w:t xml:space="preserve"> en France</w:t>
      </w:r>
      <w:r w:rsidR="00DB11B5">
        <w:rPr>
          <w:rFonts w:cs="Times New Roman"/>
        </w:rPr>
        <w:t>, il</w:t>
      </w:r>
      <w:r w:rsidR="00D46D11">
        <w:rPr>
          <w:rFonts w:cs="Times New Roman"/>
        </w:rPr>
        <w:t xml:space="preserve"> serait pertinent de </w:t>
      </w:r>
      <w:r w:rsidR="002151C4">
        <w:rPr>
          <w:rFonts w:cs="Times New Roman"/>
        </w:rPr>
        <w:t>développer d’autre</w:t>
      </w:r>
      <w:r w:rsidR="00DB11B5">
        <w:rPr>
          <w:rFonts w:cs="Times New Roman"/>
        </w:rPr>
        <w:t>s modèles</w:t>
      </w:r>
      <w:r w:rsidR="002151C4">
        <w:rPr>
          <w:rFonts w:cs="Times New Roman"/>
        </w:rPr>
        <w:t xml:space="preserve"> permettant de prédire l’abondance </w:t>
      </w:r>
      <w:r w:rsidR="00C61EE5">
        <w:rPr>
          <w:rFonts w:cs="Times New Roman"/>
        </w:rPr>
        <w:t xml:space="preserve">ou la </w:t>
      </w:r>
      <w:r w:rsidR="00D30210">
        <w:rPr>
          <w:rFonts w:cs="Times New Roman"/>
        </w:rPr>
        <w:t>présence</w:t>
      </w:r>
      <w:r w:rsidR="00C61EE5">
        <w:rPr>
          <w:rFonts w:cs="Times New Roman"/>
        </w:rPr>
        <w:t xml:space="preserve"> </w:t>
      </w:r>
      <w:r w:rsidR="00D30210">
        <w:rPr>
          <w:rFonts w:cs="Times New Roman"/>
        </w:rPr>
        <w:t>absence</w:t>
      </w:r>
      <w:r w:rsidR="00C61EE5">
        <w:rPr>
          <w:rFonts w:cs="Times New Roman"/>
        </w:rPr>
        <w:t xml:space="preserve"> </w:t>
      </w:r>
      <w:r w:rsidR="00BC4A6F">
        <w:rPr>
          <w:rFonts w:cs="Times New Roman"/>
        </w:rPr>
        <w:t>des espèces</w:t>
      </w:r>
      <w:r w:rsidR="00C61EE5">
        <w:rPr>
          <w:rFonts w:cs="Times New Roman"/>
        </w:rPr>
        <w:t xml:space="preserve"> mais aussi l’abondance </w:t>
      </w:r>
      <w:r w:rsidR="00480927">
        <w:rPr>
          <w:rFonts w:cs="Times New Roman"/>
        </w:rPr>
        <w:t xml:space="preserve">et la biomasse </w:t>
      </w:r>
      <w:r w:rsidR="00BC4A6F">
        <w:rPr>
          <w:rFonts w:cs="Times New Roman"/>
        </w:rPr>
        <w:t xml:space="preserve">des catégories </w:t>
      </w:r>
      <w:r w:rsidR="00D30210">
        <w:rPr>
          <w:rFonts w:cs="Times New Roman"/>
        </w:rPr>
        <w:t>écologiques</w:t>
      </w:r>
      <w:r w:rsidR="00BC4A6F">
        <w:rPr>
          <w:rFonts w:cs="Times New Roman"/>
        </w:rPr>
        <w:t xml:space="preserve"> des vers de terre.</w:t>
      </w:r>
    </w:p>
    <w:p w14:paraId="1FF7CFE6" w14:textId="0C6526FD" w:rsidR="00573482" w:rsidRDefault="00573482" w:rsidP="008830C6">
      <w:pPr>
        <w:rPr>
          <w:rFonts w:cs="Times New Roman"/>
        </w:rPr>
      </w:pPr>
      <w:r w:rsidRPr="00573482">
        <w:rPr>
          <w:rFonts w:cs="Times New Roman"/>
        </w:rPr>
        <w:t>.</w:t>
      </w:r>
    </w:p>
    <w:p w14:paraId="1FE160DD" w14:textId="77777777" w:rsidR="00C12F5E" w:rsidRDefault="00C12F5E" w:rsidP="008830C6">
      <w:pPr>
        <w:rPr>
          <w:rFonts w:cs="Times New Roman"/>
        </w:rPr>
      </w:pPr>
    </w:p>
    <w:p w14:paraId="35C97BC6" w14:textId="7BF4E2C2" w:rsidR="00C12F5E" w:rsidRPr="00F81BC6" w:rsidRDefault="00C12F5E" w:rsidP="008830C6">
      <w:pPr>
        <w:rPr>
          <w:rFonts w:cs="Times New Roman"/>
        </w:rPr>
        <w:sectPr w:rsidR="00C12F5E" w:rsidRPr="00F81BC6" w:rsidSect="00537360">
          <w:footerReference w:type="default" r:id="rId17"/>
          <w:footerReference w:type="first" r:id="rId18"/>
          <w:pgSz w:w="12240" w:h="15840"/>
          <w:pgMar w:top="1417" w:right="1417" w:bottom="1417" w:left="1417" w:header="720" w:footer="720" w:gutter="0"/>
          <w:pgNumType w:start="1"/>
          <w:cols w:space="720"/>
          <w:titlePg/>
          <w:docGrid w:linePitch="360"/>
        </w:sectPr>
      </w:pPr>
    </w:p>
    <w:p w14:paraId="5CCE1411" w14:textId="77777777" w:rsidR="00D3451C" w:rsidRPr="00F81BC6" w:rsidRDefault="00D3451C" w:rsidP="0042279B">
      <w:pPr>
        <w:pStyle w:val="Heading1"/>
        <w:numPr>
          <w:ilvl w:val="0"/>
          <w:numId w:val="0"/>
        </w:numPr>
        <w:rPr>
          <w:rFonts w:cs="Times New Roman"/>
        </w:rPr>
      </w:pPr>
      <w:r w:rsidRPr="00F81BC6">
        <w:rPr>
          <w:rFonts w:cs="Times New Roman"/>
        </w:rPr>
        <w:lastRenderedPageBreak/>
        <w:t>Bibliographie</w:t>
      </w:r>
    </w:p>
    <w:p w14:paraId="7A839A35" w14:textId="77777777" w:rsidR="00FF14A1" w:rsidRDefault="00F217A6" w:rsidP="00FF14A1">
      <w:pPr>
        <w:pStyle w:val="Bibliography"/>
      </w:pPr>
      <w:r>
        <w:fldChar w:fldCharType="begin"/>
      </w:r>
      <w:r>
        <w:instrText xml:space="preserve"> ADDIN ZOTERO_BIBL {"uncited":[],"omitted":[],"custom":[]} CSL_BIBLIOGRAPHY </w:instrText>
      </w:r>
      <w:r>
        <w:fldChar w:fldCharType="separate"/>
      </w:r>
      <w:r w:rsidR="00FF14A1">
        <w:t xml:space="preserve">Anthony, M. A., Bender, S. F., &amp; van der Heijden, M. G. (2023). Enumerating soil biodiversity. </w:t>
      </w:r>
      <w:r w:rsidR="00FF14A1">
        <w:rPr>
          <w:i/>
          <w:iCs/>
        </w:rPr>
        <w:t>Proceedings of the National Academy of Sciences</w:t>
      </w:r>
      <w:r w:rsidR="00FF14A1">
        <w:t xml:space="preserve">, </w:t>
      </w:r>
      <w:r w:rsidR="00FF14A1">
        <w:rPr>
          <w:i/>
          <w:iCs/>
        </w:rPr>
        <w:t>120</w:t>
      </w:r>
      <w:r w:rsidR="00FF14A1">
        <w:t>(33), e2304663120. https://doi.org/10.1073/pnas.2304663120</w:t>
      </w:r>
    </w:p>
    <w:p w14:paraId="25BFCE7A" w14:textId="77777777" w:rsidR="00FF14A1" w:rsidRDefault="00FF14A1" w:rsidP="00FF14A1">
      <w:pPr>
        <w:pStyle w:val="Bibliography"/>
      </w:pPr>
      <w:r>
        <w:t xml:space="preserve">Ballabio, C., Lugato, E., Fernández-Ugalde, O., Orgiazzi, A., Jones, A., Borrelli, P., Montanarella, L., &amp; Panagos, P. (2019). Mapping LUCAS topsoil chemical properties at European scale using Gaussian process regression. </w:t>
      </w:r>
      <w:r>
        <w:rPr>
          <w:i/>
          <w:iCs/>
        </w:rPr>
        <w:t>Geoderma</w:t>
      </w:r>
      <w:r>
        <w:t xml:space="preserve">, </w:t>
      </w:r>
      <w:r>
        <w:rPr>
          <w:i/>
          <w:iCs/>
        </w:rPr>
        <w:t>355</w:t>
      </w:r>
      <w:r>
        <w:t>, 113912. https://doi.org/10.1016/j.geoderma.2019.113912</w:t>
      </w:r>
    </w:p>
    <w:p w14:paraId="4A60F576" w14:textId="77777777" w:rsidR="00FF14A1" w:rsidRDefault="00FF14A1" w:rsidP="00FF14A1">
      <w:pPr>
        <w:pStyle w:val="Bibliography"/>
      </w:pPr>
      <w:r>
        <w:t xml:space="preserve">Bardgett, R. D., &amp; Van der Putten, W. H. (2014). Belowground biodiversity and ecosystem functioning. </w:t>
      </w:r>
      <w:r>
        <w:rPr>
          <w:i/>
          <w:iCs/>
        </w:rPr>
        <w:t>Nature</w:t>
      </w:r>
      <w:r>
        <w:t xml:space="preserve">, </w:t>
      </w:r>
      <w:r>
        <w:rPr>
          <w:i/>
          <w:iCs/>
        </w:rPr>
        <w:t>515</w:t>
      </w:r>
      <w:r>
        <w:t>(7528), Article 7528. https://doi.org/10.1038/nature13855</w:t>
      </w:r>
    </w:p>
    <w:p w14:paraId="04B5933A" w14:textId="77777777" w:rsidR="00FF14A1" w:rsidRDefault="00FF14A1" w:rsidP="00FF14A1">
      <w:pPr>
        <w:pStyle w:val="Bibliography"/>
      </w:pPr>
      <w:r>
        <w:t xml:space="preserve">Bouché, M. B. (1972). </w:t>
      </w:r>
      <w:r>
        <w:rPr>
          <w:i/>
          <w:iCs/>
        </w:rPr>
        <w:t>Lombriciens de France. Ecologie et systématique</w:t>
      </w:r>
      <w:r>
        <w:t xml:space="preserve"> (Vol. 72‑2, Numéro HS, p. 671 p.). INRA Editions. https://hal.inrae.fr/hal-02859798</w:t>
      </w:r>
    </w:p>
    <w:p w14:paraId="44DDC600" w14:textId="77777777" w:rsidR="00FF14A1" w:rsidRDefault="00FF14A1" w:rsidP="00FF14A1">
      <w:pPr>
        <w:pStyle w:val="Bibliography"/>
      </w:pPr>
      <w:r>
        <w:t xml:space="preserve">Breiman, L. (2001). Random Forests. </w:t>
      </w:r>
      <w:r>
        <w:rPr>
          <w:i/>
          <w:iCs/>
        </w:rPr>
        <w:t>Machine Learning</w:t>
      </w:r>
      <w:r>
        <w:t xml:space="preserve">, </w:t>
      </w:r>
      <w:r>
        <w:rPr>
          <w:i/>
          <w:iCs/>
        </w:rPr>
        <w:t>45</w:t>
      </w:r>
      <w:r>
        <w:t>(1), 5‑32. https://doi.org/10.1023/A:1010933404324</w:t>
      </w:r>
    </w:p>
    <w:p w14:paraId="0B01D51B" w14:textId="77777777" w:rsidR="00FF14A1" w:rsidRDefault="00FF14A1" w:rsidP="00FF14A1">
      <w:pPr>
        <w:pStyle w:val="Bibliography"/>
      </w:pPr>
      <w:r>
        <w:t xml:space="preserve">Capowiez, Y., Sammartino, S., &amp; Michel, E. (2014). Burrow systems of endogeic earthworms : Effects of earthworm abundance and consequences for soil water infiltration. </w:t>
      </w:r>
      <w:r>
        <w:rPr>
          <w:i/>
          <w:iCs/>
        </w:rPr>
        <w:t>Pedobiologia</w:t>
      </w:r>
      <w:r>
        <w:t xml:space="preserve">, </w:t>
      </w:r>
      <w:r>
        <w:rPr>
          <w:i/>
          <w:iCs/>
        </w:rPr>
        <w:t>57</w:t>
      </w:r>
      <w:r>
        <w:t>(4), 303‑309. https://doi.org/10.1016/j.pedobi.2014.04.001</w:t>
      </w:r>
    </w:p>
    <w:p w14:paraId="60591DE3" w14:textId="77777777" w:rsidR="00FF14A1" w:rsidRDefault="00FF14A1" w:rsidP="00FF14A1">
      <w:pPr>
        <w:pStyle w:val="Bibliography"/>
      </w:pPr>
      <w:r>
        <w:t xml:space="preserve">Cardinale, B. J., Duffy, J. E., Gonzalez, A., Hooper, D. U., Perrings, C., Venail, P., Narwani, A., Mace, G. M., Tilman, D., Wardle, D. A., Kinzig, A. P., Daily, G. C., Loreau, M., Grace, J. B., Larigauderie, A., Srivastava, D. S., &amp; Naeem, S. (2012). Biodiversity loss and its impact on humanity. </w:t>
      </w:r>
      <w:r>
        <w:rPr>
          <w:i/>
          <w:iCs/>
        </w:rPr>
        <w:t>Nature</w:t>
      </w:r>
      <w:r>
        <w:t xml:space="preserve">, </w:t>
      </w:r>
      <w:r>
        <w:rPr>
          <w:i/>
          <w:iCs/>
        </w:rPr>
        <w:t>486</w:t>
      </w:r>
      <w:r>
        <w:t>(7401), Article 7401. https://doi.org/10.1038/nature11148</w:t>
      </w:r>
    </w:p>
    <w:p w14:paraId="55DC6654" w14:textId="77777777" w:rsidR="00FF14A1" w:rsidRDefault="00FF14A1" w:rsidP="00FF14A1">
      <w:pPr>
        <w:pStyle w:val="Bibliography"/>
      </w:pPr>
      <w:r>
        <w:t xml:space="preserve">Casalicchio, G., Molnar, C., &amp; Schratz, P. (2024). </w:t>
      </w:r>
      <w:r>
        <w:rPr>
          <w:i/>
          <w:iCs/>
        </w:rPr>
        <w:t>iml : Interpretable Machine Learning</w:t>
      </w:r>
      <w:r>
        <w:t xml:space="preserve"> (0.11.3) [Logiciel]. https://cran.r-project.org/web/packages/iml/</w:t>
      </w:r>
    </w:p>
    <w:p w14:paraId="034E8EB1" w14:textId="77777777" w:rsidR="00FF14A1" w:rsidRDefault="00FF14A1" w:rsidP="00FF14A1">
      <w:pPr>
        <w:pStyle w:val="Bibliography"/>
      </w:pPr>
      <w:r>
        <w:lastRenderedPageBreak/>
        <w:t xml:space="preserve">Cluzeau, D., Guernion, M., Chaussod, R., Martin-Laurent, F., Villenave, C., Cortet, J., Ruiz-Camacho, N., Pernin, C., Mateille, T., Philippot, L., Bellido, A., Rougé, L., Arrouays, D., Bispo, A., &amp; Pérès, G. (2012). Integration of biodiversity in soil quality monitoring : Baselines for microbial and soil fauna parameters for different land-use types. </w:t>
      </w:r>
      <w:r>
        <w:rPr>
          <w:i/>
          <w:iCs/>
        </w:rPr>
        <w:t>European Journal of Soil Biology</w:t>
      </w:r>
      <w:r>
        <w:t xml:space="preserve">, </w:t>
      </w:r>
      <w:r>
        <w:rPr>
          <w:i/>
          <w:iCs/>
        </w:rPr>
        <w:t>49</w:t>
      </w:r>
      <w:r>
        <w:t>, 63‑72. https://doi.org/10.1016/j.ejsobi.2011.11.003</w:t>
      </w:r>
    </w:p>
    <w:p w14:paraId="77C4DE89" w14:textId="77777777" w:rsidR="00FF14A1" w:rsidRDefault="00FF14A1" w:rsidP="00FF14A1">
      <w:pPr>
        <w:pStyle w:val="Bibliography"/>
      </w:pPr>
      <w:r>
        <w:t xml:space="preserve">Crittenden, S. J., Eswaramurthy, T., de Goede, R. G. M., Brussaard, L., &amp; Pulleman, M. M. (2014). Effect of tillage on earthworms over short- and medium-term in conventional and organic farming. </w:t>
      </w:r>
      <w:r>
        <w:rPr>
          <w:i/>
          <w:iCs/>
        </w:rPr>
        <w:t>Applied Soil Ecology</w:t>
      </w:r>
      <w:r>
        <w:t xml:space="preserve">, </w:t>
      </w:r>
      <w:r>
        <w:rPr>
          <w:i/>
          <w:iCs/>
        </w:rPr>
        <w:t>83</w:t>
      </w:r>
      <w:r>
        <w:t>, 140‑148. https://doi.org/10.1016/j.apsoil.2014.03.001</w:t>
      </w:r>
    </w:p>
    <w:p w14:paraId="569A1D7D" w14:textId="77777777" w:rsidR="00FF14A1" w:rsidRDefault="00FF14A1" w:rsidP="00FF14A1">
      <w:pPr>
        <w:pStyle w:val="Bibliography"/>
      </w:pPr>
      <w:r>
        <w:t xml:space="preserve">Cunha, L., Brown, G. G., Stanton, D. W. G., Da Silva, E., Hansel, F. A., Jorge, G., McKey, D., Vidal-Torrado, P., Macedo, R. S., Velasquez, E., James, S. W., Lavelle, P., Kille, P., &amp; Network,  the T. P. de I. (2016). Soil Animals and Pedogenesis : The Role of Earthworms in Anthropogenic Soils. </w:t>
      </w:r>
      <w:r>
        <w:rPr>
          <w:i/>
          <w:iCs/>
        </w:rPr>
        <w:t>Soil Science</w:t>
      </w:r>
      <w:r>
        <w:t xml:space="preserve">, </w:t>
      </w:r>
      <w:r>
        <w:rPr>
          <w:i/>
          <w:iCs/>
        </w:rPr>
        <w:t>181</w:t>
      </w:r>
      <w:r>
        <w:t>(3/4), 110‑125. https://doi.org/10.1097/SS.0000000000000144</w:t>
      </w:r>
    </w:p>
    <w:p w14:paraId="716A2E95" w14:textId="77777777" w:rsidR="00FF14A1" w:rsidRDefault="00FF14A1" w:rsidP="00FF14A1">
      <w:pPr>
        <w:pStyle w:val="Bibliography"/>
      </w:pPr>
      <w:r>
        <w:t xml:space="preserve">Diallo, A., Hoeffner, K., Guillocheau, S., Sorgniard, P., &amp; Cluzeau, D. (2023). Combined effects of annual crop agricultural practices on earthworm communities. </w:t>
      </w:r>
      <w:r>
        <w:rPr>
          <w:i/>
          <w:iCs/>
        </w:rPr>
        <w:t>Applied Soil Ecology</w:t>
      </w:r>
      <w:r>
        <w:t xml:space="preserve">, </w:t>
      </w:r>
      <w:r>
        <w:rPr>
          <w:i/>
          <w:iCs/>
        </w:rPr>
        <w:t>192</w:t>
      </w:r>
      <w:r>
        <w:t>, 105073. https://doi.org/10.1016/j.apsoil.2023.105073</w:t>
      </w:r>
    </w:p>
    <w:p w14:paraId="1189F2BB" w14:textId="77777777" w:rsidR="00FF14A1" w:rsidRDefault="00FF14A1" w:rsidP="00FF14A1">
      <w:pPr>
        <w:pStyle w:val="Bibliography"/>
      </w:pPr>
      <w:r>
        <w:t xml:space="preserve">Edwards, C. A., &amp; Arancon, N. Q. (2022). </w:t>
      </w:r>
      <w:r>
        <w:rPr>
          <w:i/>
          <w:iCs/>
        </w:rPr>
        <w:t>Biology and Ecology of Earthworms</w:t>
      </w:r>
      <w:r>
        <w:t>. Springer US. https://doi.org/10.1007/978-0-387-74943-3</w:t>
      </w:r>
    </w:p>
    <w:p w14:paraId="7431B949" w14:textId="77777777" w:rsidR="00FF14A1" w:rsidRDefault="00FF14A1" w:rsidP="00FF14A1">
      <w:pPr>
        <w:pStyle w:val="Bibliography"/>
      </w:pPr>
      <w:r>
        <w:t xml:space="preserve">Elith, J., &amp; Leathwick, J. R. (2009). Species Distribution Models : Ecological Explanation and Prediction Across Space and Time. </w:t>
      </w:r>
      <w:r>
        <w:rPr>
          <w:i/>
          <w:iCs/>
        </w:rPr>
        <w:t>Annual Review of Ecology, Evolution, and Systematics</w:t>
      </w:r>
      <w:r>
        <w:t xml:space="preserve">, </w:t>
      </w:r>
      <w:r>
        <w:rPr>
          <w:i/>
          <w:iCs/>
        </w:rPr>
        <w:t>40</w:t>
      </w:r>
      <w:r>
        <w:t>(1), 677‑697. https://doi.org/10.1146/annurev.ecolsys.110308.120159</w:t>
      </w:r>
    </w:p>
    <w:p w14:paraId="329E1F0E" w14:textId="77777777" w:rsidR="00FF14A1" w:rsidRDefault="00FF14A1" w:rsidP="00FF14A1">
      <w:pPr>
        <w:pStyle w:val="Bibliography"/>
      </w:pPr>
      <w:r>
        <w:t xml:space="preserve">Ernst, G., &amp; Emmerling, C. (2009). Impact of five different tillage systems on soil organic carbon content and the density, biomass, and community composition of earthworms after a ten </w:t>
      </w:r>
      <w:r>
        <w:lastRenderedPageBreak/>
        <w:t xml:space="preserve">year period. </w:t>
      </w:r>
      <w:r>
        <w:rPr>
          <w:i/>
          <w:iCs/>
        </w:rPr>
        <w:t>European Journal of Soil Biology</w:t>
      </w:r>
      <w:r>
        <w:t xml:space="preserve">, </w:t>
      </w:r>
      <w:r>
        <w:rPr>
          <w:i/>
          <w:iCs/>
        </w:rPr>
        <w:t>45</w:t>
      </w:r>
      <w:r>
        <w:t>(3), 247‑251. https://doi.org/10.1016/j.ejsobi.2009.02.002</w:t>
      </w:r>
    </w:p>
    <w:p w14:paraId="771A2789" w14:textId="77777777" w:rsidR="00FF14A1" w:rsidRDefault="00FF14A1" w:rsidP="00FF14A1">
      <w:pPr>
        <w:pStyle w:val="Bibliography"/>
      </w:pPr>
      <w:r>
        <w:t xml:space="preserve">FAO, I. (2020). </w:t>
      </w:r>
      <w:r>
        <w:rPr>
          <w:i/>
          <w:iCs/>
        </w:rPr>
        <w:t>State of knowledge of soil biodiversity – Status, challenges and potentialities. Summary for policy makers</w:t>
      </w:r>
      <w:r>
        <w:t>. https://policycommons.net/artifacts/1526136/state-of-knowledge-of-soil-biodiversity-status-challenges-and-potentialities/2214245/</w:t>
      </w:r>
    </w:p>
    <w:p w14:paraId="416BAF9A" w14:textId="77777777" w:rsidR="00FF14A1" w:rsidRDefault="00FF14A1" w:rsidP="00FF14A1">
      <w:pPr>
        <w:pStyle w:val="Bibliography"/>
      </w:pPr>
      <w:r>
        <w:t xml:space="preserve">Fourcade, Y., &amp; Vercauteren, M. (2022). Predicted changes in the functional structure of earthworm assemblages in France driven by climate change. </w:t>
      </w:r>
      <w:r>
        <w:rPr>
          <w:i/>
          <w:iCs/>
        </w:rPr>
        <w:t>Diversity and Distributions</w:t>
      </w:r>
      <w:r>
        <w:t xml:space="preserve">, </w:t>
      </w:r>
      <w:r>
        <w:rPr>
          <w:i/>
          <w:iCs/>
        </w:rPr>
        <w:t>28</w:t>
      </w:r>
      <w:r>
        <w:t>(5), 1050‑1066. https://doi.org/10.1111/ddi.13505</w:t>
      </w:r>
    </w:p>
    <w:p w14:paraId="5B3C7219" w14:textId="77777777" w:rsidR="00FF14A1" w:rsidRDefault="00FF14A1" w:rsidP="00FF14A1">
      <w:pPr>
        <w:pStyle w:val="Bibliography"/>
      </w:pPr>
      <w:r>
        <w:t xml:space="preserve">Gabriac, Q., Ganault, P., Barois, I., Aranda-Delgado, E., Cimetière, E., Cortet, J., Gautier, M., Hedde, M., Marchán, D. F., Reyes, J. C. P., Stokes, A., &amp; Decaëns, T. (2022). </w:t>
      </w:r>
      <w:r>
        <w:rPr>
          <w:i/>
          <w:iCs/>
        </w:rPr>
        <w:t>Environmental drivers of earthworm communities along an altitudinal gradient in the French Alps</w:t>
      </w:r>
      <w:r>
        <w:t xml:space="preserve"> (p. 2022.10.13.512055). bioRxiv. https://doi.org/10.1101/2022.10.13.512055</w:t>
      </w:r>
    </w:p>
    <w:p w14:paraId="38F20A0A" w14:textId="77777777" w:rsidR="00FF14A1" w:rsidRDefault="00FF14A1" w:rsidP="00FF14A1">
      <w:pPr>
        <w:pStyle w:val="Bibliography"/>
      </w:pPr>
      <w:r>
        <w:t xml:space="preserve">Gardi, C., &amp; Jeffery, S. (2009). </w:t>
      </w:r>
      <w:r>
        <w:rPr>
          <w:i/>
          <w:iCs/>
        </w:rPr>
        <w:t>Soil biodiversity</w:t>
      </w:r>
      <w:r>
        <w:t>. https://doi.org/10.2788/7831</w:t>
      </w:r>
    </w:p>
    <w:p w14:paraId="3877FD1F" w14:textId="77777777" w:rsidR="00FF14A1" w:rsidRDefault="00FF14A1" w:rsidP="00FF14A1">
      <w:pPr>
        <w:pStyle w:val="Bibliography"/>
      </w:pPr>
      <w:r>
        <w:t xml:space="preserve">Greg, R., Edwards, D., Kriegler, B., Schroedl, S., Southworth, H., Greenwell, B., Boehmke, B., Cunningham, J., &amp; Developers  (https://github.com/gbm-developers), G. B. M. (2024). </w:t>
      </w:r>
      <w:r>
        <w:rPr>
          <w:i/>
          <w:iCs/>
        </w:rPr>
        <w:t>gbm : Generalized Boosted Regression Models</w:t>
      </w:r>
      <w:r>
        <w:t xml:space="preserve"> (2.1.9) [Logiciel]. https://cran.r-project.org/web/packages/gbm/index.html</w:t>
      </w:r>
    </w:p>
    <w:p w14:paraId="6E365FC8" w14:textId="77777777" w:rsidR="00FF14A1" w:rsidRDefault="00FF14A1" w:rsidP="00FF14A1">
      <w:pPr>
        <w:pStyle w:val="Bibliography"/>
      </w:pPr>
      <w:r>
        <w:t xml:space="preserve">Groves, C. P. (2022). </w:t>
      </w:r>
      <w:r>
        <w:rPr>
          <w:i/>
          <w:iCs/>
        </w:rPr>
        <w:t>Biogeographic region | Definition, Features, Locations, &amp; Facts | Britannica</w:t>
      </w:r>
      <w:r>
        <w:t>. https://www.britannica.com/science/biogeographic-region</w:t>
      </w:r>
    </w:p>
    <w:p w14:paraId="37056D79" w14:textId="77777777" w:rsidR="00FF14A1" w:rsidRDefault="00FF14A1" w:rsidP="00FF14A1">
      <w:pPr>
        <w:pStyle w:val="Bibliography"/>
      </w:pPr>
      <w:r>
        <w:t xml:space="preserve">Guisan, A., Thuiller, W., &amp; Zimmermann, N. E. (2017). </w:t>
      </w:r>
      <w:r>
        <w:rPr>
          <w:i/>
          <w:iCs/>
        </w:rPr>
        <w:t>Habitat Suitability and Distribution Models : With Applications in R</w:t>
      </w:r>
      <w:r>
        <w:t>. Cambridge University Press. https://doi.org/10.1017/9781139028271</w:t>
      </w:r>
    </w:p>
    <w:p w14:paraId="6645917F" w14:textId="77777777" w:rsidR="00FF14A1" w:rsidRDefault="00FF14A1" w:rsidP="00FF14A1">
      <w:pPr>
        <w:pStyle w:val="Bibliography"/>
      </w:pPr>
      <w:r>
        <w:t xml:space="preserve">Hijmans, R. J., &amp; Elith, J. (2019). </w:t>
      </w:r>
      <w:r>
        <w:rPr>
          <w:i/>
          <w:iCs/>
        </w:rPr>
        <w:t>Spatial Distribution Models</w:t>
      </w:r>
      <w:r>
        <w:t>. https://rspatial.org/sdm/SDM.pdf</w:t>
      </w:r>
    </w:p>
    <w:p w14:paraId="15EBAD79" w14:textId="77777777" w:rsidR="00FF14A1" w:rsidRDefault="00FF14A1" w:rsidP="00FF14A1">
      <w:pPr>
        <w:pStyle w:val="Bibliography"/>
      </w:pPr>
      <w:r>
        <w:lastRenderedPageBreak/>
        <w:t xml:space="preserve">Hijmans, R. J., Etten, J. van, Sumner, M., Cheng, J., Baston, D., Bevan, A., Bivand, R., Busetto, L., Canty, M., Fasoli, B., Forrest, D., Ghosh, A., Golicher, D., Gray, J., Greenberg, J. A., Hiemstra, P., Hingee, K., Ilich, A., Geosciences, I. for M. A., … Wueest, R. (2023). </w:t>
      </w:r>
      <w:r>
        <w:rPr>
          <w:i/>
          <w:iCs/>
        </w:rPr>
        <w:t>raster : Geographic Data Analysis and Modeling</w:t>
      </w:r>
      <w:r>
        <w:t xml:space="preserve"> (3.6-26) [Logiciel]. https://cran.r-project.org/web/packages/raster/</w:t>
      </w:r>
    </w:p>
    <w:p w14:paraId="0D6AC9DC" w14:textId="77777777" w:rsidR="00FF14A1" w:rsidRDefault="00FF14A1" w:rsidP="00FF14A1">
      <w:pPr>
        <w:pStyle w:val="Bibliography"/>
      </w:pPr>
      <w:r>
        <w:t xml:space="preserve">Hoeffner, K., Hotte, H., Cluzeau, D., Charrier, X., Gastal, F., &amp; Pérès, G. (2021). Effects of temporary grassland introduction into annual crop rotations and nitrogen fertilisation on earthworm communities and forage production. </w:t>
      </w:r>
      <w:r>
        <w:rPr>
          <w:i/>
          <w:iCs/>
        </w:rPr>
        <w:t>Applied Soil Ecology</w:t>
      </w:r>
      <w:r>
        <w:t xml:space="preserve">, </w:t>
      </w:r>
      <w:r>
        <w:rPr>
          <w:i/>
          <w:iCs/>
        </w:rPr>
        <w:t>162</w:t>
      </w:r>
      <w:r>
        <w:t>, 103893. https://doi.org/10.1016/j.apsoil.2021.103893</w:t>
      </w:r>
    </w:p>
    <w:p w14:paraId="54CEBAA9" w14:textId="77777777" w:rsidR="00FF14A1" w:rsidRDefault="00FF14A1" w:rsidP="00FF14A1">
      <w:pPr>
        <w:pStyle w:val="Bibliography"/>
      </w:pPr>
      <w:r>
        <w:t xml:space="preserve">Hooper, D. U., Adair, E. C., Cardinale, B. J., Byrnes, J. E. K., Hungate, B. A., Matulich, K. L., Gonzalez, A., Duffy, J. E., Gamfeldt, L., &amp; O’Connor, M. I. (2012). A global synthesis reveals biodiversity loss as a major driver of ecosystem change. </w:t>
      </w:r>
      <w:r>
        <w:rPr>
          <w:i/>
          <w:iCs/>
        </w:rPr>
        <w:t>Nature</w:t>
      </w:r>
      <w:r>
        <w:t xml:space="preserve">, </w:t>
      </w:r>
      <w:r>
        <w:rPr>
          <w:i/>
          <w:iCs/>
        </w:rPr>
        <w:t>486</w:t>
      </w:r>
      <w:r>
        <w:t>(7401), Article 7401. https://doi.org/10.1038/nature11118</w:t>
      </w:r>
    </w:p>
    <w:p w14:paraId="19DBD903" w14:textId="77777777" w:rsidR="00FF14A1" w:rsidRDefault="00FF14A1" w:rsidP="00FF14A1">
      <w:pPr>
        <w:pStyle w:val="Bibliography"/>
      </w:pPr>
      <w:r>
        <w:t xml:space="preserve">Horrigue, W., Dequiedt, S., Chemidlin Prévost-Bouré, N., Jolivet, C., Saby, N. P. A., Arrouays, D., Bispo, A., Maron, P.-A., &amp; Ranjard, L. (2016). Predictive model of soil molecular microbial biomass. </w:t>
      </w:r>
      <w:r>
        <w:rPr>
          <w:i/>
          <w:iCs/>
        </w:rPr>
        <w:t>Ecological Indicators</w:t>
      </w:r>
      <w:r>
        <w:t xml:space="preserve">, </w:t>
      </w:r>
      <w:r>
        <w:rPr>
          <w:i/>
          <w:iCs/>
        </w:rPr>
        <w:t>64</w:t>
      </w:r>
      <w:r>
        <w:t>, 203‑211. https://doi.org/10.1016/j.ecolind.2015.12.004</w:t>
      </w:r>
    </w:p>
    <w:p w14:paraId="222105FC" w14:textId="609AAF06" w:rsidR="00FF14A1" w:rsidRDefault="00FF14A1" w:rsidP="00FF14A1">
      <w:pPr>
        <w:pStyle w:val="Bibliography"/>
      </w:pPr>
      <w:r>
        <w:t xml:space="preserve">Kalinowski, T., Falbel, D., Allaire, J. J., Chollet, F., RStudio, Google, Tang  [ctb, Y., cph, Bijl, W. V. D., Studer, M., &amp; Keydana, S. (2024). </w:t>
      </w:r>
      <w:r>
        <w:rPr>
          <w:i/>
          <w:iCs/>
        </w:rPr>
        <w:t>keras : R Interface to « Keras »</w:t>
      </w:r>
      <w:r>
        <w:t xml:space="preserve"> (2.15.0) [Logiciel]. https://cran.r-project.org/web/packages/keras/index.html</w:t>
      </w:r>
    </w:p>
    <w:p w14:paraId="67EF495F" w14:textId="77777777" w:rsidR="00FF14A1" w:rsidRDefault="00FF14A1" w:rsidP="00FF14A1">
      <w:pPr>
        <w:pStyle w:val="Bibliography"/>
      </w:pPr>
      <w:r>
        <w:t xml:space="preserve">Karger, D. N., Conrad, O., Böhner, J., Kawohl, T., Kreft, H., Soria-Auza, R. W., Zimmermann, N. E., Linder, H. P., &amp; Kessler, M. (2017). Climatologies at high resolution for the earth’s land surface areas. </w:t>
      </w:r>
      <w:r>
        <w:rPr>
          <w:i/>
          <w:iCs/>
        </w:rPr>
        <w:t>Scientific Data</w:t>
      </w:r>
      <w:r>
        <w:t xml:space="preserve">, </w:t>
      </w:r>
      <w:r>
        <w:rPr>
          <w:i/>
          <w:iCs/>
        </w:rPr>
        <w:t>4</w:t>
      </w:r>
      <w:r>
        <w:t>(1), 170122. https://doi.org/10.1038/sdata.2017.122</w:t>
      </w:r>
    </w:p>
    <w:p w14:paraId="61DE9D86" w14:textId="77777777" w:rsidR="00FF14A1" w:rsidRDefault="00FF14A1" w:rsidP="00FF14A1">
      <w:pPr>
        <w:pStyle w:val="Bibliography"/>
      </w:pPr>
      <w:r>
        <w:t xml:space="preserve">Lavelle, P., Bignell, D., Lepage, M., Wolters, V., Roger, P., Ineson, P., Heal, O. W., &amp; Dhillion, S. (1997). Soil function in a changing world : The role of invertebrate ecosystem engineers. </w:t>
      </w:r>
      <w:r>
        <w:rPr>
          <w:i/>
          <w:iCs/>
        </w:rPr>
        <w:lastRenderedPageBreak/>
        <w:t>European Journal of Soil Biology</w:t>
      </w:r>
      <w:r>
        <w:t>. https://www.semanticscholar.org/paper/Soil-function-in-a-changing-world%3A-the-role-of-Lavelle-Bignell/363b3c76b7cef2aa2637d1b3a33034ffa41b1dce</w:t>
      </w:r>
    </w:p>
    <w:p w14:paraId="344DF99E" w14:textId="77777777" w:rsidR="00FF14A1" w:rsidRDefault="00FF14A1" w:rsidP="00FF14A1">
      <w:pPr>
        <w:pStyle w:val="Bibliography"/>
      </w:pPr>
      <w:r>
        <w:t xml:space="preserve">Leroy, B. L. M., Schmidt, O., Van den Bossche, A., Reheul, D., &amp; Moens, M. (2008). Earthworm population dynamics as influenced by the quality of exogenous organic matter. </w:t>
      </w:r>
      <w:r>
        <w:rPr>
          <w:i/>
          <w:iCs/>
        </w:rPr>
        <w:t>Pedobiologia</w:t>
      </w:r>
      <w:r>
        <w:t xml:space="preserve">, </w:t>
      </w:r>
      <w:r>
        <w:rPr>
          <w:i/>
          <w:iCs/>
        </w:rPr>
        <w:t>52</w:t>
      </w:r>
      <w:r>
        <w:t>(2), 139‑150. https://doi.org/10.1016/j.pedobi.2008.07.001</w:t>
      </w:r>
    </w:p>
    <w:p w14:paraId="2E6DF75E" w14:textId="77777777" w:rsidR="00FF14A1" w:rsidRDefault="00FF14A1" w:rsidP="00FF14A1">
      <w:pPr>
        <w:pStyle w:val="Bibliography"/>
      </w:pPr>
      <w:r>
        <w:t xml:space="preserve">Li, X., &amp; Wang, Y. (2013). Applying various algorithms for species distribution modelling. </w:t>
      </w:r>
      <w:r>
        <w:rPr>
          <w:i/>
          <w:iCs/>
        </w:rPr>
        <w:t>Integrative Zoology</w:t>
      </w:r>
      <w:r>
        <w:t xml:space="preserve">, </w:t>
      </w:r>
      <w:r>
        <w:rPr>
          <w:i/>
          <w:iCs/>
        </w:rPr>
        <w:t>8</w:t>
      </w:r>
      <w:r>
        <w:t>(2), 124‑135. https://doi.org/10.1111/1749-4877.12000</w:t>
      </w:r>
    </w:p>
    <w:p w14:paraId="4BB7AA3D" w14:textId="77777777" w:rsidR="00FF14A1" w:rsidRDefault="00FF14A1" w:rsidP="00FF14A1">
      <w:pPr>
        <w:pStyle w:val="Bibliography"/>
      </w:pPr>
      <w:r>
        <w:t xml:space="preserve">Maggi, F., &amp; Tang, F. H. M. (2021). Estimated decline in global earthworm population size caused by pesticide residue in soil. </w:t>
      </w:r>
      <w:r>
        <w:rPr>
          <w:i/>
          <w:iCs/>
        </w:rPr>
        <w:t>Soil Security</w:t>
      </w:r>
      <w:r>
        <w:t xml:space="preserve">, </w:t>
      </w:r>
      <w:r>
        <w:rPr>
          <w:i/>
          <w:iCs/>
        </w:rPr>
        <w:t>5</w:t>
      </w:r>
      <w:r>
        <w:t>, 100014. https://doi.org/10.1016/j.soisec.2021.100014</w:t>
      </w:r>
    </w:p>
    <w:p w14:paraId="600ABEE0" w14:textId="77777777" w:rsidR="00FF14A1" w:rsidRDefault="00FF14A1" w:rsidP="00FF14A1">
      <w:pPr>
        <w:pStyle w:val="Bibliography"/>
      </w:pPr>
      <w:r>
        <w:t xml:space="preserve">Marchán, D. F., Csuzdi, C., Decaëns, T., Szederjesi, T., Pizl, V., &amp; Domínguez, J. (2021). The disjunct distribution of relict earthworm genera clarifies the early historical biogeography of the Lumbricidae (Crassiclitellata, Annelida). </w:t>
      </w:r>
      <w:r>
        <w:rPr>
          <w:i/>
          <w:iCs/>
        </w:rPr>
        <w:t>Journal of Zoological Systematics and Evolutionary Research</w:t>
      </w:r>
      <w:r>
        <w:t xml:space="preserve">, </w:t>
      </w:r>
      <w:r>
        <w:rPr>
          <w:i/>
          <w:iCs/>
        </w:rPr>
        <w:t>59</w:t>
      </w:r>
      <w:r>
        <w:t>(8), 1703‑1717. https://doi.org/10.1111/jzs.12514</w:t>
      </w:r>
    </w:p>
    <w:p w14:paraId="1749739D" w14:textId="77777777" w:rsidR="00FF14A1" w:rsidRDefault="00FF14A1" w:rsidP="00FF14A1">
      <w:pPr>
        <w:pStyle w:val="Bibliography"/>
      </w:pPr>
      <w:r>
        <w:t xml:space="preserve">Marchán, D. F., &amp; Domínguez, J. (2022). Evaluating the Conservation Status of a North-Western Iberian Earthworm (Compostelandrilus cyaneus) with Insight into Its Genetic Diversity and Ecological Preferences. </w:t>
      </w:r>
      <w:r>
        <w:rPr>
          <w:i/>
          <w:iCs/>
        </w:rPr>
        <w:t>Genes</w:t>
      </w:r>
      <w:r>
        <w:t xml:space="preserve">, </w:t>
      </w:r>
      <w:r>
        <w:rPr>
          <w:i/>
          <w:iCs/>
        </w:rPr>
        <w:t>13</w:t>
      </w:r>
      <w:r>
        <w:t>(2), Article 2. https://doi.org/10.3390/genes13020337</w:t>
      </w:r>
    </w:p>
    <w:p w14:paraId="77E51883" w14:textId="77777777" w:rsidR="00FF14A1" w:rsidRDefault="00FF14A1" w:rsidP="00FF14A1">
      <w:pPr>
        <w:pStyle w:val="Bibliography"/>
      </w:pPr>
      <w:r>
        <w:t xml:space="preserve">Marchán, D. F., Refoyo, P., Fernández, R., Novo, M., de Sosa, I., &amp; Díaz Cosín, D. J. (2016). Macroecological inferences on soil fauna through comparative niche modeling : The case of Hormogastridae (Annelida, Oligochaeta). </w:t>
      </w:r>
      <w:r>
        <w:rPr>
          <w:i/>
          <w:iCs/>
        </w:rPr>
        <w:t>European Journal of Soil Biology</w:t>
      </w:r>
      <w:r>
        <w:t xml:space="preserve">, </w:t>
      </w:r>
      <w:r>
        <w:rPr>
          <w:i/>
          <w:iCs/>
        </w:rPr>
        <w:t>75</w:t>
      </w:r>
      <w:r>
        <w:t>, 115‑122. https://doi.org/10.1016/j.ejsobi.2016.05.003</w:t>
      </w:r>
    </w:p>
    <w:p w14:paraId="2AEA488F" w14:textId="77777777" w:rsidR="00FF14A1" w:rsidRDefault="00FF14A1" w:rsidP="00FF14A1">
      <w:pPr>
        <w:pStyle w:val="Bibliography"/>
      </w:pPr>
      <w:r>
        <w:t xml:space="preserve">Marchán, D. F., Refoyo, P., Novo, M., Fernández, R., Trigo, D., &amp; Díaz Cosín, D. J. (2015). Predicting soil micro-variables and the distribution of an endogeic earthworm species </w:t>
      </w:r>
      <w:r>
        <w:lastRenderedPageBreak/>
        <w:t xml:space="preserve">through a model based on large-scale variables. </w:t>
      </w:r>
      <w:r>
        <w:rPr>
          <w:i/>
          <w:iCs/>
        </w:rPr>
        <w:t>Soil Biology and Biochemistry</w:t>
      </w:r>
      <w:r>
        <w:t xml:space="preserve">, </w:t>
      </w:r>
      <w:r>
        <w:rPr>
          <w:i/>
          <w:iCs/>
        </w:rPr>
        <w:t>81</w:t>
      </w:r>
      <w:r>
        <w:t>, 124‑127. https://doi.org/10.1016/j.soilbio.2014.10.023</w:t>
      </w:r>
    </w:p>
    <w:p w14:paraId="78EE703C" w14:textId="77777777" w:rsidR="00FF14A1" w:rsidRDefault="00FF14A1" w:rsidP="00FF14A1">
      <w:pPr>
        <w:pStyle w:val="Bibliography"/>
      </w:pPr>
      <w:r>
        <w:t xml:space="preserve">Mi, C., Huettmann, F., Guo, Y., Han, X., &amp; Wen, L. (2017). Why choose Random Forest to predict rare species distribution with few samples in large undersampled areas? Three Asian crane species models provide supporting evidence. </w:t>
      </w:r>
      <w:r>
        <w:rPr>
          <w:i/>
          <w:iCs/>
        </w:rPr>
        <w:t>PeerJ</w:t>
      </w:r>
      <w:r>
        <w:t xml:space="preserve">, </w:t>
      </w:r>
      <w:r>
        <w:rPr>
          <w:i/>
          <w:iCs/>
        </w:rPr>
        <w:t>5</w:t>
      </w:r>
      <w:r>
        <w:t>, e2849. https://doi.org/10.7717/peerj.2849</w:t>
      </w:r>
    </w:p>
    <w:p w14:paraId="6E54A947" w14:textId="77777777" w:rsidR="00FF14A1" w:rsidRDefault="00FF14A1" w:rsidP="00FF14A1">
      <w:pPr>
        <w:pStyle w:val="Bibliography"/>
      </w:pPr>
      <w:r>
        <w:t xml:space="preserve">Niswati, A., Liyana, Prasetyo, D., &amp; Lumbanraja, J. (2022). Abundance and biomass of earthworm as affected by long-term different types of soil tillage and fertilization on mung bean plantation at Ultisols. </w:t>
      </w:r>
      <w:r>
        <w:rPr>
          <w:i/>
          <w:iCs/>
        </w:rPr>
        <w:t>IOP Conference Series: Earth and Environmental Science</w:t>
      </w:r>
      <w:r>
        <w:t xml:space="preserve">, </w:t>
      </w:r>
      <w:r>
        <w:rPr>
          <w:i/>
          <w:iCs/>
        </w:rPr>
        <w:t>1018</w:t>
      </w:r>
      <w:r>
        <w:t>(1), 012012. https://doi.org/10.1088/1755-1315/1018/1/012012</w:t>
      </w:r>
    </w:p>
    <w:p w14:paraId="40EEEFD2" w14:textId="77777777" w:rsidR="00FF14A1" w:rsidRDefault="00FF14A1" w:rsidP="00FF14A1">
      <w:pPr>
        <w:pStyle w:val="Bibliography"/>
      </w:pPr>
      <w:r>
        <w:t xml:space="preserve">Palm, J., van Schaik, N. L. M. B., &amp; Schröder, B. (2013). Modelling distribution patterns of anecic, epigeic and endogeic earthworms at catchment-scale in agro-ecosystems. </w:t>
      </w:r>
      <w:r>
        <w:rPr>
          <w:i/>
          <w:iCs/>
        </w:rPr>
        <w:t>Pedobiologia</w:t>
      </w:r>
      <w:r>
        <w:t xml:space="preserve">, </w:t>
      </w:r>
      <w:r>
        <w:rPr>
          <w:i/>
          <w:iCs/>
        </w:rPr>
        <w:t>56</w:t>
      </w:r>
      <w:r>
        <w:t>(1), 23‑31. https://doi.org/10.1016/j.pedobi.2012.08.007</w:t>
      </w:r>
    </w:p>
    <w:p w14:paraId="29731BD7" w14:textId="77777777" w:rsidR="00FF14A1" w:rsidRDefault="00FF14A1" w:rsidP="00FF14A1">
      <w:pPr>
        <w:pStyle w:val="Bibliography"/>
      </w:pPr>
      <w:r>
        <w:t xml:space="preserve">Pebesma, E., &amp; Graeler, B. (2023). </w:t>
      </w:r>
      <w:r>
        <w:rPr>
          <w:i/>
          <w:iCs/>
        </w:rPr>
        <w:t>gstat : Spatial and Spatio-Temporal Geostatistical Modelling, Prediction and Simulation</w:t>
      </w:r>
      <w:r>
        <w:t xml:space="preserve"> (2.1-1) [Logiciel]. https://cran.r-project.org/web/packages/gstat/</w:t>
      </w:r>
    </w:p>
    <w:p w14:paraId="3FFFC4B2" w14:textId="77777777" w:rsidR="00FF14A1" w:rsidRDefault="00FF14A1" w:rsidP="00FF14A1">
      <w:pPr>
        <w:pStyle w:val="Bibliography"/>
      </w:pPr>
      <w:r>
        <w:t xml:space="preserve">Pelosi, C., Barot, S., Capowiez, Y., Hedde, M., &amp; Vandenbulcke, F. (2014). Pesticides and earthworms. A review. </w:t>
      </w:r>
      <w:r>
        <w:rPr>
          <w:i/>
          <w:iCs/>
        </w:rPr>
        <w:t>Agronomy for Sustainable Development</w:t>
      </w:r>
      <w:r>
        <w:t xml:space="preserve">, </w:t>
      </w:r>
      <w:r>
        <w:rPr>
          <w:i/>
          <w:iCs/>
        </w:rPr>
        <w:t>34</w:t>
      </w:r>
      <w:r>
        <w:t>(1), 199‑228. https://doi.org/10.1007/s13593-013-0151-z</w:t>
      </w:r>
    </w:p>
    <w:p w14:paraId="5229C657" w14:textId="77777777" w:rsidR="00FF14A1" w:rsidRDefault="00FF14A1" w:rsidP="00FF14A1">
      <w:pPr>
        <w:pStyle w:val="Bibliography"/>
      </w:pPr>
      <w:r>
        <w:t xml:space="preserve">Pelosi, C., Pey, B., Hedde, M., Caro, G., Capowiez, Y., Guernion, M., Peigné, J., Piron, D., Bertrand, M., &amp; Cluzeau, D. (2014). Reducing tillage in cultivated fields increases earthworm functional diversity. </w:t>
      </w:r>
      <w:r>
        <w:rPr>
          <w:i/>
          <w:iCs/>
        </w:rPr>
        <w:t>Applied Soil Ecology</w:t>
      </w:r>
      <w:r>
        <w:t xml:space="preserve">, </w:t>
      </w:r>
      <w:r>
        <w:rPr>
          <w:i/>
          <w:iCs/>
        </w:rPr>
        <w:t>83</w:t>
      </w:r>
      <w:r>
        <w:t>, 79‑87. https://doi.org/10.1016/j.apsoil.2013.10.005</w:t>
      </w:r>
    </w:p>
    <w:p w14:paraId="27AAE41A" w14:textId="77777777" w:rsidR="00FF14A1" w:rsidRDefault="00FF14A1" w:rsidP="00FF14A1">
      <w:pPr>
        <w:pStyle w:val="Bibliography"/>
      </w:pPr>
      <w:r>
        <w:t xml:space="preserve">Phillips, H. R. P., Guerra, C. A., Bartz, M. L. C., Briones, M. J. I., Brown, G., Crowther, T. W., Ferlian, O., Gongalsky, K. B., van den Hoogen, J., Krebs, J., Orgiazzi, A., Routh, D., </w:t>
      </w:r>
      <w:r>
        <w:lastRenderedPageBreak/>
        <w:t xml:space="preserve">Schwarz, B., Bach, E. M., Bennett, J. M., Brose, U., Decaëns, T., König-Ries, B., Loreau, M., … Eisenhauer, N. (2019). Global distribution of earthworm diversity. </w:t>
      </w:r>
      <w:r>
        <w:rPr>
          <w:i/>
          <w:iCs/>
        </w:rPr>
        <w:t>Science</w:t>
      </w:r>
      <w:r>
        <w:t xml:space="preserve">, </w:t>
      </w:r>
      <w:r>
        <w:rPr>
          <w:i/>
          <w:iCs/>
        </w:rPr>
        <w:t>366</w:t>
      </w:r>
      <w:r>
        <w:t>(6464), 480‑485. https://doi.org/10.1126/science.aax4851</w:t>
      </w:r>
    </w:p>
    <w:p w14:paraId="61FD93E2" w14:textId="77777777" w:rsidR="00FF14A1" w:rsidRDefault="00FF14A1" w:rsidP="00FF14A1">
      <w:pPr>
        <w:pStyle w:val="Bibliography"/>
      </w:pPr>
      <w:r>
        <w:t xml:space="preserve">R Core Team. (2023). </w:t>
      </w:r>
      <w:r>
        <w:rPr>
          <w:i/>
          <w:iCs/>
        </w:rPr>
        <w:t>A language and environment for statistical computing</w:t>
      </w:r>
      <w:r>
        <w:t xml:space="preserve"> (R.4.3.0) [Logiciel]. R Foundation for Statistical Computing. URL https://www.R-project.org/.</w:t>
      </w:r>
    </w:p>
    <w:p w14:paraId="581F2828" w14:textId="77777777" w:rsidR="00FF14A1" w:rsidRDefault="00FF14A1" w:rsidP="00FF14A1">
      <w:pPr>
        <w:pStyle w:val="Bibliography"/>
      </w:pPr>
      <w:r>
        <w:t xml:space="preserve">Roman Dobarco, M., Bourennane, H., Arrouays, D., Saby, N., Cousin, I., &amp; Manuel, M. P. (2022). </w:t>
      </w:r>
      <w:r>
        <w:rPr>
          <w:i/>
          <w:iCs/>
        </w:rPr>
        <w:t>Propriétés de granulométrie (argile, limons, sables) et d’éléments grossiers pour la France métropolitaine au pas de 90 m</w:t>
      </w:r>
      <w:r>
        <w:t xml:space="preserve"> [jeu de données]. Portail Data INRAE. https://doi.org/10.57745/N4E4NE</w:t>
      </w:r>
    </w:p>
    <w:p w14:paraId="3E546551" w14:textId="77777777" w:rsidR="00FF14A1" w:rsidRDefault="00FF14A1" w:rsidP="00FF14A1">
      <w:pPr>
        <w:pStyle w:val="Bibliography"/>
      </w:pPr>
      <w:r>
        <w:t xml:space="preserve">Rutgers, M., Orgiazzi, A., Gardi, C., Römbke, J., Jänsch, S., Keith, A. M., Neilson, R., Boag, B., Schmidt, O., Murchie, A. K., Blackshaw, R. P., Pérès, G., Cluzeau, D., Guernion, M., Briones, M. J. I., Rodeiro, J., Piñeiro, R., Cosín, D. J. D., Sousa, J. P., … Zwart, D. de. (2016). Mapping earthworm communities in Europe. </w:t>
      </w:r>
      <w:r>
        <w:rPr>
          <w:i/>
          <w:iCs/>
        </w:rPr>
        <w:t>Applied Soil Ecology</w:t>
      </w:r>
      <w:r>
        <w:t xml:space="preserve">, </w:t>
      </w:r>
      <w:r>
        <w:rPr>
          <w:i/>
          <w:iCs/>
        </w:rPr>
        <w:t>97</w:t>
      </w:r>
      <w:r>
        <w:t>, 98‑111. https://doi.org/10.1016/j.apsoil.2015.08.015</w:t>
      </w:r>
    </w:p>
    <w:p w14:paraId="46BFA5A6" w14:textId="77777777" w:rsidR="00FF14A1" w:rsidRDefault="00FF14A1" w:rsidP="00FF14A1">
      <w:pPr>
        <w:pStyle w:val="Bibliography"/>
      </w:pPr>
      <w:r>
        <w:t xml:space="preserve">Salako, G., Russell, D. J., Stucke, A., &amp; Eberhardt, E. (2023). Assessment of multiple model algorithms to predict earthworm geographic distribution  range and biodiversity in Germany : Implications for soil-monitoring and species-conservation needs. </w:t>
      </w:r>
      <w:r>
        <w:rPr>
          <w:i/>
          <w:iCs/>
        </w:rPr>
        <w:t>Biodiversity and Conservation</w:t>
      </w:r>
      <w:r>
        <w:t xml:space="preserve">, </w:t>
      </w:r>
      <w:r>
        <w:rPr>
          <w:i/>
          <w:iCs/>
        </w:rPr>
        <w:t>32</w:t>
      </w:r>
      <w:r>
        <w:t>(7), 2365‑2394. https://doi.org/10.1007/s10531-023-02608-9</w:t>
      </w:r>
    </w:p>
    <w:p w14:paraId="4142A73F" w14:textId="77777777" w:rsidR="00FF14A1" w:rsidRDefault="00FF14A1" w:rsidP="00FF14A1">
      <w:pPr>
        <w:pStyle w:val="Bibliography"/>
      </w:pPr>
      <w:r>
        <w:t xml:space="preserve">Sharma, D. K., Tomar, S., &amp; Chakraborty, D. (2017). Role of earthworm in improving soil structure and functioning. </w:t>
      </w:r>
      <w:r>
        <w:rPr>
          <w:i/>
          <w:iCs/>
        </w:rPr>
        <w:t>Current Science</w:t>
      </w:r>
      <w:r>
        <w:t xml:space="preserve">, </w:t>
      </w:r>
      <w:r>
        <w:rPr>
          <w:i/>
          <w:iCs/>
        </w:rPr>
        <w:t>113</w:t>
      </w:r>
      <w:r>
        <w:t>(6), 1064‑1071.</w:t>
      </w:r>
    </w:p>
    <w:p w14:paraId="351702D7" w14:textId="77777777" w:rsidR="00FF14A1" w:rsidRDefault="00FF14A1" w:rsidP="00FF14A1">
      <w:pPr>
        <w:pStyle w:val="Bibliography"/>
      </w:pPr>
      <w:r>
        <w:t xml:space="preserve">Smith, R. G., McSwiney, C. P., Grandy, A. S., Suwanwaree, P., Snider, R. M., &amp; Robertson, G. P. (2008). Diversity and abundance of earthworms across an agricultural land-use intensity gradient. </w:t>
      </w:r>
      <w:r>
        <w:rPr>
          <w:i/>
          <w:iCs/>
        </w:rPr>
        <w:t>Soil and Tillage Research</w:t>
      </w:r>
      <w:r>
        <w:t xml:space="preserve">, </w:t>
      </w:r>
      <w:r>
        <w:rPr>
          <w:i/>
          <w:iCs/>
        </w:rPr>
        <w:t>100</w:t>
      </w:r>
      <w:r>
        <w:t>(1), 83‑88. https://doi.org/10.1016/j.still.2008.04.009</w:t>
      </w:r>
    </w:p>
    <w:p w14:paraId="4ED4BB9C" w14:textId="77777777" w:rsidR="00FF14A1" w:rsidRDefault="00FF14A1" w:rsidP="00FF14A1">
      <w:pPr>
        <w:pStyle w:val="Bibliography"/>
      </w:pPr>
      <w:r>
        <w:lastRenderedPageBreak/>
        <w:t xml:space="preserve">Spurgeon, D. J., Keith, A. M., Schmidt, O., Lammertsma, D. R., &amp; Faber, J. H. (2013). Land-use and land-management change : Relationships with earthworm and fungi communities and soil structural properties. </w:t>
      </w:r>
      <w:r>
        <w:rPr>
          <w:i/>
          <w:iCs/>
        </w:rPr>
        <w:t>BMC Ecology</w:t>
      </w:r>
      <w:r>
        <w:t xml:space="preserve">, </w:t>
      </w:r>
      <w:r>
        <w:rPr>
          <w:i/>
          <w:iCs/>
        </w:rPr>
        <w:t>13</w:t>
      </w:r>
      <w:r>
        <w:t>(1), 46. https://doi.org/10.1186/1472-6785-13-46</w:t>
      </w:r>
    </w:p>
    <w:p w14:paraId="522E30C7" w14:textId="77777777" w:rsidR="00FF14A1" w:rsidRDefault="00FF14A1" w:rsidP="00FF14A1">
      <w:pPr>
        <w:pStyle w:val="Bibliography"/>
      </w:pPr>
      <w:r>
        <w:t xml:space="preserve">Turbé, A., Toni, A., Benito, P., Lavelle, P., Lavelle, P., Camacho, N., Putten, W., Labouze, E., &amp; Mudgal, S. (2010). Soil biodiversity : Functions, threats and tools for policy makers. </w:t>
      </w:r>
      <w:r>
        <w:rPr>
          <w:i/>
          <w:iCs/>
        </w:rPr>
        <w:t>Report for European Commission</w:t>
      </w:r>
      <w:r>
        <w:t>.</w:t>
      </w:r>
    </w:p>
    <w:p w14:paraId="51122BB7" w14:textId="77777777" w:rsidR="00FF14A1" w:rsidRDefault="00FF14A1" w:rsidP="00FF14A1">
      <w:pPr>
        <w:pStyle w:val="Bibliography"/>
      </w:pPr>
      <w:r>
        <w:t xml:space="preserve">Valavi, R., Elith, J., Lahoz-Monfort, J. J., &amp; Guillera-Arroita, G. (2021). Modelling species presence-only data with random forests. </w:t>
      </w:r>
      <w:r>
        <w:rPr>
          <w:i/>
          <w:iCs/>
        </w:rPr>
        <w:t>Ecography</w:t>
      </w:r>
      <w:r>
        <w:t xml:space="preserve">, </w:t>
      </w:r>
      <w:r>
        <w:rPr>
          <w:i/>
          <w:iCs/>
        </w:rPr>
        <w:t>44</w:t>
      </w:r>
      <w:r>
        <w:t>(12), 1731‑1742. https://doi.org/10.1111/ecog.05615</w:t>
      </w:r>
    </w:p>
    <w:p w14:paraId="4123FB20" w14:textId="77777777" w:rsidR="00FF14A1" w:rsidRDefault="00FF14A1" w:rsidP="00FF14A1">
      <w:pPr>
        <w:pStyle w:val="Bibliography"/>
      </w:pPr>
      <w:r>
        <w:t xml:space="preserve">Van Groenigen, J. W., Lubbers, I. M., Vos, H. M. J., Brown, G. G., De Deyn, G. B., &amp; van Groenigen, K. J. (2014). Earthworms increase plant production : A meta-analysis. </w:t>
      </w:r>
      <w:r>
        <w:rPr>
          <w:i/>
          <w:iCs/>
        </w:rPr>
        <w:t>Scientific Reports</w:t>
      </w:r>
      <w:r>
        <w:t xml:space="preserve">, </w:t>
      </w:r>
      <w:r>
        <w:rPr>
          <w:i/>
          <w:iCs/>
        </w:rPr>
        <w:t>4</w:t>
      </w:r>
      <w:r>
        <w:t>(1), Article 1. https://doi.org/10.1038/srep06365</w:t>
      </w:r>
    </w:p>
    <w:p w14:paraId="1C65C6D4" w14:textId="77777777" w:rsidR="00FF14A1" w:rsidRDefault="00FF14A1" w:rsidP="00FF14A1">
      <w:pPr>
        <w:pStyle w:val="Bibliography"/>
      </w:pPr>
      <w:r>
        <w:t xml:space="preserve">Van Groenigen, J. W., Van Groenigen, K. J., Koopmans, G. F., Stokkermans, L., Vos, H. M. J., &amp; Lubbers, I. M. (2019). How fertile are earthworm casts? A meta-analysis. </w:t>
      </w:r>
      <w:r>
        <w:rPr>
          <w:i/>
          <w:iCs/>
        </w:rPr>
        <w:t>Geoderma</w:t>
      </w:r>
      <w:r>
        <w:t xml:space="preserve">, </w:t>
      </w:r>
      <w:r>
        <w:rPr>
          <w:i/>
          <w:iCs/>
        </w:rPr>
        <w:t>338</w:t>
      </w:r>
      <w:r>
        <w:t>, 525‑535. https://doi.org/10.1016/j.geoderma.2018.11.001</w:t>
      </w:r>
    </w:p>
    <w:p w14:paraId="07898272" w14:textId="77777777" w:rsidR="00FF14A1" w:rsidRDefault="00FF14A1" w:rsidP="00FF14A1">
      <w:pPr>
        <w:pStyle w:val="Bibliography"/>
      </w:pPr>
      <w:r>
        <w:t xml:space="preserve">Wood, S. (2023). </w:t>
      </w:r>
      <w:r>
        <w:rPr>
          <w:i/>
          <w:iCs/>
        </w:rPr>
        <w:t>mgcv : Mixed GAM Computation Vehicle with Automatic Smoothness Estimation</w:t>
      </w:r>
      <w:r>
        <w:t xml:space="preserve"> (1.9-1) [Logiciel]. https://cran.r-project.org/web/packages/mgcv/index.html</w:t>
      </w:r>
    </w:p>
    <w:p w14:paraId="415DF135" w14:textId="77777777" w:rsidR="00FF14A1" w:rsidRDefault="00FF14A1" w:rsidP="00FF14A1">
      <w:pPr>
        <w:pStyle w:val="Bibliography"/>
      </w:pPr>
      <w:r>
        <w:t xml:space="preserve">Yiu, T. (2021, septembre 29). </w:t>
      </w:r>
      <w:r>
        <w:rPr>
          <w:i/>
          <w:iCs/>
        </w:rPr>
        <w:t>Understanding Random Forest</w:t>
      </w:r>
      <w:r>
        <w:t>. Medium. https://towardsdatascience.com/understanding-random-forest-58381e0602d2</w:t>
      </w:r>
    </w:p>
    <w:p w14:paraId="4BFB5505" w14:textId="77777777" w:rsidR="00FF14A1" w:rsidRDefault="00FF14A1" w:rsidP="00FF14A1">
      <w:pPr>
        <w:pStyle w:val="Bibliography"/>
      </w:pPr>
      <w:r>
        <w:t xml:space="preserve">Zeiss, R., Briones, M. J. I., Mathieu, J., Lomba, A., Dahlke, J., Heptner, L.-F., Salako, G., Eisenhauer, N., &amp; Guerra, C. A. (2024). Effects of climate on the distribution and conservation of commonly observed European earthworms. </w:t>
      </w:r>
      <w:r>
        <w:rPr>
          <w:i/>
          <w:iCs/>
        </w:rPr>
        <w:t>Conservation Biology</w:t>
      </w:r>
      <w:r>
        <w:t xml:space="preserve">, </w:t>
      </w:r>
      <w:r>
        <w:rPr>
          <w:i/>
          <w:iCs/>
        </w:rPr>
        <w:t>38</w:t>
      </w:r>
      <w:r>
        <w:t>(2), e14187. https://doi.org/10.1111/cobi.14187</w:t>
      </w:r>
    </w:p>
    <w:p w14:paraId="03F987B2" w14:textId="77777777" w:rsidR="00FF14A1" w:rsidRDefault="00FF14A1" w:rsidP="00FF14A1">
      <w:pPr>
        <w:pStyle w:val="Bibliography"/>
      </w:pPr>
      <w:r>
        <w:lastRenderedPageBreak/>
        <w:t xml:space="preserve">Zurell, D., Franklin, J., König, C., Bouchet, P. J., Dormann, C. F., Elith, J., Fandos, G., Feng, X., Guillera-Arroita, G., Guisan, A., Lahoz-Monfort, J. J., Leitão, P. J., Park, D. S., Peterson, A. T., Rapacciuolo, G., Schmatz, D. R., Schröder, B., Serra-Diaz, J. M., Thuiller, W., … Merow, C. (2020). A standard protocol for reporting species distribution models. </w:t>
      </w:r>
      <w:r>
        <w:rPr>
          <w:i/>
          <w:iCs/>
        </w:rPr>
        <w:t>Ecography</w:t>
      </w:r>
      <w:r>
        <w:t xml:space="preserve">, </w:t>
      </w:r>
      <w:r>
        <w:rPr>
          <w:i/>
          <w:iCs/>
        </w:rPr>
        <w:t>43</w:t>
      </w:r>
      <w:r>
        <w:t>(9), 1261‑1277. https://doi.org/10.1111/ecog.04960</w:t>
      </w:r>
    </w:p>
    <w:p w14:paraId="1BE34802" w14:textId="0836642B" w:rsidR="0042279B" w:rsidRPr="00F81BC6" w:rsidRDefault="00F217A6" w:rsidP="0042279B">
      <w:pPr>
        <w:tabs>
          <w:tab w:val="left" w:pos="1490"/>
        </w:tabs>
        <w:rPr>
          <w:rFonts w:cs="Times New Roman"/>
        </w:rPr>
      </w:pPr>
      <w:r>
        <w:rPr>
          <w:rFonts w:cs="Times New Roman"/>
        </w:rPr>
        <w:fldChar w:fldCharType="end"/>
      </w:r>
    </w:p>
    <w:p w14:paraId="48D8E880" w14:textId="77777777" w:rsidR="0042279B" w:rsidRPr="00F81BC6" w:rsidRDefault="0042279B" w:rsidP="0042279B">
      <w:pPr>
        <w:tabs>
          <w:tab w:val="left" w:pos="1490"/>
        </w:tabs>
        <w:rPr>
          <w:rFonts w:cs="Times New Roman"/>
        </w:rPr>
      </w:pPr>
    </w:p>
    <w:p w14:paraId="07111EE4" w14:textId="77777777" w:rsidR="0042279B" w:rsidRPr="00F81BC6" w:rsidRDefault="0042279B" w:rsidP="0042279B">
      <w:pPr>
        <w:tabs>
          <w:tab w:val="left" w:pos="1490"/>
        </w:tabs>
        <w:rPr>
          <w:rFonts w:cs="Times New Roman"/>
        </w:rPr>
        <w:sectPr w:rsidR="0042279B" w:rsidRPr="00F81BC6" w:rsidSect="00537360">
          <w:pgSz w:w="12240" w:h="15840"/>
          <w:pgMar w:top="1417" w:right="1417" w:bottom="1417" w:left="1417" w:header="720" w:footer="720" w:gutter="0"/>
          <w:pgNumType w:start="1"/>
          <w:cols w:space="720"/>
          <w:titlePg/>
          <w:docGrid w:linePitch="360"/>
        </w:sectPr>
      </w:pPr>
    </w:p>
    <w:p w14:paraId="5A659F49" w14:textId="77777777" w:rsidR="00EF46EC" w:rsidRPr="00F81BC6" w:rsidRDefault="00D3451C" w:rsidP="0042279B">
      <w:pPr>
        <w:pStyle w:val="Heading1"/>
        <w:numPr>
          <w:ilvl w:val="0"/>
          <w:numId w:val="0"/>
        </w:numPr>
        <w:rPr>
          <w:rFonts w:cs="Times New Roman"/>
        </w:rPr>
      </w:pPr>
      <w:r w:rsidRPr="00F81BC6">
        <w:rPr>
          <w:rFonts w:cs="Times New Roman"/>
        </w:rPr>
        <w:lastRenderedPageBreak/>
        <w:t>Annexes</w:t>
      </w:r>
    </w:p>
    <w:p w14:paraId="31B10F5B" w14:textId="77777777" w:rsidR="00701B38" w:rsidRPr="00F81BC6" w:rsidRDefault="00701B38" w:rsidP="00812890">
      <w:pPr>
        <w:rPr>
          <w:rFonts w:cs="Times New Roman"/>
        </w:rPr>
      </w:pPr>
    </w:p>
    <w:p w14:paraId="4ED84187" w14:textId="77777777" w:rsidR="00701B38" w:rsidRPr="00F81BC6" w:rsidRDefault="00701B38" w:rsidP="00812890">
      <w:pPr>
        <w:rPr>
          <w:rFonts w:cs="Times New Roman"/>
        </w:rPr>
      </w:pPr>
    </w:p>
    <w:tbl>
      <w:tblPr>
        <w:tblW w:w="7320" w:type="dxa"/>
        <w:tblCellMar>
          <w:left w:w="70" w:type="dxa"/>
          <w:right w:w="70" w:type="dxa"/>
        </w:tblCellMar>
        <w:tblLook w:val="04A0" w:firstRow="1" w:lastRow="0" w:firstColumn="1" w:lastColumn="0" w:noHBand="0" w:noVBand="1"/>
      </w:tblPr>
      <w:tblGrid>
        <w:gridCol w:w="1340"/>
        <w:gridCol w:w="2040"/>
        <w:gridCol w:w="794"/>
        <w:gridCol w:w="1046"/>
        <w:gridCol w:w="260"/>
        <w:gridCol w:w="794"/>
        <w:gridCol w:w="1046"/>
      </w:tblGrid>
      <w:tr w:rsidR="006A37F5" w:rsidRPr="006A37F5" w14:paraId="256581E1" w14:textId="77777777" w:rsidTr="006A37F5">
        <w:trPr>
          <w:trHeight w:val="312"/>
        </w:trPr>
        <w:tc>
          <w:tcPr>
            <w:tcW w:w="1340" w:type="dxa"/>
            <w:vMerge w:val="restart"/>
            <w:tcBorders>
              <w:top w:val="single" w:sz="4" w:space="0" w:color="auto"/>
              <w:left w:val="nil"/>
              <w:bottom w:val="single" w:sz="4" w:space="0" w:color="000000"/>
              <w:right w:val="nil"/>
            </w:tcBorders>
            <w:shd w:val="clear" w:color="auto" w:fill="auto"/>
            <w:noWrap/>
            <w:vAlign w:val="center"/>
            <w:hideMark/>
          </w:tcPr>
          <w:p w14:paraId="78E5B4D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6A37F5">
              <w:rPr>
                <w:rFonts w:ascii="Calibri" w:eastAsia="Times New Roman" w:hAnsi="Calibri" w:cs="Calibri"/>
                <w:b/>
                <w:bCs/>
                <w:color w:val="000000"/>
                <w:kern w:val="0"/>
                <w:szCs w:val="24"/>
                <w:lang w:eastAsia="fr-FR"/>
                <w14:ligatures w14:val="none"/>
              </w:rPr>
              <w:t>Algorithms</w:t>
            </w:r>
            <w:proofErr w:type="spellEnd"/>
          </w:p>
        </w:tc>
        <w:tc>
          <w:tcPr>
            <w:tcW w:w="2040" w:type="dxa"/>
            <w:vMerge w:val="restart"/>
            <w:tcBorders>
              <w:top w:val="single" w:sz="4" w:space="0" w:color="auto"/>
              <w:left w:val="nil"/>
              <w:bottom w:val="single" w:sz="4" w:space="0" w:color="000000"/>
              <w:right w:val="nil"/>
            </w:tcBorders>
            <w:shd w:val="clear" w:color="auto" w:fill="auto"/>
            <w:vAlign w:val="center"/>
            <w:hideMark/>
          </w:tcPr>
          <w:p w14:paraId="1F5842E0"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6A37F5">
              <w:rPr>
                <w:rFonts w:ascii="Calibri" w:eastAsia="Times New Roman" w:hAnsi="Calibri" w:cs="Calibri"/>
                <w:b/>
                <w:bCs/>
                <w:color w:val="000000"/>
                <w:kern w:val="0"/>
                <w:szCs w:val="24"/>
                <w:lang w:eastAsia="fr-FR"/>
                <w14:ligatures w14:val="none"/>
              </w:rPr>
              <w:t>Response</w:t>
            </w:r>
            <w:proofErr w:type="spellEnd"/>
            <w:r w:rsidRPr="006A37F5">
              <w:rPr>
                <w:rFonts w:ascii="Calibri" w:eastAsia="Times New Roman" w:hAnsi="Calibri" w:cs="Calibri"/>
                <w:b/>
                <w:bCs/>
                <w:color w:val="000000"/>
                <w:kern w:val="0"/>
                <w:szCs w:val="24"/>
                <w:lang w:eastAsia="fr-FR"/>
                <w14:ligatures w14:val="none"/>
              </w:rPr>
              <w:t xml:space="preserve"> variables</w:t>
            </w:r>
          </w:p>
        </w:tc>
        <w:tc>
          <w:tcPr>
            <w:tcW w:w="1840" w:type="dxa"/>
            <w:gridSpan w:val="2"/>
            <w:tcBorders>
              <w:top w:val="single" w:sz="4" w:space="0" w:color="auto"/>
              <w:left w:val="nil"/>
              <w:bottom w:val="single" w:sz="4" w:space="0" w:color="auto"/>
              <w:right w:val="nil"/>
            </w:tcBorders>
            <w:shd w:val="clear" w:color="auto" w:fill="auto"/>
            <w:noWrap/>
            <w:vAlign w:val="center"/>
            <w:hideMark/>
          </w:tcPr>
          <w:p w14:paraId="180A5508"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6A37F5">
              <w:rPr>
                <w:rFonts w:ascii="Calibri" w:eastAsia="Times New Roman" w:hAnsi="Calibri" w:cs="Calibri"/>
                <w:b/>
                <w:bCs/>
                <w:color w:val="000000"/>
                <w:kern w:val="0"/>
                <w:szCs w:val="24"/>
                <w:lang w:eastAsia="fr-FR"/>
                <w14:ligatures w14:val="none"/>
              </w:rPr>
              <w:t>LandWorm</w:t>
            </w:r>
            <w:proofErr w:type="spellEnd"/>
          </w:p>
        </w:tc>
        <w:tc>
          <w:tcPr>
            <w:tcW w:w="260" w:type="dxa"/>
            <w:tcBorders>
              <w:top w:val="single" w:sz="4" w:space="0" w:color="auto"/>
              <w:left w:val="nil"/>
              <w:bottom w:val="nil"/>
              <w:right w:val="nil"/>
            </w:tcBorders>
            <w:shd w:val="clear" w:color="auto" w:fill="auto"/>
            <w:noWrap/>
            <w:vAlign w:val="center"/>
            <w:hideMark/>
          </w:tcPr>
          <w:p w14:paraId="5F6CDC96"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 </w:t>
            </w:r>
          </w:p>
        </w:tc>
        <w:tc>
          <w:tcPr>
            <w:tcW w:w="1840" w:type="dxa"/>
            <w:gridSpan w:val="2"/>
            <w:tcBorders>
              <w:top w:val="single" w:sz="4" w:space="0" w:color="auto"/>
              <w:left w:val="nil"/>
              <w:bottom w:val="nil"/>
              <w:right w:val="nil"/>
            </w:tcBorders>
            <w:shd w:val="clear" w:color="auto" w:fill="auto"/>
            <w:noWrap/>
            <w:vAlign w:val="center"/>
            <w:hideMark/>
          </w:tcPr>
          <w:p w14:paraId="6E5747A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roofErr w:type="spellStart"/>
            <w:r w:rsidRPr="006A37F5">
              <w:rPr>
                <w:rFonts w:ascii="Calibri" w:eastAsia="Times New Roman" w:hAnsi="Calibri" w:cs="Calibri"/>
                <w:b/>
                <w:bCs/>
                <w:color w:val="000000"/>
                <w:kern w:val="0"/>
                <w:szCs w:val="24"/>
                <w:lang w:eastAsia="fr-FR"/>
                <w14:ligatures w14:val="none"/>
              </w:rPr>
              <w:t>EcoBioSoil</w:t>
            </w:r>
            <w:proofErr w:type="spellEnd"/>
          </w:p>
        </w:tc>
      </w:tr>
      <w:tr w:rsidR="006A37F5" w:rsidRPr="006A37F5" w14:paraId="0E175424" w14:textId="77777777" w:rsidTr="006A37F5">
        <w:trPr>
          <w:trHeight w:val="384"/>
        </w:trPr>
        <w:tc>
          <w:tcPr>
            <w:tcW w:w="1340" w:type="dxa"/>
            <w:vMerge/>
            <w:tcBorders>
              <w:top w:val="single" w:sz="4" w:space="0" w:color="auto"/>
              <w:left w:val="nil"/>
              <w:bottom w:val="single" w:sz="4" w:space="0" w:color="000000"/>
              <w:right w:val="nil"/>
            </w:tcBorders>
            <w:vAlign w:val="center"/>
            <w:hideMark/>
          </w:tcPr>
          <w:p w14:paraId="423459E6" w14:textId="77777777" w:rsidR="006A37F5" w:rsidRPr="006A37F5" w:rsidRDefault="006A37F5" w:rsidP="006A37F5">
            <w:pPr>
              <w:spacing w:after="0" w:line="240" w:lineRule="auto"/>
              <w:jc w:val="left"/>
              <w:rPr>
                <w:rFonts w:ascii="Calibri" w:eastAsia="Times New Roman" w:hAnsi="Calibri" w:cs="Calibri"/>
                <w:b/>
                <w:bCs/>
                <w:color w:val="000000"/>
                <w:kern w:val="0"/>
                <w:szCs w:val="24"/>
                <w:lang w:eastAsia="fr-FR"/>
                <w14:ligatures w14:val="none"/>
              </w:rPr>
            </w:pPr>
          </w:p>
        </w:tc>
        <w:tc>
          <w:tcPr>
            <w:tcW w:w="2040" w:type="dxa"/>
            <w:vMerge/>
            <w:tcBorders>
              <w:top w:val="single" w:sz="4" w:space="0" w:color="auto"/>
              <w:left w:val="nil"/>
              <w:bottom w:val="single" w:sz="4" w:space="0" w:color="000000"/>
              <w:right w:val="nil"/>
            </w:tcBorders>
            <w:vAlign w:val="center"/>
            <w:hideMark/>
          </w:tcPr>
          <w:p w14:paraId="6D699921" w14:textId="77777777" w:rsidR="006A37F5" w:rsidRPr="006A37F5" w:rsidRDefault="006A37F5" w:rsidP="006A37F5">
            <w:pPr>
              <w:spacing w:after="0" w:line="240" w:lineRule="auto"/>
              <w:jc w:val="left"/>
              <w:rPr>
                <w:rFonts w:ascii="Calibri" w:eastAsia="Times New Roman" w:hAnsi="Calibri" w:cs="Calibri"/>
                <w:b/>
                <w:bCs/>
                <w:color w:val="000000"/>
                <w:kern w:val="0"/>
                <w:szCs w:val="24"/>
                <w:lang w:eastAsia="fr-FR"/>
                <w14:ligatures w14:val="none"/>
              </w:rPr>
            </w:pPr>
          </w:p>
        </w:tc>
        <w:tc>
          <w:tcPr>
            <w:tcW w:w="794" w:type="dxa"/>
            <w:tcBorders>
              <w:top w:val="nil"/>
              <w:left w:val="nil"/>
              <w:bottom w:val="single" w:sz="4" w:space="0" w:color="auto"/>
              <w:right w:val="nil"/>
            </w:tcBorders>
            <w:shd w:val="clear" w:color="auto" w:fill="auto"/>
            <w:noWrap/>
            <w:vAlign w:val="center"/>
            <w:hideMark/>
          </w:tcPr>
          <w:p w14:paraId="07247942"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²</w:t>
            </w:r>
          </w:p>
        </w:tc>
        <w:tc>
          <w:tcPr>
            <w:tcW w:w="1046" w:type="dxa"/>
            <w:tcBorders>
              <w:top w:val="nil"/>
              <w:left w:val="nil"/>
              <w:bottom w:val="single" w:sz="4" w:space="0" w:color="auto"/>
              <w:right w:val="nil"/>
            </w:tcBorders>
            <w:shd w:val="clear" w:color="auto" w:fill="auto"/>
            <w:noWrap/>
            <w:vAlign w:val="center"/>
            <w:hideMark/>
          </w:tcPr>
          <w:p w14:paraId="1D4C8C9B"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MSE</w:t>
            </w:r>
          </w:p>
        </w:tc>
        <w:tc>
          <w:tcPr>
            <w:tcW w:w="260" w:type="dxa"/>
            <w:tcBorders>
              <w:top w:val="single" w:sz="4" w:space="0" w:color="auto"/>
              <w:left w:val="nil"/>
              <w:bottom w:val="single" w:sz="4" w:space="0" w:color="auto"/>
              <w:right w:val="nil"/>
            </w:tcBorders>
            <w:shd w:val="clear" w:color="auto" w:fill="auto"/>
            <w:noWrap/>
            <w:vAlign w:val="center"/>
            <w:hideMark/>
          </w:tcPr>
          <w:p w14:paraId="1CBACF8E"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 </w:t>
            </w:r>
          </w:p>
        </w:tc>
        <w:tc>
          <w:tcPr>
            <w:tcW w:w="794" w:type="dxa"/>
            <w:tcBorders>
              <w:top w:val="single" w:sz="4" w:space="0" w:color="auto"/>
              <w:left w:val="nil"/>
              <w:bottom w:val="single" w:sz="4" w:space="0" w:color="auto"/>
              <w:right w:val="nil"/>
            </w:tcBorders>
            <w:shd w:val="clear" w:color="auto" w:fill="auto"/>
            <w:noWrap/>
            <w:vAlign w:val="center"/>
            <w:hideMark/>
          </w:tcPr>
          <w:p w14:paraId="45B94BB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²</w:t>
            </w:r>
          </w:p>
        </w:tc>
        <w:tc>
          <w:tcPr>
            <w:tcW w:w="1046" w:type="dxa"/>
            <w:tcBorders>
              <w:top w:val="single" w:sz="4" w:space="0" w:color="auto"/>
              <w:left w:val="nil"/>
              <w:bottom w:val="single" w:sz="4" w:space="0" w:color="auto"/>
              <w:right w:val="nil"/>
            </w:tcBorders>
            <w:shd w:val="clear" w:color="auto" w:fill="auto"/>
            <w:noWrap/>
            <w:vAlign w:val="center"/>
            <w:hideMark/>
          </w:tcPr>
          <w:p w14:paraId="709B3A45"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MSE</w:t>
            </w:r>
          </w:p>
        </w:tc>
      </w:tr>
      <w:tr w:rsidR="006A37F5" w:rsidRPr="006A37F5" w14:paraId="744DBAD4" w14:textId="77777777" w:rsidTr="006A37F5">
        <w:trPr>
          <w:trHeight w:val="312"/>
        </w:trPr>
        <w:tc>
          <w:tcPr>
            <w:tcW w:w="1340" w:type="dxa"/>
            <w:tcBorders>
              <w:top w:val="nil"/>
              <w:left w:val="nil"/>
              <w:bottom w:val="nil"/>
              <w:right w:val="nil"/>
            </w:tcBorders>
            <w:shd w:val="clear" w:color="auto" w:fill="auto"/>
            <w:noWrap/>
            <w:vAlign w:val="center"/>
            <w:hideMark/>
          </w:tcPr>
          <w:p w14:paraId="3003B249"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nil"/>
              <w:right w:val="nil"/>
            </w:tcBorders>
            <w:shd w:val="clear" w:color="auto" w:fill="auto"/>
            <w:noWrap/>
            <w:vAlign w:val="center"/>
            <w:hideMark/>
          </w:tcPr>
          <w:p w14:paraId="18DB5FC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roofErr w:type="spellStart"/>
            <w:r w:rsidRPr="006A37F5">
              <w:rPr>
                <w:rFonts w:ascii="Calibri" w:eastAsia="Times New Roman" w:hAnsi="Calibri" w:cs="Calibri"/>
                <w:color w:val="000000"/>
                <w:kern w:val="0"/>
                <w:szCs w:val="24"/>
                <w:lang w:eastAsia="fr-FR"/>
                <w14:ligatures w14:val="none"/>
              </w:rPr>
              <w:t>Abundance</w:t>
            </w:r>
            <w:proofErr w:type="spellEnd"/>
          </w:p>
        </w:tc>
        <w:tc>
          <w:tcPr>
            <w:tcW w:w="794" w:type="dxa"/>
            <w:tcBorders>
              <w:top w:val="nil"/>
              <w:left w:val="nil"/>
              <w:bottom w:val="nil"/>
              <w:right w:val="nil"/>
            </w:tcBorders>
            <w:shd w:val="clear" w:color="auto" w:fill="auto"/>
            <w:noWrap/>
            <w:vAlign w:val="center"/>
            <w:hideMark/>
          </w:tcPr>
          <w:p w14:paraId="32F542A9"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2</w:t>
            </w:r>
          </w:p>
        </w:tc>
        <w:tc>
          <w:tcPr>
            <w:tcW w:w="1046" w:type="dxa"/>
            <w:tcBorders>
              <w:top w:val="nil"/>
              <w:left w:val="nil"/>
              <w:bottom w:val="nil"/>
              <w:right w:val="nil"/>
            </w:tcBorders>
            <w:shd w:val="clear" w:color="auto" w:fill="auto"/>
            <w:noWrap/>
            <w:vAlign w:val="center"/>
            <w:hideMark/>
          </w:tcPr>
          <w:p w14:paraId="060B152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4.57</w:t>
            </w:r>
          </w:p>
        </w:tc>
        <w:tc>
          <w:tcPr>
            <w:tcW w:w="260" w:type="dxa"/>
            <w:tcBorders>
              <w:top w:val="nil"/>
              <w:left w:val="nil"/>
              <w:bottom w:val="nil"/>
              <w:right w:val="nil"/>
            </w:tcBorders>
            <w:shd w:val="clear" w:color="auto" w:fill="auto"/>
            <w:noWrap/>
            <w:vAlign w:val="center"/>
            <w:hideMark/>
          </w:tcPr>
          <w:p w14:paraId="723839A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207F75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36A85EE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3.99</w:t>
            </w:r>
          </w:p>
        </w:tc>
      </w:tr>
      <w:tr w:rsidR="006A37F5" w:rsidRPr="006A37F5" w14:paraId="495E754C" w14:textId="77777777" w:rsidTr="006A37F5">
        <w:trPr>
          <w:trHeight w:val="312"/>
        </w:trPr>
        <w:tc>
          <w:tcPr>
            <w:tcW w:w="1340" w:type="dxa"/>
            <w:tcBorders>
              <w:top w:val="nil"/>
              <w:left w:val="nil"/>
              <w:bottom w:val="nil"/>
              <w:right w:val="nil"/>
            </w:tcBorders>
            <w:shd w:val="clear" w:color="auto" w:fill="auto"/>
            <w:noWrap/>
            <w:vAlign w:val="center"/>
            <w:hideMark/>
          </w:tcPr>
          <w:p w14:paraId="65053AF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AM</w:t>
            </w:r>
          </w:p>
        </w:tc>
        <w:tc>
          <w:tcPr>
            <w:tcW w:w="2040" w:type="dxa"/>
            <w:vMerge/>
            <w:tcBorders>
              <w:top w:val="nil"/>
              <w:left w:val="nil"/>
              <w:bottom w:val="nil"/>
              <w:right w:val="nil"/>
            </w:tcBorders>
            <w:vAlign w:val="center"/>
            <w:hideMark/>
          </w:tcPr>
          <w:p w14:paraId="14B421ED"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5D862EC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6</w:t>
            </w:r>
          </w:p>
        </w:tc>
        <w:tc>
          <w:tcPr>
            <w:tcW w:w="1046" w:type="dxa"/>
            <w:tcBorders>
              <w:top w:val="nil"/>
              <w:left w:val="nil"/>
              <w:bottom w:val="nil"/>
              <w:right w:val="nil"/>
            </w:tcBorders>
            <w:shd w:val="clear" w:color="auto" w:fill="auto"/>
            <w:noWrap/>
            <w:vAlign w:val="center"/>
            <w:hideMark/>
          </w:tcPr>
          <w:p w14:paraId="7FBE670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3.06</w:t>
            </w:r>
          </w:p>
        </w:tc>
        <w:tc>
          <w:tcPr>
            <w:tcW w:w="260" w:type="dxa"/>
            <w:tcBorders>
              <w:top w:val="nil"/>
              <w:left w:val="nil"/>
              <w:bottom w:val="nil"/>
              <w:right w:val="nil"/>
            </w:tcBorders>
            <w:shd w:val="clear" w:color="auto" w:fill="auto"/>
            <w:noWrap/>
            <w:vAlign w:val="center"/>
            <w:hideMark/>
          </w:tcPr>
          <w:p w14:paraId="468381B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E13FAD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7</w:t>
            </w:r>
          </w:p>
        </w:tc>
        <w:tc>
          <w:tcPr>
            <w:tcW w:w="1046" w:type="dxa"/>
            <w:tcBorders>
              <w:top w:val="nil"/>
              <w:left w:val="nil"/>
              <w:bottom w:val="nil"/>
              <w:right w:val="nil"/>
            </w:tcBorders>
            <w:shd w:val="clear" w:color="auto" w:fill="auto"/>
            <w:noWrap/>
            <w:vAlign w:val="center"/>
            <w:hideMark/>
          </w:tcPr>
          <w:p w14:paraId="1F8B984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2.72</w:t>
            </w:r>
          </w:p>
        </w:tc>
      </w:tr>
      <w:tr w:rsidR="006A37F5" w:rsidRPr="006A37F5" w14:paraId="56CCDE27" w14:textId="77777777" w:rsidTr="006A37F5">
        <w:trPr>
          <w:trHeight w:val="312"/>
        </w:trPr>
        <w:tc>
          <w:tcPr>
            <w:tcW w:w="1340" w:type="dxa"/>
            <w:tcBorders>
              <w:top w:val="nil"/>
              <w:left w:val="nil"/>
              <w:bottom w:val="nil"/>
              <w:right w:val="nil"/>
            </w:tcBorders>
            <w:shd w:val="clear" w:color="auto" w:fill="auto"/>
            <w:noWrap/>
            <w:vAlign w:val="center"/>
            <w:hideMark/>
          </w:tcPr>
          <w:p w14:paraId="47C6CEB5"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nil"/>
              <w:right w:val="nil"/>
            </w:tcBorders>
            <w:vAlign w:val="center"/>
            <w:hideMark/>
          </w:tcPr>
          <w:p w14:paraId="30F4D763"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BF7BE71"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43</w:t>
            </w:r>
          </w:p>
        </w:tc>
        <w:tc>
          <w:tcPr>
            <w:tcW w:w="1046" w:type="dxa"/>
            <w:tcBorders>
              <w:top w:val="nil"/>
              <w:left w:val="nil"/>
              <w:bottom w:val="nil"/>
              <w:right w:val="nil"/>
            </w:tcBorders>
            <w:shd w:val="clear" w:color="auto" w:fill="auto"/>
            <w:noWrap/>
            <w:vAlign w:val="center"/>
            <w:hideMark/>
          </w:tcPr>
          <w:p w14:paraId="2A51C7D9"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25.20</w:t>
            </w:r>
          </w:p>
        </w:tc>
        <w:tc>
          <w:tcPr>
            <w:tcW w:w="260" w:type="dxa"/>
            <w:tcBorders>
              <w:top w:val="nil"/>
              <w:left w:val="nil"/>
              <w:bottom w:val="nil"/>
              <w:right w:val="nil"/>
            </w:tcBorders>
            <w:shd w:val="clear" w:color="auto" w:fill="auto"/>
            <w:noWrap/>
            <w:vAlign w:val="center"/>
            <w:hideMark/>
          </w:tcPr>
          <w:p w14:paraId="1E6C9EA9"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80F702B"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41</w:t>
            </w:r>
          </w:p>
        </w:tc>
        <w:tc>
          <w:tcPr>
            <w:tcW w:w="1046" w:type="dxa"/>
            <w:tcBorders>
              <w:top w:val="nil"/>
              <w:left w:val="nil"/>
              <w:bottom w:val="nil"/>
              <w:right w:val="nil"/>
            </w:tcBorders>
            <w:shd w:val="clear" w:color="auto" w:fill="auto"/>
            <w:noWrap/>
            <w:vAlign w:val="center"/>
            <w:hideMark/>
          </w:tcPr>
          <w:p w14:paraId="134EF2FF"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28.83</w:t>
            </w:r>
          </w:p>
        </w:tc>
      </w:tr>
      <w:tr w:rsidR="006A37F5" w:rsidRPr="006A37F5" w14:paraId="5CD63BC6" w14:textId="77777777" w:rsidTr="006A37F5">
        <w:trPr>
          <w:trHeight w:val="312"/>
        </w:trPr>
        <w:tc>
          <w:tcPr>
            <w:tcW w:w="1340" w:type="dxa"/>
            <w:tcBorders>
              <w:top w:val="nil"/>
              <w:left w:val="nil"/>
              <w:bottom w:val="nil"/>
              <w:right w:val="nil"/>
            </w:tcBorders>
            <w:shd w:val="clear" w:color="auto" w:fill="auto"/>
            <w:noWrap/>
            <w:vAlign w:val="center"/>
            <w:hideMark/>
          </w:tcPr>
          <w:p w14:paraId="0C735CE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BM</w:t>
            </w:r>
          </w:p>
        </w:tc>
        <w:tc>
          <w:tcPr>
            <w:tcW w:w="2040" w:type="dxa"/>
            <w:vMerge/>
            <w:tcBorders>
              <w:top w:val="nil"/>
              <w:left w:val="nil"/>
              <w:bottom w:val="nil"/>
              <w:right w:val="nil"/>
            </w:tcBorders>
            <w:vAlign w:val="center"/>
            <w:hideMark/>
          </w:tcPr>
          <w:p w14:paraId="40BEEDFE"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7BD035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3</w:t>
            </w:r>
          </w:p>
        </w:tc>
        <w:tc>
          <w:tcPr>
            <w:tcW w:w="1046" w:type="dxa"/>
            <w:tcBorders>
              <w:top w:val="nil"/>
              <w:left w:val="nil"/>
              <w:bottom w:val="nil"/>
              <w:right w:val="nil"/>
            </w:tcBorders>
            <w:shd w:val="clear" w:color="auto" w:fill="auto"/>
            <w:noWrap/>
            <w:vAlign w:val="center"/>
            <w:hideMark/>
          </w:tcPr>
          <w:p w14:paraId="2935E0D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5.30</w:t>
            </w:r>
          </w:p>
        </w:tc>
        <w:tc>
          <w:tcPr>
            <w:tcW w:w="260" w:type="dxa"/>
            <w:tcBorders>
              <w:top w:val="nil"/>
              <w:left w:val="nil"/>
              <w:bottom w:val="nil"/>
              <w:right w:val="nil"/>
            </w:tcBorders>
            <w:shd w:val="clear" w:color="auto" w:fill="auto"/>
            <w:noWrap/>
            <w:vAlign w:val="center"/>
            <w:hideMark/>
          </w:tcPr>
          <w:p w14:paraId="12FEA56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E1BC3A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w:t>
            </w:r>
          </w:p>
        </w:tc>
        <w:tc>
          <w:tcPr>
            <w:tcW w:w="1046" w:type="dxa"/>
            <w:tcBorders>
              <w:top w:val="nil"/>
              <w:left w:val="nil"/>
              <w:bottom w:val="nil"/>
              <w:right w:val="nil"/>
            </w:tcBorders>
            <w:shd w:val="clear" w:color="auto" w:fill="auto"/>
            <w:noWrap/>
            <w:vAlign w:val="center"/>
            <w:hideMark/>
          </w:tcPr>
          <w:p w14:paraId="1A2D7460"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7.46</w:t>
            </w:r>
          </w:p>
        </w:tc>
      </w:tr>
      <w:tr w:rsidR="006A37F5" w:rsidRPr="006A37F5" w14:paraId="13A2919F" w14:textId="77777777" w:rsidTr="006A37F5">
        <w:trPr>
          <w:trHeight w:val="312"/>
        </w:trPr>
        <w:tc>
          <w:tcPr>
            <w:tcW w:w="1340" w:type="dxa"/>
            <w:tcBorders>
              <w:top w:val="nil"/>
              <w:left w:val="nil"/>
              <w:bottom w:val="nil"/>
              <w:right w:val="nil"/>
            </w:tcBorders>
            <w:shd w:val="clear" w:color="auto" w:fill="auto"/>
            <w:noWrap/>
            <w:vAlign w:val="center"/>
            <w:hideMark/>
          </w:tcPr>
          <w:p w14:paraId="21BFFDE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ANN</w:t>
            </w:r>
          </w:p>
        </w:tc>
        <w:tc>
          <w:tcPr>
            <w:tcW w:w="2040" w:type="dxa"/>
            <w:vMerge/>
            <w:tcBorders>
              <w:top w:val="nil"/>
              <w:left w:val="nil"/>
              <w:bottom w:val="nil"/>
              <w:right w:val="nil"/>
            </w:tcBorders>
            <w:vAlign w:val="center"/>
            <w:hideMark/>
          </w:tcPr>
          <w:p w14:paraId="5D7CAB76"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2CAA33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5</w:t>
            </w:r>
          </w:p>
        </w:tc>
        <w:tc>
          <w:tcPr>
            <w:tcW w:w="1046" w:type="dxa"/>
            <w:tcBorders>
              <w:top w:val="nil"/>
              <w:left w:val="nil"/>
              <w:bottom w:val="nil"/>
              <w:right w:val="nil"/>
            </w:tcBorders>
            <w:shd w:val="clear" w:color="auto" w:fill="auto"/>
            <w:noWrap/>
            <w:vAlign w:val="center"/>
            <w:hideMark/>
          </w:tcPr>
          <w:p w14:paraId="02E42430"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8.94</w:t>
            </w:r>
          </w:p>
        </w:tc>
        <w:tc>
          <w:tcPr>
            <w:tcW w:w="260" w:type="dxa"/>
            <w:tcBorders>
              <w:top w:val="nil"/>
              <w:left w:val="nil"/>
              <w:bottom w:val="nil"/>
              <w:right w:val="nil"/>
            </w:tcBorders>
            <w:shd w:val="clear" w:color="auto" w:fill="auto"/>
            <w:noWrap/>
            <w:vAlign w:val="center"/>
            <w:hideMark/>
          </w:tcPr>
          <w:p w14:paraId="054D098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7741DF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3CAEA95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34.22</w:t>
            </w:r>
          </w:p>
        </w:tc>
      </w:tr>
      <w:tr w:rsidR="006A37F5" w:rsidRPr="006A37F5" w14:paraId="550F416B" w14:textId="77777777" w:rsidTr="006A37F5">
        <w:trPr>
          <w:trHeight w:val="201"/>
        </w:trPr>
        <w:tc>
          <w:tcPr>
            <w:tcW w:w="1340" w:type="dxa"/>
            <w:tcBorders>
              <w:top w:val="nil"/>
              <w:left w:val="nil"/>
              <w:bottom w:val="nil"/>
              <w:right w:val="nil"/>
            </w:tcBorders>
            <w:shd w:val="clear" w:color="auto" w:fill="auto"/>
            <w:noWrap/>
            <w:vAlign w:val="center"/>
            <w:hideMark/>
          </w:tcPr>
          <w:p w14:paraId="5EB94AA4"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2040" w:type="dxa"/>
            <w:tcBorders>
              <w:top w:val="nil"/>
              <w:left w:val="nil"/>
              <w:bottom w:val="nil"/>
              <w:right w:val="nil"/>
            </w:tcBorders>
            <w:shd w:val="clear" w:color="auto" w:fill="auto"/>
            <w:noWrap/>
            <w:vAlign w:val="center"/>
            <w:hideMark/>
          </w:tcPr>
          <w:p w14:paraId="0571532B"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67904713"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2503956C"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260" w:type="dxa"/>
            <w:tcBorders>
              <w:top w:val="nil"/>
              <w:left w:val="nil"/>
              <w:bottom w:val="nil"/>
              <w:right w:val="nil"/>
            </w:tcBorders>
            <w:shd w:val="clear" w:color="auto" w:fill="auto"/>
            <w:noWrap/>
            <w:vAlign w:val="center"/>
            <w:hideMark/>
          </w:tcPr>
          <w:p w14:paraId="15880AD5"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1F144281"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67482062"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r>
      <w:tr w:rsidR="006A37F5" w:rsidRPr="006A37F5" w14:paraId="348625E4" w14:textId="77777777" w:rsidTr="006A37F5">
        <w:trPr>
          <w:trHeight w:val="312"/>
        </w:trPr>
        <w:tc>
          <w:tcPr>
            <w:tcW w:w="1340" w:type="dxa"/>
            <w:tcBorders>
              <w:top w:val="nil"/>
              <w:left w:val="nil"/>
              <w:bottom w:val="nil"/>
              <w:right w:val="nil"/>
            </w:tcBorders>
            <w:shd w:val="clear" w:color="auto" w:fill="auto"/>
            <w:noWrap/>
            <w:vAlign w:val="center"/>
            <w:hideMark/>
          </w:tcPr>
          <w:p w14:paraId="454D7C5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nil"/>
              <w:right w:val="nil"/>
            </w:tcBorders>
            <w:shd w:val="clear" w:color="auto" w:fill="auto"/>
            <w:noWrap/>
            <w:vAlign w:val="center"/>
            <w:hideMark/>
          </w:tcPr>
          <w:p w14:paraId="48A7E09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roofErr w:type="spellStart"/>
            <w:r w:rsidRPr="006A37F5">
              <w:rPr>
                <w:rFonts w:ascii="Calibri" w:eastAsia="Times New Roman" w:hAnsi="Calibri" w:cs="Calibri"/>
                <w:color w:val="000000"/>
                <w:kern w:val="0"/>
                <w:szCs w:val="24"/>
                <w:lang w:eastAsia="fr-FR"/>
                <w14:ligatures w14:val="none"/>
              </w:rPr>
              <w:t>Biomass</w:t>
            </w:r>
            <w:proofErr w:type="spellEnd"/>
          </w:p>
        </w:tc>
        <w:tc>
          <w:tcPr>
            <w:tcW w:w="794" w:type="dxa"/>
            <w:tcBorders>
              <w:top w:val="nil"/>
              <w:left w:val="nil"/>
              <w:bottom w:val="nil"/>
              <w:right w:val="nil"/>
            </w:tcBorders>
            <w:shd w:val="clear" w:color="auto" w:fill="auto"/>
            <w:noWrap/>
            <w:vAlign w:val="center"/>
            <w:hideMark/>
          </w:tcPr>
          <w:p w14:paraId="6B6093B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3</w:t>
            </w:r>
          </w:p>
        </w:tc>
        <w:tc>
          <w:tcPr>
            <w:tcW w:w="1046" w:type="dxa"/>
            <w:tcBorders>
              <w:top w:val="nil"/>
              <w:left w:val="nil"/>
              <w:bottom w:val="nil"/>
              <w:right w:val="nil"/>
            </w:tcBorders>
            <w:shd w:val="clear" w:color="auto" w:fill="auto"/>
            <w:noWrap/>
            <w:vAlign w:val="center"/>
            <w:hideMark/>
          </w:tcPr>
          <w:p w14:paraId="730ED10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69</w:t>
            </w:r>
          </w:p>
        </w:tc>
        <w:tc>
          <w:tcPr>
            <w:tcW w:w="260" w:type="dxa"/>
            <w:tcBorders>
              <w:top w:val="nil"/>
              <w:left w:val="nil"/>
              <w:bottom w:val="nil"/>
              <w:right w:val="nil"/>
            </w:tcBorders>
            <w:shd w:val="clear" w:color="auto" w:fill="auto"/>
            <w:noWrap/>
            <w:vAlign w:val="center"/>
            <w:hideMark/>
          </w:tcPr>
          <w:p w14:paraId="1A75F0C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9A1F5A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2</w:t>
            </w:r>
          </w:p>
        </w:tc>
        <w:tc>
          <w:tcPr>
            <w:tcW w:w="1046" w:type="dxa"/>
            <w:tcBorders>
              <w:top w:val="nil"/>
              <w:left w:val="nil"/>
              <w:bottom w:val="nil"/>
              <w:right w:val="nil"/>
            </w:tcBorders>
            <w:shd w:val="clear" w:color="auto" w:fill="auto"/>
            <w:noWrap/>
            <w:vAlign w:val="center"/>
            <w:hideMark/>
          </w:tcPr>
          <w:p w14:paraId="1559E3D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76</w:t>
            </w:r>
          </w:p>
        </w:tc>
      </w:tr>
      <w:tr w:rsidR="006A37F5" w:rsidRPr="006A37F5" w14:paraId="149D43C4" w14:textId="77777777" w:rsidTr="006A37F5">
        <w:trPr>
          <w:trHeight w:val="312"/>
        </w:trPr>
        <w:tc>
          <w:tcPr>
            <w:tcW w:w="1340" w:type="dxa"/>
            <w:tcBorders>
              <w:top w:val="nil"/>
              <w:left w:val="nil"/>
              <w:bottom w:val="nil"/>
              <w:right w:val="nil"/>
            </w:tcBorders>
            <w:shd w:val="clear" w:color="auto" w:fill="auto"/>
            <w:noWrap/>
            <w:vAlign w:val="center"/>
            <w:hideMark/>
          </w:tcPr>
          <w:p w14:paraId="1968688F"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AM</w:t>
            </w:r>
          </w:p>
        </w:tc>
        <w:tc>
          <w:tcPr>
            <w:tcW w:w="2040" w:type="dxa"/>
            <w:vMerge/>
            <w:tcBorders>
              <w:top w:val="nil"/>
              <w:left w:val="nil"/>
              <w:bottom w:val="nil"/>
              <w:right w:val="nil"/>
            </w:tcBorders>
            <w:vAlign w:val="center"/>
            <w:hideMark/>
          </w:tcPr>
          <w:p w14:paraId="557FE96D"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72ACC4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4</w:t>
            </w:r>
          </w:p>
        </w:tc>
        <w:tc>
          <w:tcPr>
            <w:tcW w:w="1046" w:type="dxa"/>
            <w:tcBorders>
              <w:top w:val="nil"/>
              <w:left w:val="nil"/>
              <w:bottom w:val="nil"/>
              <w:right w:val="nil"/>
            </w:tcBorders>
            <w:shd w:val="clear" w:color="auto" w:fill="auto"/>
            <w:noWrap/>
            <w:vAlign w:val="center"/>
            <w:hideMark/>
          </w:tcPr>
          <w:p w14:paraId="2FEB4C7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50</w:t>
            </w:r>
          </w:p>
        </w:tc>
        <w:tc>
          <w:tcPr>
            <w:tcW w:w="260" w:type="dxa"/>
            <w:tcBorders>
              <w:top w:val="nil"/>
              <w:left w:val="nil"/>
              <w:bottom w:val="nil"/>
              <w:right w:val="nil"/>
            </w:tcBorders>
            <w:shd w:val="clear" w:color="auto" w:fill="auto"/>
            <w:noWrap/>
            <w:vAlign w:val="center"/>
            <w:hideMark/>
          </w:tcPr>
          <w:p w14:paraId="70E0F2B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00CCBBB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5</w:t>
            </w:r>
          </w:p>
        </w:tc>
        <w:tc>
          <w:tcPr>
            <w:tcW w:w="1046" w:type="dxa"/>
            <w:tcBorders>
              <w:top w:val="nil"/>
              <w:left w:val="nil"/>
              <w:bottom w:val="nil"/>
              <w:right w:val="nil"/>
            </w:tcBorders>
            <w:shd w:val="clear" w:color="auto" w:fill="auto"/>
            <w:noWrap/>
            <w:vAlign w:val="center"/>
            <w:hideMark/>
          </w:tcPr>
          <w:p w14:paraId="49491AF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30</w:t>
            </w:r>
          </w:p>
        </w:tc>
      </w:tr>
      <w:tr w:rsidR="006A37F5" w:rsidRPr="006A37F5" w14:paraId="7147C1D2" w14:textId="77777777" w:rsidTr="006A37F5">
        <w:trPr>
          <w:trHeight w:val="312"/>
        </w:trPr>
        <w:tc>
          <w:tcPr>
            <w:tcW w:w="1340" w:type="dxa"/>
            <w:tcBorders>
              <w:top w:val="nil"/>
              <w:left w:val="nil"/>
              <w:bottom w:val="nil"/>
              <w:right w:val="nil"/>
            </w:tcBorders>
            <w:shd w:val="clear" w:color="auto" w:fill="auto"/>
            <w:noWrap/>
            <w:vAlign w:val="center"/>
            <w:hideMark/>
          </w:tcPr>
          <w:p w14:paraId="703D6BB3"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nil"/>
              <w:right w:val="nil"/>
            </w:tcBorders>
            <w:vAlign w:val="center"/>
            <w:hideMark/>
          </w:tcPr>
          <w:p w14:paraId="7F59A663"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D51279E"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35</w:t>
            </w:r>
          </w:p>
        </w:tc>
        <w:tc>
          <w:tcPr>
            <w:tcW w:w="1046" w:type="dxa"/>
            <w:tcBorders>
              <w:top w:val="nil"/>
              <w:left w:val="nil"/>
              <w:bottom w:val="nil"/>
              <w:right w:val="nil"/>
            </w:tcBorders>
            <w:shd w:val="clear" w:color="auto" w:fill="auto"/>
            <w:noWrap/>
            <w:vAlign w:val="center"/>
            <w:hideMark/>
          </w:tcPr>
          <w:p w14:paraId="1D69916C"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8.76</w:t>
            </w:r>
          </w:p>
        </w:tc>
        <w:tc>
          <w:tcPr>
            <w:tcW w:w="260" w:type="dxa"/>
            <w:tcBorders>
              <w:top w:val="nil"/>
              <w:left w:val="nil"/>
              <w:bottom w:val="nil"/>
              <w:right w:val="nil"/>
            </w:tcBorders>
            <w:shd w:val="clear" w:color="auto" w:fill="auto"/>
            <w:noWrap/>
            <w:vAlign w:val="center"/>
            <w:hideMark/>
          </w:tcPr>
          <w:p w14:paraId="75FC9879"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6725BA8"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34</w:t>
            </w:r>
          </w:p>
        </w:tc>
        <w:tc>
          <w:tcPr>
            <w:tcW w:w="1046" w:type="dxa"/>
            <w:tcBorders>
              <w:top w:val="nil"/>
              <w:left w:val="nil"/>
              <w:bottom w:val="nil"/>
              <w:right w:val="nil"/>
            </w:tcBorders>
            <w:shd w:val="clear" w:color="auto" w:fill="auto"/>
            <w:noWrap/>
            <w:vAlign w:val="center"/>
            <w:hideMark/>
          </w:tcPr>
          <w:p w14:paraId="1C33260F"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9.24</w:t>
            </w:r>
          </w:p>
        </w:tc>
      </w:tr>
      <w:tr w:rsidR="006A37F5" w:rsidRPr="006A37F5" w14:paraId="00AAD9E2" w14:textId="77777777" w:rsidTr="006A37F5">
        <w:trPr>
          <w:trHeight w:val="312"/>
        </w:trPr>
        <w:tc>
          <w:tcPr>
            <w:tcW w:w="1340" w:type="dxa"/>
            <w:tcBorders>
              <w:top w:val="nil"/>
              <w:left w:val="nil"/>
              <w:bottom w:val="nil"/>
              <w:right w:val="nil"/>
            </w:tcBorders>
            <w:shd w:val="clear" w:color="auto" w:fill="auto"/>
            <w:noWrap/>
            <w:vAlign w:val="center"/>
            <w:hideMark/>
          </w:tcPr>
          <w:p w14:paraId="68E3943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BM</w:t>
            </w:r>
          </w:p>
        </w:tc>
        <w:tc>
          <w:tcPr>
            <w:tcW w:w="2040" w:type="dxa"/>
            <w:vMerge/>
            <w:tcBorders>
              <w:top w:val="nil"/>
              <w:left w:val="nil"/>
              <w:bottom w:val="nil"/>
              <w:right w:val="nil"/>
            </w:tcBorders>
            <w:vAlign w:val="center"/>
            <w:hideMark/>
          </w:tcPr>
          <w:p w14:paraId="7DB9F6CA"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23DAA6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72BF178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9.30</w:t>
            </w:r>
          </w:p>
        </w:tc>
        <w:tc>
          <w:tcPr>
            <w:tcW w:w="260" w:type="dxa"/>
            <w:tcBorders>
              <w:top w:val="nil"/>
              <w:left w:val="nil"/>
              <w:bottom w:val="nil"/>
              <w:right w:val="nil"/>
            </w:tcBorders>
            <w:shd w:val="clear" w:color="auto" w:fill="auto"/>
            <w:noWrap/>
            <w:vAlign w:val="center"/>
            <w:hideMark/>
          </w:tcPr>
          <w:p w14:paraId="27F71F7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4E7DF3E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510324E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9.36</w:t>
            </w:r>
          </w:p>
        </w:tc>
      </w:tr>
      <w:tr w:rsidR="006A37F5" w:rsidRPr="006A37F5" w14:paraId="0A8F2972" w14:textId="77777777" w:rsidTr="006A37F5">
        <w:trPr>
          <w:trHeight w:val="312"/>
        </w:trPr>
        <w:tc>
          <w:tcPr>
            <w:tcW w:w="1340" w:type="dxa"/>
            <w:tcBorders>
              <w:top w:val="nil"/>
              <w:left w:val="nil"/>
              <w:bottom w:val="nil"/>
              <w:right w:val="nil"/>
            </w:tcBorders>
            <w:shd w:val="clear" w:color="auto" w:fill="auto"/>
            <w:noWrap/>
            <w:vAlign w:val="center"/>
            <w:hideMark/>
          </w:tcPr>
          <w:p w14:paraId="3575562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ANN</w:t>
            </w:r>
          </w:p>
        </w:tc>
        <w:tc>
          <w:tcPr>
            <w:tcW w:w="2040" w:type="dxa"/>
            <w:vMerge/>
            <w:tcBorders>
              <w:top w:val="nil"/>
              <w:left w:val="nil"/>
              <w:bottom w:val="nil"/>
              <w:right w:val="nil"/>
            </w:tcBorders>
            <w:vAlign w:val="center"/>
            <w:hideMark/>
          </w:tcPr>
          <w:p w14:paraId="717789C2"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1ECD07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27</w:t>
            </w:r>
          </w:p>
        </w:tc>
        <w:tc>
          <w:tcPr>
            <w:tcW w:w="1046" w:type="dxa"/>
            <w:tcBorders>
              <w:top w:val="nil"/>
              <w:left w:val="nil"/>
              <w:bottom w:val="nil"/>
              <w:right w:val="nil"/>
            </w:tcBorders>
            <w:shd w:val="clear" w:color="auto" w:fill="auto"/>
            <w:noWrap/>
            <w:vAlign w:val="center"/>
            <w:hideMark/>
          </w:tcPr>
          <w:p w14:paraId="45070C5F"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0.50</w:t>
            </w:r>
          </w:p>
        </w:tc>
        <w:tc>
          <w:tcPr>
            <w:tcW w:w="260" w:type="dxa"/>
            <w:tcBorders>
              <w:top w:val="nil"/>
              <w:left w:val="nil"/>
              <w:bottom w:val="nil"/>
              <w:right w:val="nil"/>
            </w:tcBorders>
            <w:shd w:val="clear" w:color="auto" w:fill="auto"/>
            <w:noWrap/>
            <w:vAlign w:val="center"/>
            <w:hideMark/>
          </w:tcPr>
          <w:p w14:paraId="3A7284D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565FB86C"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2</w:t>
            </w:r>
          </w:p>
        </w:tc>
        <w:tc>
          <w:tcPr>
            <w:tcW w:w="1046" w:type="dxa"/>
            <w:tcBorders>
              <w:top w:val="nil"/>
              <w:left w:val="nil"/>
              <w:bottom w:val="nil"/>
              <w:right w:val="nil"/>
            </w:tcBorders>
            <w:shd w:val="clear" w:color="auto" w:fill="auto"/>
            <w:noWrap/>
            <w:vAlign w:val="center"/>
            <w:hideMark/>
          </w:tcPr>
          <w:p w14:paraId="3132F288"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9.64</w:t>
            </w:r>
          </w:p>
        </w:tc>
      </w:tr>
      <w:tr w:rsidR="006A37F5" w:rsidRPr="006A37F5" w14:paraId="1E4471A8" w14:textId="77777777" w:rsidTr="006A37F5">
        <w:trPr>
          <w:trHeight w:val="201"/>
        </w:trPr>
        <w:tc>
          <w:tcPr>
            <w:tcW w:w="1340" w:type="dxa"/>
            <w:tcBorders>
              <w:top w:val="nil"/>
              <w:left w:val="nil"/>
              <w:bottom w:val="nil"/>
              <w:right w:val="nil"/>
            </w:tcBorders>
            <w:shd w:val="clear" w:color="auto" w:fill="auto"/>
            <w:noWrap/>
            <w:vAlign w:val="center"/>
            <w:hideMark/>
          </w:tcPr>
          <w:p w14:paraId="3135AC5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2040" w:type="dxa"/>
            <w:tcBorders>
              <w:top w:val="nil"/>
              <w:left w:val="nil"/>
              <w:bottom w:val="nil"/>
              <w:right w:val="nil"/>
            </w:tcBorders>
            <w:shd w:val="clear" w:color="auto" w:fill="auto"/>
            <w:noWrap/>
            <w:vAlign w:val="center"/>
            <w:hideMark/>
          </w:tcPr>
          <w:p w14:paraId="73207837"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3FB0B930"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79BD2CCB"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260" w:type="dxa"/>
            <w:tcBorders>
              <w:top w:val="nil"/>
              <w:left w:val="nil"/>
              <w:bottom w:val="nil"/>
              <w:right w:val="nil"/>
            </w:tcBorders>
            <w:shd w:val="clear" w:color="auto" w:fill="auto"/>
            <w:noWrap/>
            <w:vAlign w:val="center"/>
            <w:hideMark/>
          </w:tcPr>
          <w:p w14:paraId="696C5716"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794" w:type="dxa"/>
            <w:tcBorders>
              <w:top w:val="nil"/>
              <w:left w:val="nil"/>
              <w:bottom w:val="nil"/>
              <w:right w:val="nil"/>
            </w:tcBorders>
            <w:shd w:val="clear" w:color="auto" w:fill="auto"/>
            <w:noWrap/>
            <w:vAlign w:val="center"/>
            <w:hideMark/>
          </w:tcPr>
          <w:p w14:paraId="7C55E432"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c>
          <w:tcPr>
            <w:tcW w:w="1046" w:type="dxa"/>
            <w:tcBorders>
              <w:top w:val="nil"/>
              <w:left w:val="nil"/>
              <w:bottom w:val="nil"/>
              <w:right w:val="nil"/>
            </w:tcBorders>
            <w:shd w:val="clear" w:color="auto" w:fill="auto"/>
            <w:noWrap/>
            <w:vAlign w:val="center"/>
            <w:hideMark/>
          </w:tcPr>
          <w:p w14:paraId="06204003" w14:textId="77777777" w:rsidR="006A37F5" w:rsidRPr="006A37F5" w:rsidRDefault="006A37F5" w:rsidP="006A37F5">
            <w:pPr>
              <w:spacing w:after="0" w:line="240" w:lineRule="auto"/>
              <w:jc w:val="center"/>
              <w:rPr>
                <w:rFonts w:eastAsia="Times New Roman" w:cs="Times New Roman"/>
                <w:kern w:val="0"/>
                <w:sz w:val="20"/>
                <w:szCs w:val="20"/>
                <w:lang w:eastAsia="fr-FR"/>
                <w14:ligatures w14:val="none"/>
              </w:rPr>
            </w:pPr>
          </w:p>
        </w:tc>
      </w:tr>
      <w:tr w:rsidR="006A37F5" w:rsidRPr="006A37F5" w14:paraId="7AB78331" w14:textId="77777777" w:rsidTr="006A37F5">
        <w:trPr>
          <w:trHeight w:val="312"/>
        </w:trPr>
        <w:tc>
          <w:tcPr>
            <w:tcW w:w="1340" w:type="dxa"/>
            <w:tcBorders>
              <w:top w:val="nil"/>
              <w:left w:val="nil"/>
              <w:bottom w:val="nil"/>
              <w:right w:val="nil"/>
            </w:tcBorders>
            <w:shd w:val="clear" w:color="auto" w:fill="auto"/>
            <w:noWrap/>
            <w:vAlign w:val="center"/>
            <w:hideMark/>
          </w:tcPr>
          <w:p w14:paraId="42C9073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LM</w:t>
            </w:r>
          </w:p>
        </w:tc>
        <w:tc>
          <w:tcPr>
            <w:tcW w:w="2040" w:type="dxa"/>
            <w:vMerge w:val="restart"/>
            <w:tcBorders>
              <w:top w:val="nil"/>
              <w:left w:val="nil"/>
              <w:bottom w:val="single" w:sz="4" w:space="0" w:color="000000"/>
              <w:right w:val="nil"/>
            </w:tcBorders>
            <w:shd w:val="clear" w:color="auto" w:fill="auto"/>
            <w:noWrap/>
            <w:vAlign w:val="center"/>
            <w:hideMark/>
          </w:tcPr>
          <w:p w14:paraId="3526598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roofErr w:type="spellStart"/>
            <w:r w:rsidRPr="006A37F5">
              <w:rPr>
                <w:rFonts w:ascii="Calibri" w:eastAsia="Times New Roman" w:hAnsi="Calibri" w:cs="Calibri"/>
                <w:color w:val="000000"/>
                <w:kern w:val="0"/>
                <w:szCs w:val="24"/>
                <w:lang w:eastAsia="fr-FR"/>
                <w14:ligatures w14:val="none"/>
              </w:rPr>
              <w:t>Richness</w:t>
            </w:r>
            <w:proofErr w:type="spellEnd"/>
          </w:p>
        </w:tc>
        <w:tc>
          <w:tcPr>
            <w:tcW w:w="794" w:type="dxa"/>
            <w:tcBorders>
              <w:top w:val="nil"/>
              <w:left w:val="nil"/>
              <w:bottom w:val="nil"/>
              <w:right w:val="nil"/>
            </w:tcBorders>
            <w:shd w:val="clear" w:color="auto" w:fill="auto"/>
            <w:noWrap/>
            <w:vAlign w:val="center"/>
            <w:hideMark/>
          </w:tcPr>
          <w:p w14:paraId="1B45E27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6</w:t>
            </w:r>
          </w:p>
        </w:tc>
        <w:tc>
          <w:tcPr>
            <w:tcW w:w="1046" w:type="dxa"/>
            <w:tcBorders>
              <w:top w:val="nil"/>
              <w:left w:val="nil"/>
              <w:bottom w:val="nil"/>
              <w:right w:val="nil"/>
            </w:tcBorders>
            <w:shd w:val="clear" w:color="auto" w:fill="auto"/>
            <w:noWrap/>
            <w:vAlign w:val="center"/>
            <w:hideMark/>
          </w:tcPr>
          <w:p w14:paraId="630CE4B0"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8</w:t>
            </w:r>
          </w:p>
        </w:tc>
        <w:tc>
          <w:tcPr>
            <w:tcW w:w="260" w:type="dxa"/>
            <w:tcBorders>
              <w:top w:val="nil"/>
              <w:left w:val="nil"/>
              <w:bottom w:val="nil"/>
              <w:right w:val="nil"/>
            </w:tcBorders>
            <w:shd w:val="clear" w:color="auto" w:fill="auto"/>
            <w:noWrap/>
            <w:vAlign w:val="center"/>
            <w:hideMark/>
          </w:tcPr>
          <w:p w14:paraId="00AE136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312AF344"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3</w:t>
            </w:r>
          </w:p>
        </w:tc>
        <w:tc>
          <w:tcPr>
            <w:tcW w:w="1046" w:type="dxa"/>
            <w:tcBorders>
              <w:top w:val="nil"/>
              <w:left w:val="nil"/>
              <w:bottom w:val="nil"/>
              <w:right w:val="nil"/>
            </w:tcBorders>
            <w:shd w:val="clear" w:color="auto" w:fill="auto"/>
            <w:noWrap/>
            <w:vAlign w:val="center"/>
            <w:hideMark/>
          </w:tcPr>
          <w:p w14:paraId="57C34EE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6</w:t>
            </w:r>
          </w:p>
        </w:tc>
      </w:tr>
      <w:tr w:rsidR="006A37F5" w:rsidRPr="006A37F5" w14:paraId="64258671" w14:textId="77777777" w:rsidTr="006A37F5">
        <w:trPr>
          <w:trHeight w:val="312"/>
        </w:trPr>
        <w:tc>
          <w:tcPr>
            <w:tcW w:w="1340" w:type="dxa"/>
            <w:tcBorders>
              <w:top w:val="nil"/>
              <w:left w:val="nil"/>
              <w:bottom w:val="nil"/>
              <w:right w:val="nil"/>
            </w:tcBorders>
            <w:shd w:val="clear" w:color="auto" w:fill="auto"/>
            <w:noWrap/>
            <w:vAlign w:val="center"/>
            <w:hideMark/>
          </w:tcPr>
          <w:p w14:paraId="6D30F405"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AM</w:t>
            </w:r>
          </w:p>
        </w:tc>
        <w:tc>
          <w:tcPr>
            <w:tcW w:w="2040" w:type="dxa"/>
            <w:vMerge/>
            <w:tcBorders>
              <w:top w:val="nil"/>
              <w:left w:val="nil"/>
              <w:bottom w:val="single" w:sz="4" w:space="0" w:color="000000"/>
              <w:right w:val="nil"/>
            </w:tcBorders>
            <w:vAlign w:val="center"/>
            <w:hideMark/>
          </w:tcPr>
          <w:p w14:paraId="0A0E6286"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4E6682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4</w:t>
            </w:r>
          </w:p>
        </w:tc>
        <w:tc>
          <w:tcPr>
            <w:tcW w:w="1046" w:type="dxa"/>
            <w:tcBorders>
              <w:top w:val="nil"/>
              <w:left w:val="nil"/>
              <w:bottom w:val="nil"/>
              <w:right w:val="nil"/>
            </w:tcBorders>
            <w:shd w:val="clear" w:color="auto" w:fill="auto"/>
            <w:noWrap/>
            <w:vAlign w:val="center"/>
            <w:hideMark/>
          </w:tcPr>
          <w:p w14:paraId="76365FDB"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04</w:t>
            </w:r>
          </w:p>
        </w:tc>
        <w:tc>
          <w:tcPr>
            <w:tcW w:w="260" w:type="dxa"/>
            <w:tcBorders>
              <w:top w:val="nil"/>
              <w:left w:val="nil"/>
              <w:bottom w:val="nil"/>
              <w:right w:val="nil"/>
            </w:tcBorders>
            <w:shd w:val="clear" w:color="auto" w:fill="auto"/>
            <w:noWrap/>
            <w:vAlign w:val="center"/>
            <w:hideMark/>
          </w:tcPr>
          <w:p w14:paraId="1F083D89"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A2D76A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9</w:t>
            </w:r>
          </w:p>
        </w:tc>
        <w:tc>
          <w:tcPr>
            <w:tcW w:w="1046" w:type="dxa"/>
            <w:tcBorders>
              <w:top w:val="nil"/>
              <w:left w:val="nil"/>
              <w:bottom w:val="nil"/>
              <w:right w:val="nil"/>
            </w:tcBorders>
            <w:shd w:val="clear" w:color="auto" w:fill="auto"/>
            <w:noWrap/>
            <w:vAlign w:val="center"/>
            <w:hideMark/>
          </w:tcPr>
          <w:p w14:paraId="5D2EB6B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08</w:t>
            </w:r>
          </w:p>
        </w:tc>
      </w:tr>
      <w:tr w:rsidR="006A37F5" w:rsidRPr="006A37F5" w14:paraId="6928BD2F" w14:textId="77777777" w:rsidTr="006A37F5">
        <w:trPr>
          <w:trHeight w:val="312"/>
        </w:trPr>
        <w:tc>
          <w:tcPr>
            <w:tcW w:w="1340" w:type="dxa"/>
            <w:tcBorders>
              <w:top w:val="nil"/>
              <w:left w:val="nil"/>
              <w:bottom w:val="nil"/>
              <w:right w:val="nil"/>
            </w:tcBorders>
            <w:shd w:val="clear" w:color="auto" w:fill="auto"/>
            <w:noWrap/>
            <w:vAlign w:val="center"/>
            <w:hideMark/>
          </w:tcPr>
          <w:p w14:paraId="0EA37AB7"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RF</w:t>
            </w:r>
          </w:p>
        </w:tc>
        <w:tc>
          <w:tcPr>
            <w:tcW w:w="2040" w:type="dxa"/>
            <w:vMerge/>
            <w:tcBorders>
              <w:top w:val="nil"/>
              <w:left w:val="nil"/>
              <w:bottom w:val="single" w:sz="4" w:space="0" w:color="000000"/>
              <w:right w:val="nil"/>
            </w:tcBorders>
            <w:vAlign w:val="center"/>
            <w:hideMark/>
          </w:tcPr>
          <w:p w14:paraId="30A773E8"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23165251"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59</w:t>
            </w:r>
          </w:p>
        </w:tc>
        <w:tc>
          <w:tcPr>
            <w:tcW w:w="1046" w:type="dxa"/>
            <w:tcBorders>
              <w:top w:val="nil"/>
              <w:left w:val="nil"/>
              <w:bottom w:val="nil"/>
              <w:right w:val="nil"/>
            </w:tcBorders>
            <w:shd w:val="clear" w:color="auto" w:fill="auto"/>
            <w:noWrap/>
            <w:vAlign w:val="center"/>
            <w:hideMark/>
          </w:tcPr>
          <w:p w14:paraId="2A60A865"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1.75</w:t>
            </w:r>
          </w:p>
        </w:tc>
        <w:tc>
          <w:tcPr>
            <w:tcW w:w="260" w:type="dxa"/>
            <w:tcBorders>
              <w:top w:val="nil"/>
              <w:left w:val="nil"/>
              <w:bottom w:val="nil"/>
              <w:right w:val="nil"/>
            </w:tcBorders>
            <w:shd w:val="clear" w:color="auto" w:fill="auto"/>
            <w:noWrap/>
            <w:vAlign w:val="center"/>
            <w:hideMark/>
          </w:tcPr>
          <w:p w14:paraId="592902A8"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1557CA50"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0.57</w:t>
            </w:r>
          </w:p>
        </w:tc>
        <w:tc>
          <w:tcPr>
            <w:tcW w:w="1046" w:type="dxa"/>
            <w:tcBorders>
              <w:top w:val="nil"/>
              <w:left w:val="nil"/>
              <w:bottom w:val="nil"/>
              <w:right w:val="nil"/>
            </w:tcBorders>
            <w:shd w:val="clear" w:color="auto" w:fill="auto"/>
            <w:noWrap/>
            <w:vAlign w:val="center"/>
            <w:hideMark/>
          </w:tcPr>
          <w:p w14:paraId="63F92C63" w14:textId="77777777" w:rsidR="006A37F5" w:rsidRPr="006A37F5" w:rsidRDefault="006A37F5" w:rsidP="006A37F5">
            <w:pPr>
              <w:spacing w:after="0" w:line="240" w:lineRule="auto"/>
              <w:jc w:val="center"/>
              <w:rPr>
                <w:rFonts w:ascii="Calibri" w:eastAsia="Times New Roman" w:hAnsi="Calibri" w:cs="Calibri"/>
                <w:b/>
                <w:bCs/>
                <w:color w:val="000000"/>
                <w:kern w:val="0"/>
                <w:szCs w:val="24"/>
                <w:lang w:eastAsia="fr-FR"/>
                <w14:ligatures w14:val="none"/>
              </w:rPr>
            </w:pPr>
            <w:r w:rsidRPr="006A37F5">
              <w:rPr>
                <w:rFonts w:ascii="Calibri" w:eastAsia="Times New Roman" w:hAnsi="Calibri" w:cs="Calibri"/>
                <w:b/>
                <w:bCs/>
                <w:color w:val="000000"/>
                <w:kern w:val="0"/>
                <w:szCs w:val="24"/>
                <w:lang w:eastAsia="fr-FR"/>
                <w14:ligatures w14:val="none"/>
              </w:rPr>
              <w:t>1.77</w:t>
            </w:r>
          </w:p>
        </w:tc>
      </w:tr>
      <w:tr w:rsidR="006A37F5" w:rsidRPr="006A37F5" w14:paraId="2262E214" w14:textId="77777777" w:rsidTr="006A37F5">
        <w:trPr>
          <w:trHeight w:val="312"/>
        </w:trPr>
        <w:tc>
          <w:tcPr>
            <w:tcW w:w="1340" w:type="dxa"/>
            <w:tcBorders>
              <w:top w:val="nil"/>
              <w:left w:val="nil"/>
              <w:bottom w:val="nil"/>
              <w:right w:val="nil"/>
            </w:tcBorders>
            <w:shd w:val="clear" w:color="auto" w:fill="auto"/>
            <w:noWrap/>
            <w:vAlign w:val="center"/>
            <w:hideMark/>
          </w:tcPr>
          <w:p w14:paraId="5AEEB18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GBM</w:t>
            </w:r>
          </w:p>
        </w:tc>
        <w:tc>
          <w:tcPr>
            <w:tcW w:w="2040" w:type="dxa"/>
            <w:vMerge/>
            <w:tcBorders>
              <w:top w:val="nil"/>
              <w:left w:val="nil"/>
              <w:bottom w:val="single" w:sz="4" w:space="0" w:color="000000"/>
              <w:right w:val="nil"/>
            </w:tcBorders>
            <w:vAlign w:val="center"/>
            <w:hideMark/>
          </w:tcPr>
          <w:p w14:paraId="121C7E41"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6A2435AA"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59</w:t>
            </w:r>
          </w:p>
        </w:tc>
        <w:tc>
          <w:tcPr>
            <w:tcW w:w="1046" w:type="dxa"/>
            <w:tcBorders>
              <w:top w:val="nil"/>
              <w:left w:val="nil"/>
              <w:bottom w:val="nil"/>
              <w:right w:val="nil"/>
            </w:tcBorders>
            <w:shd w:val="clear" w:color="auto" w:fill="auto"/>
            <w:noWrap/>
            <w:vAlign w:val="center"/>
            <w:hideMark/>
          </w:tcPr>
          <w:p w14:paraId="0A2BA17D"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75</w:t>
            </w:r>
          </w:p>
        </w:tc>
        <w:tc>
          <w:tcPr>
            <w:tcW w:w="260" w:type="dxa"/>
            <w:tcBorders>
              <w:top w:val="nil"/>
              <w:left w:val="nil"/>
              <w:bottom w:val="nil"/>
              <w:right w:val="nil"/>
            </w:tcBorders>
            <w:shd w:val="clear" w:color="auto" w:fill="auto"/>
            <w:noWrap/>
            <w:vAlign w:val="center"/>
            <w:hideMark/>
          </w:tcPr>
          <w:p w14:paraId="46DEED0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p>
        </w:tc>
        <w:tc>
          <w:tcPr>
            <w:tcW w:w="794" w:type="dxa"/>
            <w:tcBorders>
              <w:top w:val="nil"/>
              <w:left w:val="nil"/>
              <w:bottom w:val="nil"/>
              <w:right w:val="nil"/>
            </w:tcBorders>
            <w:shd w:val="clear" w:color="auto" w:fill="auto"/>
            <w:noWrap/>
            <w:vAlign w:val="center"/>
            <w:hideMark/>
          </w:tcPr>
          <w:p w14:paraId="7137533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55</w:t>
            </w:r>
          </w:p>
        </w:tc>
        <w:tc>
          <w:tcPr>
            <w:tcW w:w="1046" w:type="dxa"/>
            <w:tcBorders>
              <w:top w:val="nil"/>
              <w:left w:val="nil"/>
              <w:bottom w:val="nil"/>
              <w:right w:val="nil"/>
            </w:tcBorders>
            <w:shd w:val="clear" w:color="auto" w:fill="auto"/>
            <w:noWrap/>
            <w:vAlign w:val="center"/>
            <w:hideMark/>
          </w:tcPr>
          <w:p w14:paraId="727F8D76"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1.80</w:t>
            </w:r>
          </w:p>
        </w:tc>
      </w:tr>
      <w:tr w:rsidR="006A37F5" w:rsidRPr="006A37F5" w14:paraId="0C57C4D8" w14:textId="77777777" w:rsidTr="006A37F5">
        <w:trPr>
          <w:trHeight w:val="312"/>
        </w:trPr>
        <w:tc>
          <w:tcPr>
            <w:tcW w:w="1340" w:type="dxa"/>
            <w:tcBorders>
              <w:top w:val="nil"/>
              <w:left w:val="nil"/>
              <w:bottom w:val="single" w:sz="4" w:space="0" w:color="auto"/>
              <w:right w:val="nil"/>
            </w:tcBorders>
            <w:shd w:val="clear" w:color="auto" w:fill="auto"/>
            <w:noWrap/>
            <w:vAlign w:val="center"/>
            <w:hideMark/>
          </w:tcPr>
          <w:p w14:paraId="4687D6A2"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ANN</w:t>
            </w:r>
          </w:p>
        </w:tc>
        <w:tc>
          <w:tcPr>
            <w:tcW w:w="2040" w:type="dxa"/>
            <w:vMerge/>
            <w:tcBorders>
              <w:top w:val="nil"/>
              <w:left w:val="nil"/>
              <w:bottom w:val="single" w:sz="4" w:space="0" w:color="000000"/>
              <w:right w:val="nil"/>
            </w:tcBorders>
            <w:vAlign w:val="center"/>
            <w:hideMark/>
          </w:tcPr>
          <w:p w14:paraId="6441D59F" w14:textId="77777777" w:rsidR="006A37F5" w:rsidRPr="006A37F5" w:rsidRDefault="006A37F5" w:rsidP="006A37F5">
            <w:pPr>
              <w:spacing w:after="0" w:line="240" w:lineRule="auto"/>
              <w:jc w:val="left"/>
              <w:rPr>
                <w:rFonts w:ascii="Calibri" w:eastAsia="Times New Roman" w:hAnsi="Calibri" w:cs="Calibri"/>
                <w:color w:val="000000"/>
                <w:kern w:val="0"/>
                <w:szCs w:val="24"/>
                <w:lang w:eastAsia="fr-FR"/>
                <w14:ligatures w14:val="none"/>
              </w:rPr>
            </w:pPr>
          </w:p>
        </w:tc>
        <w:tc>
          <w:tcPr>
            <w:tcW w:w="794" w:type="dxa"/>
            <w:tcBorders>
              <w:top w:val="nil"/>
              <w:left w:val="nil"/>
              <w:bottom w:val="single" w:sz="4" w:space="0" w:color="auto"/>
              <w:right w:val="nil"/>
            </w:tcBorders>
            <w:shd w:val="clear" w:color="auto" w:fill="auto"/>
            <w:noWrap/>
            <w:vAlign w:val="center"/>
            <w:hideMark/>
          </w:tcPr>
          <w:p w14:paraId="4CAD2D9F"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40</w:t>
            </w:r>
          </w:p>
        </w:tc>
        <w:tc>
          <w:tcPr>
            <w:tcW w:w="1046" w:type="dxa"/>
            <w:tcBorders>
              <w:top w:val="nil"/>
              <w:left w:val="nil"/>
              <w:bottom w:val="single" w:sz="4" w:space="0" w:color="auto"/>
              <w:right w:val="nil"/>
            </w:tcBorders>
            <w:shd w:val="clear" w:color="auto" w:fill="auto"/>
            <w:noWrap/>
            <w:vAlign w:val="center"/>
            <w:hideMark/>
          </w:tcPr>
          <w:p w14:paraId="2ABC0614"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6</w:t>
            </w:r>
          </w:p>
        </w:tc>
        <w:tc>
          <w:tcPr>
            <w:tcW w:w="260" w:type="dxa"/>
            <w:tcBorders>
              <w:top w:val="nil"/>
              <w:left w:val="nil"/>
              <w:bottom w:val="single" w:sz="4" w:space="0" w:color="auto"/>
              <w:right w:val="nil"/>
            </w:tcBorders>
            <w:shd w:val="clear" w:color="auto" w:fill="auto"/>
            <w:noWrap/>
            <w:vAlign w:val="center"/>
            <w:hideMark/>
          </w:tcPr>
          <w:p w14:paraId="0A41F487"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 </w:t>
            </w:r>
          </w:p>
        </w:tc>
        <w:tc>
          <w:tcPr>
            <w:tcW w:w="794" w:type="dxa"/>
            <w:tcBorders>
              <w:top w:val="nil"/>
              <w:left w:val="nil"/>
              <w:bottom w:val="single" w:sz="4" w:space="0" w:color="auto"/>
              <w:right w:val="nil"/>
            </w:tcBorders>
            <w:shd w:val="clear" w:color="auto" w:fill="auto"/>
            <w:noWrap/>
            <w:vAlign w:val="center"/>
            <w:hideMark/>
          </w:tcPr>
          <w:p w14:paraId="1F4E888E"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0.38</w:t>
            </w:r>
          </w:p>
        </w:tc>
        <w:tc>
          <w:tcPr>
            <w:tcW w:w="1046" w:type="dxa"/>
            <w:tcBorders>
              <w:top w:val="nil"/>
              <w:left w:val="nil"/>
              <w:bottom w:val="single" w:sz="4" w:space="0" w:color="auto"/>
              <w:right w:val="nil"/>
            </w:tcBorders>
            <w:shd w:val="clear" w:color="auto" w:fill="auto"/>
            <w:noWrap/>
            <w:vAlign w:val="center"/>
            <w:hideMark/>
          </w:tcPr>
          <w:p w14:paraId="22D97B31" w14:textId="77777777" w:rsidR="006A37F5" w:rsidRPr="006A37F5" w:rsidRDefault="006A37F5" w:rsidP="006A37F5">
            <w:pPr>
              <w:spacing w:after="0" w:line="240" w:lineRule="auto"/>
              <w:jc w:val="center"/>
              <w:rPr>
                <w:rFonts w:ascii="Calibri" w:eastAsia="Times New Roman" w:hAnsi="Calibri" w:cs="Calibri"/>
                <w:color w:val="000000"/>
                <w:kern w:val="0"/>
                <w:szCs w:val="24"/>
                <w:lang w:eastAsia="fr-FR"/>
                <w14:ligatures w14:val="none"/>
              </w:rPr>
            </w:pPr>
            <w:r w:rsidRPr="006A37F5">
              <w:rPr>
                <w:rFonts w:ascii="Calibri" w:eastAsia="Times New Roman" w:hAnsi="Calibri" w:cs="Calibri"/>
                <w:color w:val="000000"/>
                <w:kern w:val="0"/>
                <w:szCs w:val="24"/>
                <w:lang w:eastAsia="fr-FR"/>
                <w14:ligatures w14:val="none"/>
              </w:rPr>
              <w:t>2.16</w:t>
            </w:r>
          </w:p>
        </w:tc>
      </w:tr>
    </w:tbl>
    <w:p w14:paraId="7E4F66C2" w14:textId="77777777" w:rsidR="00701B38" w:rsidRPr="00F81BC6" w:rsidRDefault="00701B38" w:rsidP="00812890">
      <w:pPr>
        <w:rPr>
          <w:rFonts w:cs="Times New Roman"/>
        </w:rPr>
        <w:sectPr w:rsidR="00701B38" w:rsidRPr="00F81BC6" w:rsidSect="00537360">
          <w:pgSz w:w="12240" w:h="15840"/>
          <w:pgMar w:top="1417" w:right="1417" w:bottom="1417" w:left="1417" w:header="720" w:footer="720" w:gutter="0"/>
          <w:cols w:space="720"/>
          <w:titlePg/>
          <w:docGrid w:linePitch="360"/>
        </w:sectPr>
      </w:pPr>
    </w:p>
    <w:p w14:paraId="2B60FE62" w14:textId="445C440D" w:rsidR="00F00428" w:rsidRPr="00F81BC6" w:rsidRDefault="00EF46EC" w:rsidP="0037320E">
      <w:pPr>
        <w:rPr>
          <w:rFonts w:cs="Times New Roman"/>
        </w:rPr>
      </w:pPr>
      <w:r w:rsidRPr="00F81BC6">
        <w:rPr>
          <w:rFonts w:cs="Times New Roman"/>
          <w:b/>
          <w:bCs/>
        </w:rPr>
        <w:lastRenderedPageBreak/>
        <w:t>Quatrième de couverture</w:t>
      </w:r>
      <w:r w:rsidR="00B233A8" w:rsidRPr="00F81BC6">
        <w:rPr>
          <w:rFonts w:cs="Times New Roman"/>
          <w:b/>
          <w:bCs/>
        </w:rPr>
        <w:t xml:space="preserve"> (</w:t>
      </w:r>
      <w:r w:rsidR="00B233A8" w:rsidRPr="00F81BC6">
        <w:rPr>
          <w:rFonts w:cs="Times New Roman"/>
        </w:rPr>
        <w:t>résumé en Anglais en Français</w:t>
      </w:r>
      <w:r w:rsidR="009C644A" w:rsidRPr="00F81BC6">
        <w:rPr>
          <w:rFonts w:cs="Times New Roman"/>
        </w:rPr>
        <w:t xml:space="preserve">, mots </w:t>
      </w:r>
      <w:proofErr w:type="gramStart"/>
      <w:r w:rsidR="009C644A" w:rsidRPr="00F81BC6">
        <w:rPr>
          <w:rFonts w:cs="Times New Roman"/>
        </w:rPr>
        <w:t>clés,…</w:t>
      </w:r>
      <w:proofErr w:type="gramEnd"/>
      <w:r w:rsidR="00B233A8" w:rsidRPr="00F81BC6">
        <w:rPr>
          <w:rFonts w:cs="Times New Roman"/>
        </w:rPr>
        <w:t>)</w:t>
      </w:r>
    </w:p>
    <w:p w14:paraId="0A96A0DA" w14:textId="77777777" w:rsidR="00701B38" w:rsidRPr="00F81BC6" w:rsidRDefault="00701B38" w:rsidP="0037320E">
      <w:pPr>
        <w:rPr>
          <w:rFonts w:cs="Times New Roman"/>
          <w:b/>
          <w:bCs/>
          <w:szCs w:val="24"/>
        </w:rPr>
        <w:sectPr w:rsidR="00701B38" w:rsidRPr="00F81BC6" w:rsidSect="00537360">
          <w:pgSz w:w="12240" w:h="15840"/>
          <w:pgMar w:top="1417" w:right="1417" w:bottom="1417" w:left="1417" w:header="720" w:footer="720" w:gutter="0"/>
          <w:cols w:space="720"/>
          <w:titlePg/>
          <w:docGrid w:linePitch="360"/>
        </w:sectPr>
      </w:pPr>
    </w:p>
    <w:p w14:paraId="34EE0A40" w14:textId="3D386A3A" w:rsidR="003E2C67" w:rsidRPr="005E32AC" w:rsidRDefault="00400915" w:rsidP="005E32AC">
      <w:pPr>
        <w:rPr>
          <w:rFonts w:cs="Times New Roman"/>
          <w:i/>
          <w:iCs/>
        </w:rPr>
      </w:pPr>
      <w:r w:rsidRPr="00F81BC6">
        <w:rPr>
          <w:rFonts w:cs="Times New Roman"/>
          <w:i/>
          <w:iCs/>
        </w:rPr>
        <w:lastRenderedPageBreak/>
        <w:t xml:space="preserve"> </w:t>
      </w:r>
    </w:p>
    <w:p w14:paraId="3B2821B1" w14:textId="77777777" w:rsidR="00231FBC" w:rsidRPr="005E32AC" w:rsidRDefault="00231FBC">
      <w:pPr>
        <w:rPr>
          <w:rFonts w:cs="Times New Roman"/>
          <w:i/>
          <w:iCs/>
        </w:rPr>
      </w:pPr>
    </w:p>
    <w:sectPr w:rsidR="00231FBC" w:rsidRPr="005E32AC" w:rsidSect="00537360">
      <w:pgSz w:w="12240" w:h="15840"/>
      <w:pgMar w:top="1417" w:right="1417" w:bottom="1417" w:left="1417"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evin Hoeffner" w:date="2024-05-06T11:59:00Z" w:initials="KH">
    <w:p w14:paraId="21D423E8" w14:textId="29524DB4" w:rsidR="00F727EF" w:rsidRDefault="00F727EF">
      <w:pPr>
        <w:pStyle w:val="CommentText"/>
      </w:pPr>
      <w:r>
        <w:rPr>
          <w:rStyle w:val="CommentReference"/>
        </w:rPr>
        <w:annotationRef/>
      </w:r>
      <w:r>
        <w:t>Je n’ai pas accès à ta biblio donc je ne peux pas vérifier mais il me semble que ces ref ne sont pas adaptées…</w:t>
      </w:r>
    </w:p>
  </w:comment>
  <w:comment w:id="1" w:author="Abdourahmane DIALLO" w:date="2024-05-18T19:03:00Z" w:initials="AD">
    <w:p w14:paraId="3B735F33" w14:textId="77777777" w:rsidR="002E096F" w:rsidRDefault="003A7D54" w:rsidP="002E096F">
      <w:pPr>
        <w:pStyle w:val="CommentText"/>
        <w:jc w:val="left"/>
      </w:pPr>
      <w:r>
        <w:rPr>
          <w:rStyle w:val="CommentReference"/>
        </w:rPr>
        <w:annotationRef/>
      </w:r>
      <w:r w:rsidR="002E096F">
        <w:t xml:space="preserve">J’ai ajouter Edwards &amp; Arancon 2022(https://doi.org/10.1007/978-0-387-74943-3). </w:t>
      </w:r>
    </w:p>
    <w:p w14:paraId="54180B8E" w14:textId="77777777" w:rsidR="002E096F" w:rsidRDefault="002E096F" w:rsidP="002E096F">
      <w:pPr>
        <w:pStyle w:val="CommentText"/>
        <w:jc w:val="left"/>
      </w:pPr>
      <w:r>
        <w:t xml:space="preserve">Les autres en parle aussi: </w:t>
      </w:r>
    </w:p>
    <w:p w14:paraId="3980333C" w14:textId="77777777" w:rsidR="002E096F" w:rsidRDefault="002E096F" w:rsidP="002E096F">
      <w:pPr>
        <w:pStyle w:val="CommentText"/>
        <w:jc w:val="left"/>
      </w:pPr>
      <w:r>
        <w:t xml:space="preserve">Sharma = </w:t>
      </w:r>
      <w:hyperlink r:id="rId1" w:history="1">
        <w:r w:rsidRPr="00E75451">
          <w:rPr>
            <w:rStyle w:val="Hyperlink"/>
          </w:rPr>
          <w:t>https://www.jstor.org/stable/26494167</w:t>
        </w:r>
      </w:hyperlink>
    </w:p>
    <w:p w14:paraId="063A46D0" w14:textId="77777777" w:rsidR="002E096F" w:rsidRDefault="002E096F" w:rsidP="002E096F">
      <w:pPr>
        <w:pStyle w:val="CommentText"/>
        <w:jc w:val="left"/>
      </w:pPr>
      <w:r>
        <w:t xml:space="preserve"> et </w:t>
      </w:r>
    </w:p>
    <w:p w14:paraId="43E6B223" w14:textId="77777777" w:rsidR="002E096F" w:rsidRDefault="002E096F" w:rsidP="002E096F">
      <w:pPr>
        <w:pStyle w:val="CommentText"/>
        <w:jc w:val="left"/>
      </w:pPr>
      <w:r>
        <w:t xml:space="preserve">Schon = </w:t>
      </w:r>
      <w:hyperlink r:id="rId2" w:anchor="bib0090" w:history="1">
        <w:r w:rsidRPr="00E75451">
          <w:rPr>
            <w:rStyle w:val="Hyperlink"/>
          </w:rPr>
          <w:t>https://www.sciencedirect.com/science/article/pii/S003140561730046X#bib0090</w:t>
        </w:r>
      </w:hyperlink>
    </w:p>
  </w:comment>
  <w:comment w:id="2" w:author="Abdourahmane DIALLO" w:date="2024-05-18T19:05:00Z" w:initials="AD">
    <w:p w14:paraId="3883FD14" w14:textId="20ACA8A0" w:rsidR="00A339F9" w:rsidRDefault="00A339F9" w:rsidP="00A339F9">
      <w:pPr>
        <w:pStyle w:val="CommentText"/>
        <w:jc w:val="left"/>
      </w:pPr>
      <w:r>
        <w:rPr>
          <w:rStyle w:val="CommentReference"/>
        </w:rPr>
        <w:annotationRef/>
      </w:r>
      <w:r>
        <w:rPr>
          <w:lang w:val="en-US"/>
        </w:rPr>
        <w:t>J’ai ajouter aussi la biblio mais j’ai pas encore fini la mise en forme pour le moment.</w:t>
      </w:r>
    </w:p>
  </w:comment>
  <w:comment w:id="3" w:author="Kevin Hoeffner" w:date="2024-05-06T12:02:00Z" w:initials="KH">
    <w:p w14:paraId="0AD303F1" w14:textId="77777777" w:rsidR="00F727EF" w:rsidRDefault="00F727EF" w:rsidP="008C20DD">
      <w:pPr>
        <w:spacing w:line="240" w:lineRule="auto"/>
        <w:ind w:hanging="480"/>
        <w:jc w:val="left"/>
      </w:pPr>
      <w:r>
        <w:rPr>
          <w:rStyle w:val="CommentReference"/>
        </w:rPr>
        <w:annotationRef/>
      </w:r>
      <w:r>
        <w:t>Idem pas sur que les ref soient adaptées…</w:t>
      </w:r>
    </w:p>
    <w:p w14:paraId="04A92FA0" w14:textId="2162AC35" w:rsidR="00F727EF" w:rsidRPr="008C20DD" w:rsidRDefault="00F727EF" w:rsidP="008C20DD">
      <w:pPr>
        <w:spacing w:line="240" w:lineRule="auto"/>
        <w:ind w:left="-480"/>
        <w:jc w:val="left"/>
        <w:rPr>
          <w:rFonts w:eastAsia="Times New Roman" w:cs="Times New Roman"/>
          <w:kern w:val="0"/>
          <w:szCs w:val="24"/>
          <w:lang w:val="en-US"/>
          <w14:ligatures w14:val="none"/>
        </w:rPr>
      </w:pPr>
      <w:r w:rsidRPr="008C20DD">
        <w:t xml:space="preserve">van Groenigen, J.W., Lubbers, I.M., Vos, H.M.J., Brown, G.G., De Deyn, G.B., van Groenigen, K.J., 2014. </w:t>
      </w:r>
      <w:r w:rsidRPr="008C20DD">
        <w:rPr>
          <w:lang w:val="en-US"/>
        </w:rPr>
        <w:t>Earthworms increase plant production: a meta-analysis. Sci. Rep. 4.</w:t>
      </w:r>
      <w:r w:rsidRPr="008C20DD">
        <w:rPr>
          <w:lang w:val="en-US"/>
        </w:rPr>
        <w:br/>
      </w:r>
    </w:p>
    <w:p w14:paraId="315F480A" w14:textId="77777777" w:rsidR="00F727EF" w:rsidRDefault="00F727EF">
      <w:pPr>
        <w:pStyle w:val="CommentText"/>
        <w:rPr>
          <w:lang w:val="en-US"/>
        </w:rPr>
      </w:pPr>
    </w:p>
    <w:p w14:paraId="6C59E6C7" w14:textId="786C20CB" w:rsidR="00F727EF" w:rsidRPr="008C20DD" w:rsidRDefault="00F727EF">
      <w:pPr>
        <w:pStyle w:val="CommentText"/>
      </w:pPr>
      <w:r w:rsidRPr="008C20DD">
        <w:t>Dans cette ref on p</w:t>
      </w:r>
      <w:r>
        <w:t>eut voir que la composition des com vdt influence la croissance des plantes…</w:t>
      </w:r>
    </w:p>
  </w:comment>
  <w:comment w:id="4" w:author="Abdourahmane DIALLO" w:date="2024-05-18T19:22:00Z" w:initials="AD">
    <w:p w14:paraId="18794A05" w14:textId="77777777" w:rsidR="00524CC0" w:rsidRDefault="00524CC0" w:rsidP="00524CC0">
      <w:pPr>
        <w:pStyle w:val="CommentText"/>
        <w:jc w:val="left"/>
      </w:pPr>
      <w:r>
        <w:rPr>
          <w:rStyle w:val="CommentReference"/>
        </w:rPr>
        <w:annotationRef/>
      </w:r>
      <w:r>
        <w:rPr>
          <w:lang w:val="en-US"/>
        </w:rPr>
        <w:t>J’ai ajouter les liens de ces ref dans la biblio et ils sont adapté pour montrer les effets de ma perte de la biodiversité...</w:t>
      </w:r>
    </w:p>
  </w:comment>
  <w:comment w:id="5" w:author="Kevin Hoeffner" w:date="2024-05-06T14:39:00Z" w:initials="KH">
    <w:p w14:paraId="090E38CB" w14:textId="5B3BEF49" w:rsidR="003B50FD" w:rsidRDefault="003B50FD">
      <w:pPr>
        <w:pStyle w:val="CommentText"/>
      </w:pPr>
      <w:r>
        <w:rPr>
          <w:rStyle w:val="CommentReference"/>
        </w:rPr>
        <w:annotationRef/>
      </w:r>
      <w:r w:rsidRPr="003B50FD">
        <w:t>Je trouve qu’on ne c</w:t>
      </w:r>
      <w:r>
        <w:t>omprend pas vraiment pourquoi c’est important de comparer plusieurs algorithmes ?</w:t>
      </w:r>
      <w:r>
        <w:br/>
        <w:t xml:space="preserve">Mathématiquement, qu’elles sont les limites des GLM(ER) ? </w:t>
      </w:r>
    </w:p>
    <w:p w14:paraId="3AA8258B" w14:textId="0D938DA2" w:rsidR="003B50FD" w:rsidRPr="003B50FD" w:rsidRDefault="003B50FD">
      <w:pPr>
        <w:pStyle w:val="CommentText"/>
      </w:pPr>
      <w:r>
        <w:t>De plus on ne sait pas à quoi tu fais références quand tu parles de plusieurs algorithmes ? C’est quoi leurs intérêts ?</w:t>
      </w:r>
    </w:p>
  </w:comment>
  <w:comment w:id="6" w:author="Abdourahmane DIALLO" w:date="2024-05-18T19:34:00Z" w:initials="AD">
    <w:p w14:paraId="5D80F8FC" w14:textId="77777777" w:rsidR="00232F2A" w:rsidRDefault="00656A9F" w:rsidP="00232F2A">
      <w:pPr>
        <w:pStyle w:val="CommentText"/>
        <w:jc w:val="left"/>
      </w:pPr>
      <w:r>
        <w:rPr>
          <w:rStyle w:val="CommentReference"/>
        </w:rPr>
        <w:annotationRef/>
      </w:r>
      <w:r w:rsidR="00232F2A">
        <w:t>L’approche comparaison des algor permet de :</w:t>
      </w:r>
    </w:p>
    <w:p w14:paraId="37DCB0BE" w14:textId="77777777" w:rsidR="00232F2A" w:rsidRDefault="00232F2A" w:rsidP="00232F2A">
      <w:pPr>
        <w:pStyle w:val="CommentText"/>
        <w:ind w:left="300"/>
        <w:jc w:val="left"/>
      </w:pPr>
      <w:r>
        <w:rPr>
          <w:color w:val="0D0D0D"/>
          <w:highlight w:val="white"/>
        </w:rPr>
        <w:t xml:space="preserve"> réduire l'incertitude associée aux prédictions des modèles.</w:t>
      </w:r>
    </w:p>
    <w:p w14:paraId="287530A8" w14:textId="77777777" w:rsidR="00232F2A" w:rsidRDefault="00232F2A" w:rsidP="00232F2A">
      <w:pPr>
        <w:pStyle w:val="CommentText"/>
        <w:ind w:left="300"/>
        <w:jc w:val="left"/>
      </w:pPr>
      <w:r>
        <w:rPr>
          <w:color w:val="0D0D0D"/>
          <w:highlight w:val="white"/>
        </w:rPr>
        <w:t xml:space="preserve"> d'obtenir des résultats plus robustes et fiables, en tenant compte des forces et des faiblesses de chaque algo</w:t>
      </w:r>
    </w:p>
    <w:p w14:paraId="2BF8DC99" w14:textId="77777777" w:rsidR="00232F2A" w:rsidRDefault="00232F2A" w:rsidP="00232F2A">
      <w:pPr>
        <w:pStyle w:val="CommentText"/>
        <w:ind w:left="300"/>
        <w:jc w:val="left"/>
      </w:pPr>
      <w:r>
        <w:rPr>
          <w:color w:val="0D0D0D"/>
          <w:highlight w:val="white"/>
        </w:rPr>
        <w:t>Trouver le best algo pour chaque paramètres des vdt</w:t>
      </w:r>
      <w:r>
        <w:t xml:space="preserve"> </w:t>
      </w:r>
    </w:p>
  </w:comment>
  <w:comment w:id="7" w:author="Abdourahmane DIALLO" w:date="2024-05-03T12:23:00Z" w:initials="AD">
    <w:p w14:paraId="09435385" w14:textId="77777777" w:rsidR="00F727EF" w:rsidRDefault="00F727EF" w:rsidP="00B12632">
      <w:pPr>
        <w:pStyle w:val="CommentText"/>
        <w:jc w:val="left"/>
      </w:pPr>
      <w:r>
        <w:rPr>
          <w:rStyle w:val="CommentReference"/>
        </w:rPr>
        <w:annotationRef/>
      </w:r>
      <w:r w:rsidRPr="0016041B">
        <w:t>A suivre !</w:t>
      </w:r>
    </w:p>
  </w:comment>
  <w:comment w:id="8" w:author="Abdourahmane DIALLO" w:date="2024-05-20T14:00:00Z" w:initials="AD">
    <w:p w14:paraId="43508097" w14:textId="77777777" w:rsidR="00BB0D16" w:rsidRDefault="00BB0D16" w:rsidP="00BB0D16">
      <w:pPr>
        <w:pStyle w:val="CommentText"/>
        <w:jc w:val="left"/>
      </w:pPr>
      <w:r>
        <w:rPr>
          <w:rStyle w:val="CommentReference"/>
        </w:rPr>
        <w:annotationRef/>
      </w:r>
      <w:r>
        <w:rPr>
          <w:lang w:val="en-US"/>
        </w:rPr>
        <w:t>A suivre!</w:t>
      </w:r>
    </w:p>
  </w:comment>
  <w:comment w:id="9" w:author="Abdourahmane DIALLO" w:date="2024-05-16T12:25:00Z" w:initials="AD">
    <w:p w14:paraId="3512E359" w14:textId="77777777" w:rsidR="00B106DD" w:rsidRDefault="00B106DD" w:rsidP="00B106DD">
      <w:pPr>
        <w:pStyle w:val="CommentText"/>
        <w:jc w:val="left"/>
      </w:pPr>
      <w:r>
        <w:rPr>
          <w:rStyle w:val="CommentReference"/>
        </w:rPr>
        <w:annotationRef/>
      </w:r>
      <w:r>
        <w:rPr>
          <w:lang w:val="en-US"/>
        </w:rPr>
        <w:t>Peut être remplacer par sources</w:t>
      </w:r>
    </w:p>
  </w:comment>
  <w:comment w:id="18" w:author="Abdourahmane DIALLO" w:date="2024-05-20T19:14:00Z" w:initials="AD">
    <w:p w14:paraId="7D60F547" w14:textId="77777777" w:rsidR="0049760C" w:rsidRDefault="0049760C" w:rsidP="0049760C">
      <w:pPr>
        <w:pStyle w:val="CommentText"/>
        <w:jc w:val="left"/>
      </w:pPr>
      <w:r>
        <w:rPr>
          <w:rStyle w:val="CommentReference"/>
        </w:rPr>
        <w:annotationRef/>
      </w:r>
      <w:r>
        <w:rPr>
          <w:lang w:val="en-US"/>
        </w:rPr>
        <w:t>Peut être séparer en trois sous figs.</w:t>
      </w:r>
    </w:p>
  </w:comment>
  <w:comment w:id="19" w:author="Abdourahmane DIALLO" w:date="2024-05-20T19:15:00Z" w:initials="AD">
    <w:p w14:paraId="679FD805" w14:textId="77777777" w:rsidR="008E7010" w:rsidRDefault="008E7010" w:rsidP="008E7010">
      <w:pPr>
        <w:pStyle w:val="CommentText"/>
        <w:jc w:val="left"/>
      </w:pPr>
      <w:r>
        <w:rPr>
          <w:rStyle w:val="CommentReference"/>
        </w:rPr>
        <w:annotationRef/>
      </w:r>
      <w:r>
        <w:rPr>
          <w:lang w:val="en-US"/>
        </w:rPr>
        <w:t>Peut être mettre quelques fig en annexe</w:t>
      </w:r>
    </w:p>
  </w:comment>
  <w:comment w:id="29" w:author="Abdourahmane DIALLO" w:date="2024-05-20T17:54:00Z" w:initials="AD">
    <w:p w14:paraId="34F90C5D" w14:textId="29B70887" w:rsidR="006A34F4" w:rsidRDefault="006A34F4" w:rsidP="006A34F4">
      <w:pPr>
        <w:pStyle w:val="CommentText"/>
        <w:jc w:val="left"/>
      </w:pPr>
      <w:r>
        <w:rPr>
          <w:rStyle w:val="CommentReference"/>
        </w:rPr>
        <w:annotationRef/>
      </w:r>
      <w:r>
        <w:rPr>
          <w:lang w:val="en-US"/>
        </w:rPr>
        <w:t>A suiv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1D423E8" w15:done="1"/>
  <w15:commentEx w15:paraId="43E6B223" w15:paraIdParent="21D423E8" w15:done="1"/>
  <w15:commentEx w15:paraId="3883FD14" w15:paraIdParent="21D423E8" w15:done="1"/>
  <w15:commentEx w15:paraId="6C59E6C7" w15:done="1"/>
  <w15:commentEx w15:paraId="18794A05" w15:paraIdParent="6C59E6C7" w15:done="1"/>
  <w15:commentEx w15:paraId="3AA8258B" w15:done="1"/>
  <w15:commentEx w15:paraId="2BF8DC99" w15:paraIdParent="3AA8258B" w15:done="1"/>
  <w15:commentEx w15:paraId="09435385" w15:done="0"/>
  <w15:commentEx w15:paraId="43508097" w15:done="0"/>
  <w15:commentEx w15:paraId="3512E359" w15:done="0"/>
  <w15:commentEx w15:paraId="7D60F547" w15:done="0"/>
  <w15:commentEx w15:paraId="679FD805" w15:done="0"/>
  <w15:commentEx w15:paraId="34F90C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CB54E3" w16cex:dateUtc="2024-05-18T17:03:00Z"/>
  <w16cex:commentExtensible w16cex:durableId="04D21F5A" w16cex:dateUtc="2024-05-18T17:05:00Z"/>
  <w16cex:commentExtensible w16cex:durableId="4DD418C8" w16cex:dateUtc="2024-05-18T17:22:00Z"/>
  <w16cex:commentExtensible w16cex:durableId="62C8567C" w16cex:dateUtc="2024-05-18T17:34:00Z"/>
  <w16cex:commentExtensible w16cex:durableId="303377B3" w16cex:dateUtc="2024-05-03T10:23:00Z"/>
  <w16cex:commentExtensible w16cex:durableId="1A415F0E" w16cex:dateUtc="2024-05-20T12:00:00Z"/>
  <w16cex:commentExtensible w16cex:durableId="3C774A9C" w16cex:dateUtc="2024-05-16T10:25:00Z"/>
  <w16cex:commentExtensible w16cex:durableId="02C726DC" w16cex:dateUtc="2024-05-20T17:14:00Z"/>
  <w16cex:commentExtensible w16cex:durableId="31FD5C5E" w16cex:dateUtc="2024-05-20T17:15:00Z"/>
  <w16cex:commentExtensible w16cex:durableId="1C5D5E3B" w16cex:dateUtc="2024-05-20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1D423E8" w16cid:durableId="29E34487"/>
  <w16cid:commentId w16cid:paraId="43E6B223" w16cid:durableId="34CB54E3"/>
  <w16cid:commentId w16cid:paraId="3883FD14" w16cid:durableId="04D21F5A"/>
  <w16cid:commentId w16cid:paraId="6C59E6C7" w16cid:durableId="29E34544"/>
  <w16cid:commentId w16cid:paraId="18794A05" w16cid:durableId="4DD418C8"/>
  <w16cid:commentId w16cid:paraId="3AA8258B" w16cid:durableId="29E36A33"/>
  <w16cid:commentId w16cid:paraId="2BF8DC99" w16cid:durableId="62C8567C"/>
  <w16cid:commentId w16cid:paraId="09435385" w16cid:durableId="303377B3"/>
  <w16cid:commentId w16cid:paraId="43508097" w16cid:durableId="1A415F0E"/>
  <w16cid:commentId w16cid:paraId="3512E359" w16cid:durableId="3C774A9C"/>
  <w16cid:commentId w16cid:paraId="7D60F547" w16cid:durableId="02C726DC"/>
  <w16cid:commentId w16cid:paraId="679FD805" w16cid:durableId="31FD5C5E"/>
  <w16cid:commentId w16cid:paraId="34F90C5D" w16cid:durableId="1C5D5E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1AF29C" w14:textId="77777777" w:rsidR="003E5CCA" w:rsidRPr="00A02FFE" w:rsidRDefault="003E5CCA" w:rsidP="0075626B">
      <w:pPr>
        <w:spacing w:after="0" w:line="240" w:lineRule="auto"/>
      </w:pPr>
      <w:r w:rsidRPr="00A02FFE">
        <w:separator/>
      </w:r>
    </w:p>
  </w:endnote>
  <w:endnote w:type="continuationSeparator" w:id="0">
    <w:p w14:paraId="6A4F8963" w14:textId="77777777" w:rsidR="003E5CCA" w:rsidRPr="00A02FFE" w:rsidRDefault="003E5CCA" w:rsidP="0075626B">
      <w:pPr>
        <w:spacing w:after="0" w:line="240" w:lineRule="auto"/>
      </w:pPr>
      <w:r w:rsidRPr="00A02FFE">
        <w:continuationSeparator/>
      </w:r>
    </w:p>
  </w:endnote>
  <w:endnote w:type="continuationNotice" w:id="1">
    <w:p w14:paraId="78CBA8FF" w14:textId="77777777" w:rsidR="003E5CCA" w:rsidRPr="00A02FFE" w:rsidRDefault="003E5C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4521258"/>
      <w:docPartObj>
        <w:docPartGallery w:val="Page Numbers (Bottom of Page)"/>
        <w:docPartUnique/>
      </w:docPartObj>
    </w:sdtPr>
    <w:sdtEndPr/>
    <w:sdtContent>
      <w:p w14:paraId="5E0AE170" w14:textId="5F60A1C8" w:rsidR="00F727EF" w:rsidRPr="00A02FFE" w:rsidRDefault="00F727EF">
        <w:pPr>
          <w:pStyle w:val="Footer"/>
          <w:jc w:val="right"/>
        </w:pPr>
        <w:r w:rsidRPr="00A02FFE">
          <w:fldChar w:fldCharType="begin"/>
        </w:r>
        <w:r w:rsidRPr="00A02FFE">
          <w:instrText>PAGE   \* MERGEFORMAT</w:instrText>
        </w:r>
        <w:r w:rsidRPr="00A02FFE">
          <w:fldChar w:fldCharType="separate"/>
        </w:r>
        <w:r w:rsidRPr="00A02FFE">
          <w:t>2</w:t>
        </w:r>
        <w:r w:rsidRPr="00A02FFE">
          <w:fldChar w:fldCharType="end"/>
        </w:r>
      </w:p>
    </w:sdtContent>
  </w:sdt>
  <w:p w14:paraId="67A31A33" w14:textId="77777777" w:rsidR="00F727EF" w:rsidRPr="00A02FFE" w:rsidRDefault="00F727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5239358"/>
      <w:docPartObj>
        <w:docPartGallery w:val="Page Numbers (Bottom of Page)"/>
        <w:docPartUnique/>
      </w:docPartObj>
    </w:sdtPr>
    <w:sdtEndPr/>
    <w:sdtContent>
      <w:p w14:paraId="1D02DB33" w14:textId="6A8437D0" w:rsidR="00F727EF" w:rsidRDefault="00F727EF">
        <w:pPr>
          <w:pStyle w:val="Footer"/>
          <w:jc w:val="right"/>
        </w:pPr>
        <w:r>
          <w:fldChar w:fldCharType="begin"/>
        </w:r>
        <w:r>
          <w:instrText>PAGE   \* MERGEFORMAT</w:instrText>
        </w:r>
        <w:r>
          <w:fldChar w:fldCharType="separate"/>
        </w:r>
        <w:r>
          <w:t>2</w:t>
        </w:r>
        <w:r>
          <w:fldChar w:fldCharType="end"/>
        </w:r>
      </w:p>
    </w:sdtContent>
  </w:sdt>
  <w:p w14:paraId="7EC47A23" w14:textId="77777777" w:rsidR="00F727EF" w:rsidRPr="00A02FFE" w:rsidRDefault="00F727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0868966"/>
      <w:docPartObj>
        <w:docPartGallery w:val="Page Numbers (Bottom of Page)"/>
        <w:docPartUnique/>
      </w:docPartObj>
    </w:sdtPr>
    <w:sdtEndPr/>
    <w:sdtContent>
      <w:p w14:paraId="1F9F6267" w14:textId="69B7AEFB" w:rsidR="00F727EF" w:rsidRDefault="00F727EF">
        <w:pPr>
          <w:pStyle w:val="Footer"/>
          <w:jc w:val="right"/>
        </w:pPr>
        <w:r>
          <w:fldChar w:fldCharType="begin"/>
        </w:r>
        <w:r>
          <w:instrText>PAGE   \* MERGEFORMAT</w:instrText>
        </w:r>
        <w:r>
          <w:fldChar w:fldCharType="separate"/>
        </w:r>
        <w:r>
          <w:t>2</w:t>
        </w:r>
        <w:r>
          <w:fldChar w:fldCharType="end"/>
        </w:r>
      </w:p>
    </w:sdtContent>
  </w:sdt>
  <w:p w14:paraId="07E19F60" w14:textId="77777777" w:rsidR="00F727EF" w:rsidRDefault="00F727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8E31BB" w14:textId="77777777" w:rsidR="003E5CCA" w:rsidRPr="00A02FFE" w:rsidRDefault="003E5CCA" w:rsidP="0075626B">
      <w:pPr>
        <w:spacing w:after="0" w:line="240" w:lineRule="auto"/>
      </w:pPr>
      <w:r w:rsidRPr="00A02FFE">
        <w:separator/>
      </w:r>
    </w:p>
  </w:footnote>
  <w:footnote w:type="continuationSeparator" w:id="0">
    <w:p w14:paraId="79748FBB" w14:textId="77777777" w:rsidR="003E5CCA" w:rsidRPr="00A02FFE" w:rsidRDefault="003E5CCA" w:rsidP="0075626B">
      <w:pPr>
        <w:spacing w:after="0" w:line="240" w:lineRule="auto"/>
      </w:pPr>
      <w:r w:rsidRPr="00A02FFE">
        <w:continuationSeparator/>
      </w:r>
    </w:p>
  </w:footnote>
  <w:footnote w:type="continuationNotice" w:id="1">
    <w:p w14:paraId="2842B223" w14:textId="77777777" w:rsidR="003E5CCA" w:rsidRPr="00A02FFE" w:rsidRDefault="003E5CC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2D56025"/>
    <w:multiLevelType w:val="multilevel"/>
    <w:tmpl w:val="890C2EE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4770693"/>
    <w:multiLevelType w:val="multilevel"/>
    <w:tmpl w:val="E786C67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7527D05"/>
    <w:multiLevelType w:val="hybridMultilevel"/>
    <w:tmpl w:val="3CBAF842"/>
    <w:lvl w:ilvl="0" w:tplc="BEAA333E">
      <w:numFmt w:val="bullet"/>
      <w:lvlText w:val=""/>
      <w:lvlJc w:val="left"/>
      <w:pPr>
        <w:ind w:left="1440"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7B652C3"/>
    <w:multiLevelType w:val="hybridMultilevel"/>
    <w:tmpl w:val="AE6CE832"/>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C931B7"/>
    <w:multiLevelType w:val="hybridMultilevel"/>
    <w:tmpl w:val="F99C8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B5374"/>
    <w:multiLevelType w:val="multilevel"/>
    <w:tmpl w:val="4C328E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BCD3550"/>
    <w:multiLevelType w:val="hybridMultilevel"/>
    <w:tmpl w:val="49AA90B2"/>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72376FA"/>
    <w:multiLevelType w:val="hybridMultilevel"/>
    <w:tmpl w:val="2EF85C56"/>
    <w:lvl w:ilvl="0" w:tplc="F4562AEE">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10" w15:restartNumberingAfterBreak="0">
    <w:nsid w:val="40194296"/>
    <w:multiLevelType w:val="hybridMultilevel"/>
    <w:tmpl w:val="48C0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12"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13" w15:restartNumberingAfterBreak="0">
    <w:nsid w:val="478278F6"/>
    <w:multiLevelType w:val="multilevel"/>
    <w:tmpl w:val="8B363B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6F35EFB"/>
    <w:multiLevelType w:val="hybridMultilevel"/>
    <w:tmpl w:val="2A52E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6E3FDD"/>
    <w:multiLevelType w:val="hybridMultilevel"/>
    <w:tmpl w:val="5848265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DAC3820">
      <w:start w:val="19"/>
      <w:numFmt w:val="bullet"/>
      <w:lvlText w:val=""/>
      <w:lvlJc w:val="left"/>
      <w:pPr>
        <w:ind w:left="2160" w:hanging="360"/>
      </w:pPr>
      <w:rPr>
        <w:rFonts w:ascii="Wingdings" w:eastAsiaTheme="minorHAnsi" w:hAnsi="Wingdings" w:cstheme="minorHAns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28542C"/>
    <w:multiLevelType w:val="hybridMultilevel"/>
    <w:tmpl w:val="563E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291828"/>
    <w:multiLevelType w:val="multilevel"/>
    <w:tmpl w:val="518CDF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E172C43"/>
    <w:multiLevelType w:val="hybridMultilevel"/>
    <w:tmpl w:val="B246C688"/>
    <w:lvl w:ilvl="0" w:tplc="669833D4">
      <w:numFmt w:val="bullet"/>
      <w:lvlText w:val=""/>
      <w:lvlJc w:val="left"/>
      <w:pPr>
        <w:ind w:left="356"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19" w15:restartNumberingAfterBreak="0">
    <w:nsid w:val="6F170B2A"/>
    <w:multiLevelType w:val="hybridMultilevel"/>
    <w:tmpl w:val="E444C9D6"/>
    <w:lvl w:ilvl="0" w:tplc="EF02B838">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21" w15:restartNumberingAfterBreak="0">
    <w:nsid w:val="713C6BF1"/>
    <w:multiLevelType w:val="hybridMultilevel"/>
    <w:tmpl w:val="A3F22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57550E3"/>
    <w:multiLevelType w:val="hybridMultilevel"/>
    <w:tmpl w:val="5E5699EA"/>
    <w:lvl w:ilvl="0" w:tplc="07104668">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956393C"/>
    <w:multiLevelType w:val="hybridMultilevel"/>
    <w:tmpl w:val="05004454"/>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75049643">
    <w:abstractNumId w:val="9"/>
  </w:num>
  <w:num w:numId="2" w16cid:durableId="1589079328">
    <w:abstractNumId w:val="0"/>
  </w:num>
  <w:num w:numId="3" w16cid:durableId="1459449757">
    <w:abstractNumId w:val="12"/>
  </w:num>
  <w:num w:numId="4" w16cid:durableId="1848057551">
    <w:abstractNumId w:val="20"/>
  </w:num>
  <w:num w:numId="5" w16cid:durableId="1711303597">
    <w:abstractNumId w:val="11"/>
  </w:num>
  <w:num w:numId="6" w16cid:durableId="808132578">
    <w:abstractNumId w:val="24"/>
  </w:num>
  <w:num w:numId="7" w16cid:durableId="928125084">
    <w:abstractNumId w:val="16"/>
  </w:num>
  <w:num w:numId="8" w16cid:durableId="585193695">
    <w:abstractNumId w:val="15"/>
  </w:num>
  <w:num w:numId="9" w16cid:durableId="93668812">
    <w:abstractNumId w:val="10"/>
  </w:num>
  <w:num w:numId="10" w16cid:durableId="1619606434">
    <w:abstractNumId w:val="14"/>
  </w:num>
  <w:num w:numId="11" w16cid:durableId="1656907642">
    <w:abstractNumId w:val="5"/>
  </w:num>
  <w:num w:numId="12" w16cid:durableId="968364732">
    <w:abstractNumId w:val="21"/>
  </w:num>
  <w:num w:numId="13" w16cid:durableId="145049184">
    <w:abstractNumId w:val="18"/>
  </w:num>
  <w:num w:numId="14" w16cid:durableId="2108767325">
    <w:abstractNumId w:val="3"/>
  </w:num>
  <w:num w:numId="15" w16cid:durableId="139659061">
    <w:abstractNumId w:val="22"/>
  </w:num>
  <w:num w:numId="16" w16cid:durableId="1365789061">
    <w:abstractNumId w:val="17"/>
  </w:num>
  <w:num w:numId="17" w16cid:durableId="2139950063">
    <w:abstractNumId w:val="2"/>
  </w:num>
  <w:num w:numId="18" w16cid:durableId="1217089373">
    <w:abstractNumId w:val="1"/>
  </w:num>
  <w:num w:numId="19" w16cid:durableId="1062368207">
    <w:abstractNumId w:val="6"/>
  </w:num>
  <w:num w:numId="20" w16cid:durableId="874386128">
    <w:abstractNumId w:val="19"/>
  </w:num>
  <w:num w:numId="21" w16cid:durableId="614871177">
    <w:abstractNumId w:val="6"/>
    <w:lvlOverride w:ilvl="0">
      <w:startOverride w:val="1"/>
    </w:lvlOverride>
  </w:num>
  <w:num w:numId="22" w16cid:durableId="1124542659">
    <w:abstractNumId w:val="13"/>
  </w:num>
  <w:num w:numId="23" w16cid:durableId="15955569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928807070">
    <w:abstractNumId w:val="23"/>
  </w:num>
  <w:num w:numId="25" w16cid:durableId="1759910439">
    <w:abstractNumId w:val="7"/>
  </w:num>
  <w:num w:numId="26" w16cid:durableId="1968848964">
    <w:abstractNumId w:val="8"/>
  </w:num>
  <w:num w:numId="27" w16cid:durableId="7108822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vin Hoeffner">
    <w15:presenceInfo w15:providerId="AD" w15:userId="S-1-5-21-404347724-751450162-1519480048-212437"/>
  </w15:person>
  <w15:person w15:author="Abdourahmane DIALLO">
    <w15:presenceInfo w15:providerId="Windows Live" w15:userId="4760343351f3e6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187D"/>
    <w:rsid w:val="00003B29"/>
    <w:rsid w:val="00004B62"/>
    <w:rsid w:val="00006699"/>
    <w:rsid w:val="00007157"/>
    <w:rsid w:val="000077ED"/>
    <w:rsid w:val="00007CA3"/>
    <w:rsid w:val="000108C2"/>
    <w:rsid w:val="00010F57"/>
    <w:rsid w:val="00012A0C"/>
    <w:rsid w:val="000138EE"/>
    <w:rsid w:val="00013F03"/>
    <w:rsid w:val="00014902"/>
    <w:rsid w:val="000155FD"/>
    <w:rsid w:val="00015EF3"/>
    <w:rsid w:val="00016B1F"/>
    <w:rsid w:val="00016C8B"/>
    <w:rsid w:val="00017498"/>
    <w:rsid w:val="000174A7"/>
    <w:rsid w:val="000176D9"/>
    <w:rsid w:val="00017C26"/>
    <w:rsid w:val="0002155E"/>
    <w:rsid w:val="000229BB"/>
    <w:rsid w:val="00025148"/>
    <w:rsid w:val="000251AD"/>
    <w:rsid w:val="0002641B"/>
    <w:rsid w:val="000265D2"/>
    <w:rsid w:val="00026646"/>
    <w:rsid w:val="00026FD6"/>
    <w:rsid w:val="00027F3D"/>
    <w:rsid w:val="00030339"/>
    <w:rsid w:val="00030A75"/>
    <w:rsid w:val="00031D27"/>
    <w:rsid w:val="00032138"/>
    <w:rsid w:val="00032421"/>
    <w:rsid w:val="0003368E"/>
    <w:rsid w:val="00034418"/>
    <w:rsid w:val="00034BB2"/>
    <w:rsid w:val="000351DD"/>
    <w:rsid w:val="00037114"/>
    <w:rsid w:val="00037192"/>
    <w:rsid w:val="00037CC8"/>
    <w:rsid w:val="0004191D"/>
    <w:rsid w:val="00041C2A"/>
    <w:rsid w:val="000440AF"/>
    <w:rsid w:val="00047CE6"/>
    <w:rsid w:val="000502D8"/>
    <w:rsid w:val="0005043A"/>
    <w:rsid w:val="000513C0"/>
    <w:rsid w:val="00051F5C"/>
    <w:rsid w:val="00052066"/>
    <w:rsid w:val="000533A0"/>
    <w:rsid w:val="00054B67"/>
    <w:rsid w:val="00055A47"/>
    <w:rsid w:val="00055E3C"/>
    <w:rsid w:val="00056587"/>
    <w:rsid w:val="00056D57"/>
    <w:rsid w:val="00057429"/>
    <w:rsid w:val="0006033C"/>
    <w:rsid w:val="000612A9"/>
    <w:rsid w:val="000620DB"/>
    <w:rsid w:val="000622D0"/>
    <w:rsid w:val="000629DB"/>
    <w:rsid w:val="00064238"/>
    <w:rsid w:val="00066BC8"/>
    <w:rsid w:val="00066EAF"/>
    <w:rsid w:val="00070335"/>
    <w:rsid w:val="00070DBF"/>
    <w:rsid w:val="000712DC"/>
    <w:rsid w:val="00071AB8"/>
    <w:rsid w:val="00071C7C"/>
    <w:rsid w:val="000724FF"/>
    <w:rsid w:val="000727D2"/>
    <w:rsid w:val="00073B68"/>
    <w:rsid w:val="00073E34"/>
    <w:rsid w:val="00075631"/>
    <w:rsid w:val="000759F2"/>
    <w:rsid w:val="000761B8"/>
    <w:rsid w:val="0007748E"/>
    <w:rsid w:val="00077A3A"/>
    <w:rsid w:val="00080C76"/>
    <w:rsid w:val="00081B23"/>
    <w:rsid w:val="00082771"/>
    <w:rsid w:val="00082950"/>
    <w:rsid w:val="00083226"/>
    <w:rsid w:val="00084EC6"/>
    <w:rsid w:val="000850FB"/>
    <w:rsid w:val="00086535"/>
    <w:rsid w:val="00086C33"/>
    <w:rsid w:val="00086F5B"/>
    <w:rsid w:val="0009239A"/>
    <w:rsid w:val="0009263C"/>
    <w:rsid w:val="0009282A"/>
    <w:rsid w:val="00092D03"/>
    <w:rsid w:val="00092D53"/>
    <w:rsid w:val="000930F1"/>
    <w:rsid w:val="00093B9E"/>
    <w:rsid w:val="00095F40"/>
    <w:rsid w:val="000974FE"/>
    <w:rsid w:val="00097E49"/>
    <w:rsid w:val="000A0DCB"/>
    <w:rsid w:val="000A3B00"/>
    <w:rsid w:val="000A3F95"/>
    <w:rsid w:val="000A6444"/>
    <w:rsid w:val="000A64C9"/>
    <w:rsid w:val="000A64FA"/>
    <w:rsid w:val="000A6802"/>
    <w:rsid w:val="000A6C92"/>
    <w:rsid w:val="000A7065"/>
    <w:rsid w:val="000A7A99"/>
    <w:rsid w:val="000B0D06"/>
    <w:rsid w:val="000B0E88"/>
    <w:rsid w:val="000B30E5"/>
    <w:rsid w:val="000B3960"/>
    <w:rsid w:val="000B488A"/>
    <w:rsid w:val="000B515B"/>
    <w:rsid w:val="000B52B0"/>
    <w:rsid w:val="000B54FE"/>
    <w:rsid w:val="000B5F03"/>
    <w:rsid w:val="000B62AA"/>
    <w:rsid w:val="000B63A3"/>
    <w:rsid w:val="000B6AB8"/>
    <w:rsid w:val="000B6D79"/>
    <w:rsid w:val="000B7C11"/>
    <w:rsid w:val="000C090D"/>
    <w:rsid w:val="000C0C4F"/>
    <w:rsid w:val="000C2065"/>
    <w:rsid w:val="000C313A"/>
    <w:rsid w:val="000C3BD1"/>
    <w:rsid w:val="000C44B3"/>
    <w:rsid w:val="000C4B96"/>
    <w:rsid w:val="000C5A1C"/>
    <w:rsid w:val="000C6F6B"/>
    <w:rsid w:val="000C76CF"/>
    <w:rsid w:val="000D0461"/>
    <w:rsid w:val="000D1435"/>
    <w:rsid w:val="000D1774"/>
    <w:rsid w:val="000D17DC"/>
    <w:rsid w:val="000D33B5"/>
    <w:rsid w:val="000D3402"/>
    <w:rsid w:val="000D352D"/>
    <w:rsid w:val="000D3A42"/>
    <w:rsid w:val="000D3DFA"/>
    <w:rsid w:val="000D3E86"/>
    <w:rsid w:val="000D401F"/>
    <w:rsid w:val="000D65B5"/>
    <w:rsid w:val="000D6FC0"/>
    <w:rsid w:val="000D718F"/>
    <w:rsid w:val="000D7936"/>
    <w:rsid w:val="000E04CD"/>
    <w:rsid w:val="000E0B7D"/>
    <w:rsid w:val="000E15EF"/>
    <w:rsid w:val="000E17C2"/>
    <w:rsid w:val="000E3E13"/>
    <w:rsid w:val="000E3E30"/>
    <w:rsid w:val="000E4688"/>
    <w:rsid w:val="000E47CF"/>
    <w:rsid w:val="000E5A2D"/>
    <w:rsid w:val="000E616D"/>
    <w:rsid w:val="000E6B69"/>
    <w:rsid w:val="000E6FCF"/>
    <w:rsid w:val="000E71BE"/>
    <w:rsid w:val="000E7FCE"/>
    <w:rsid w:val="000F07D4"/>
    <w:rsid w:val="000F0CA1"/>
    <w:rsid w:val="000F118D"/>
    <w:rsid w:val="000F1307"/>
    <w:rsid w:val="000F1B3A"/>
    <w:rsid w:val="000F2845"/>
    <w:rsid w:val="000F30EE"/>
    <w:rsid w:val="000F344C"/>
    <w:rsid w:val="000F3726"/>
    <w:rsid w:val="000F3EC6"/>
    <w:rsid w:val="000F3F10"/>
    <w:rsid w:val="000F4496"/>
    <w:rsid w:val="000F4566"/>
    <w:rsid w:val="000F51B5"/>
    <w:rsid w:val="000F5430"/>
    <w:rsid w:val="000F56FE"/>
    <w:rsid w:val="000F61D9"/>
    <w:rsid w:val="000F79B8"/>
    <w:rsid w:val="000F7A4F"/>
    <w:rsid w:val="000F7EF3"/>
    <w:rsid w:val="0010034A"/>
    <w:rsid w:val="00101C00"/>
    <w:rsid w:val="00102D1F"/>
    <w:rsid w:val="001030F3"/>
    <w:rsid w:val="00103C4D"/>
    <w:rsid w:val="00103C88"/>
    <w:rsid w:val="0010513C"/>
    <w:rsid w:val="00106368"/>
    <w:rsid w:val="001107E4"/>
    <w:rsid w:val="001107F9"/>
    <w:rsid w:val="00110ED3"/>
    <w:rsid w:val="001110B9"/>
    <w:rsid w:val="00111F5A"/>
    <w:rsid w:val="0011285E"/>
    <w:rsid w:val="00114201"/>
    <w:rsid w:val="00114542"/>
    <w:rsid w:val="00114A02"/>
    <w:rsid w:val="001159AF"/>
    <w:rsid w:val="00120D40"/>
    <w:rsid w:val="00122CC4"/>
    <w:rsid w:val="001234DD"/>
    <w:rsid w:val="00124603"/>
    <w:rsid w:val="0012533C"/>
    <w:rsid w:val="001257B7"/>
    <w:rsid w:val="00130330"/>
    <w:rsid w:val="00130E10"/>
    <w:rsid w:val="0013211A"/>
    <w:rsid w:val="00133883"/>
    <w:rsid w:val="00134003"/>
    <w:rsid w:val="001342B8"/>
    <w:rsid w:val="00134A56"/>
    <w:rsid w:val="00134E88"/>
    <w:rsid w:val="001354A3"/>
    <w:rsid w:val="0013560B"/>
    <w:rsid w:val="001358AD"/>
    <w:rsid w:val="001365E0"/>
    <w:rsid w:val="00136642"/>
    <w:rsid w:val="00136D53"/>
    <w:rsid w:val="00136F27"/>
    <w:rsid w:val="00137779"/>
    <w:rsid w:val="00137CCF"/>
    <w:rsid w:val="0014146F"/>
    <w:rsid w:val="00141997"/>
    <w:rsid w:val="00143CEF"/>
    <w:rsid w:val="00143D47"/>
    <w:rsid w:val="00143D9B"/>
    <w:rsid w:val="00144880"/>
    <w:rsid w:val="0014508A"/>
    <w:rsid w:val="001457A4"/>
    <w:rsid w:val="00145807"/>
    <w:rsid w:val="00146223"/>
    <w:rsid w:val="001465D2"/>
    <w:rsid w:val="00147A26"/>
    <w:rsid w:val="00147FB9"/>
    <w:rsid w:val="00150464"/>
    <w:rsid w:val="001506F6"/>
    <w:rsid w:val="00150BBB"/>
    <w:rsid w:val="00150E4B"/>
    <w:rsid w:val="0015145D"/>
    <w:rsid w:val="00151A54"/>
    <w:rsid w:val="00152115"/>
    <w:rsid w:val="00152364"/>
    <w:rsid w:val="00153264"/>
    <w:rsid w:val="0015330A"/>
    <w:rsid w:val="001539CC"/>
    <w:rsid w:val="00156599"/>
    <w:rsid w:val="00156815"/>
    <w:rsid w:val="00157C77"/>
    <w:rsid w:val="0016041B"/>
    <w:rsid w:val="00162507"/>
    <w:rsid w:val="001627F0"/>
    <w:rsid w:val="00163626"/>
    <w:rsid w:val="00164953"/>
    <w:rsid w:val="0016557F"/>
    <w:rsid w:val="0016588A"/>
    <w:rsid w:val="00166853"/>
    <w:rsid w:val="00167734"/>
    <w:rsid w:val="00167DD8"/>
    <w:rsid w:val="00170DF4"/>
    <w:rsid w:val="0017148D"/>
    <w:rsid w:val="00172BA3"/>
    <w:rsid w:val="00172C1D"/>
    <w:rsid w:val="001767BF"/>
    <w:rsid w:val="00177538"/>
    <w:rsid w:val="0017765C"/>
    <w:rsid w:val="00177670"/>
    <w:rsid w:val="00180341"/>
    <w:rsid w:val="001805C3"/>
    <w:rsid w:val="00180BBE"/>
    <w:rsid w:val="00181E88"/>
    <w:rsid w:val="001824E2"/>
    <w:rsid w:val="001834E6"/>
    <w:rsid w:val="0018352E"/>
    <w:rsid w:val="001835D2"/>
    <w:rsid w:val="0018392A"/>
    <w:rsid w:val="001843F0"/>
    <w:rsid w:val="001855CD"/>
    <w:rsid w:val="00186688"/>
    <w:rsid w:val="0018724D"/>
    <w:rsid w:val="00187640"/>
    <w:rsid w:val="00187B48"/>
    <w:rsid w:val="0019030E"/>
    <w:rsid w:val="001903AD"/>
    <w:rsid w:val="001913D9"/>
    <w:rsid w:val="001919AC"/>
    <w:rsid w:val="00191BF3"/>
    <w:rsid w:val="00192DF3"/>
    <w:rsid w:val="0019354C"/>
    <w:rsid w:val="00194637"/>
    <w:rsid w:val="00194E9C"/>
    <w:rsid w:val="001955F7"/>
    <w:rsid w:val="001959C5"/>
    <w:rsid w:val="00195AA0"/>
    <w:rsid w:val="00196A83"/>
    <w:rsid w:val="00197F9E"/>
    <w:rsid w:val="001A1BC8"/>
    <w:rsid w:val="001A2660"/>
    <w:rsid w:val="001A2726"/>
    <w:rsid w:val="001A278A"/>
    <w:rsid w:val="001A36FE"/>
    <w:rsid w:val="001A37C3"/>
    <w:rsid w:val="001A4812"/>
    <w:rsid w:val="001A5B5C"/>
    <w:rsid w:val="001A5CB2"/>
    <w:rsid w:val="001A5EC3"/>
    <w:rsid w:val="001A6574"/>
    <w:rsid w:val="001A65B3"/>
    <w:rsid w:val="001A6907"/>
    <w:rsid w:val="001B04A3"/>
    <w:rsid w:val="001B05B6"/>
    <w:rsid w:val="001B241A"/>
    <w:rsid w:val="001B381B"/>
    <w:rsid w:val="001B4D44"/>
    <w:rsid w:val="001B56F7"/>
    <w:rsid w:val="001B5A14"/>
    <w:rsid w:val="001B6322"/>
    <w:rsid w:val="001B6BF0"/>
    <w:rsid w:val="001C0815"/>
    <w:rsid w:val="001C0A91"/>
    <w:rsid w:val="001C0C72"/>
    <w:rsid w:val="001C1E15"/>
    <w:rsid w:val="001C25A6"/>
    <w:rsid w:val="001C28E8"/>
    <w:rsid w:val="001C44EA"/>
    <w:rsid w:val="001C4B1B"/>
    <w:rsid w:val="001C6455"/>
    <w:rsid w:val="001D097E"/>
    <w:rsid w:val="001D0B07"/>
    <w:rsid w:val="001D0F08"/>
    <w:rsid w:val="001D1076"/>
    <w:rsid w:val="001D1C38"/>
    <w:rsid w:val="001D1CE6"/>
    <w:rsid w:val="001D302C"/>
    <w:rsid w:val="001D3071"/>
    <w:rsid w:val="001D3295"/>
    <w:rsid w:val="001D41D7"/>
    <w:rsid w:val="001D4F0D"/>
    <w:rsid w:val="001D67CE"/>
    <w:rsid w:val="001D689A"/>
    <w:rsid w:val="001D6A85"/>
    <w:rsid w:val="001D6F9A"/>
    <w:rsid w:val="001D782A"/>
    <w:rsid w:val="001D78B6"/>
    <w:rsid w:val="001E0996"/>
    <w:rsid w:val="001E0EA8"/>
    <w:rsid w:val="001E12AE"/>
    <w:rsid w:val="001E21E8"/>
    <w:rsid w:val="001E2243"/>
    <w:rsid w:val="001E2CDB"/>
    <w:rsid w:val="001E2E68"/>
    <w:rsid w:val="001E43CD"/>
    <w:rsid w:val="001E493A"/>
    <w:rsid w:val="001E4D76"/>
    <w:rsid w:val="001E529D"/>
    <w:rsid w:val="001E5549"/>
    <w:rsid w:val="001E5AC6"/>
    <w:rsid w:val="001E7301"/>
    <w:rsid w:val="001E76F9"/>
    <w:rsid w:val="001E77D4"/>
    <w:rsid w:val="001F012E"/>
    <w:rsid w:val="001F1AF5"/>
    <w:rsid w:val="001F1D88"/>
    <w:rsid w:val="001F2340"/>
    <w:rsid w:val="001F23FA"/>
    <w:rsid w:val="001F27C5"/>
    <w:rsid w:val="001F2FE2"/>
    <w:rsid w:val="001F340A"/>
    <w:rsid w:val="001F356F"/>
    <w:rsid w:val="001F4621"/>
    <w:rsid w:val="001F5A25"/>
    <w:rsid w:val="001F6004"/>
    <w:rsid w:val="001F6233"/>
    <w:rsid w:val="001F6747"/>
    <w:rsid w:val="001F6E34"/>
    <w:rsid w:val="001F7303"/>
    <w:rsid w:val="001F7861"/>
    <w:rsid w:val="001F7AA1"/>
    <w:rsid w:val="001F7BBB"/>
    <w:rsid w:val="002008FD"/>
    <w:rsid w:val="00202263"/>
    <w:rsid w:val="0020322D"/>
    <w:rsid w:val="0020335A"/>
    <w:rsid w:val="00203B61"/>
    <w:rsid w:val="002040FA"/>
    <w:rsid w:val="002053C1"/>
    <w:rsid w:val="00207F79"/>
    <w:rsid w:val="002103E1"/>
    <w:rsid w:val="00210F19"/>
    <w:rsid w:val="00212FF3"/>
    <w:rsid w:val="002135ED"/>
    <w:rsid w:val="00213AB8"/>
    <w:rsid w:val="00213B25"/>
    <w:rsid w:val="00214896"/>
    <w:rsid w:val="002151C4"/>
    <w:rsid w:val="00215361"/>
    <w:rsid w:val="00215EC4"/>
    <w:rsid w:val="002177E0"/>
    <w:rsid w:val="00217A87"/>
    <w:rsid w:val="0022108A"/>
    <w:rsid w:val="00221221"/>
    <w:rsid w:val="00221E80"/>
    <w:rsid w:val="002243CE"/>
    <w:rsid w:val="002250C0"/>
    <w:rsid w:val="00225250"/>
    <w:rsid w:val="0022608F"/>
    <w:rsid w:val="0022695B"/>
    <w:rsid w:val="00227C55"/>
    <w:rsid w:val="00227CFA"/>
    <w:rsid w:val="0023174F"/>
    <w:rsid w:val="002318CE"/>
    <w:rsid w:val="00231FBC"/>
    <w:rsid w:val="0023209B"/>
    <w:rsid w:val="00232591"/>
    <w:rsid w:val="00232F2A"/>
    <w:rsid w:val="002335B2"/>
    <w:rsid w:val="00233D90"/>
    <w:rsid w:val="002363A0"/>
    <w:rsid w:val="0023691F"/>
    <w:rsid w:val="00237193"/>
    <w:rsid w:val="002401FE"/>
    <w:rsid w:val="00241C53"/>
    <w:rsid w:val="00242891"/>
    <w:rsid w:val="00242DFA"/>
    <w:rsid w:val="00243485"/>
    <w:rsid w:val="002443E4"/>
    <w:rsid w:val="00245B34"/>
    <w:rsid w:val="002475C3"/>
    <w:rsid w:val="00247764"/>
    <w:rsid w:val="00250B20"/>
    <w:rsid w:val="002521B2"/>
    <w:rsid w:val="00252E56"/>
    <w:rsid w:val="002555C7"/>
    <w:rsid w:val="002556B4"/>
    <w:rsid w:val="00256B73"/>
    <w:rsid w:val="00257128"/>
    <w:rsid w:val="00257B22"/>
    <w:rsid w:val="00263CF4"/>
    <w:rsid w:val="00265163"/>
    <w:rsid w:val="00265916"/>
    <w:rsid w:val="002659EB"/>
    <w:rsid w:val="00267F3C"/>
    <w:rsid w:val="002701BB"/>
    <w:rsid w:val="00270261"/>
    <w:rsid w:val="00270882"/>
    <w:rsid w:val="00271799"/>
    <w:rsid w:val="00272BCF"/>
    <w:rsid w:val="00272F5C"/>
    <w:rsid w:val="002738AE"/>
    <w:rsid w:val="00274D79"/>
    <w:rsid w:val="00274E45"/>
    <w:rsid w:val="002751BA"/>
    <w:rsid w:val="0027667E"/>
    <w:rsid w:val="00276F76"/>
    <w:rsid w:val="00277A28"/>
    <w:rsid w:val="00280566"/>
    <w:rsid w:val="00280914"/>
    <w:rsid w:val="00280FA4"/>
    <w:rsid w:val="002814DA"/>
    <w:rsid w:val="0028207E"/>
    <w:rsid w:val="00282225"/>
    <w:rsid w:val="00282C5B"/>
    <w:rsid w:val="00282FBC"/>
    <w:rsid w:val="002839FD"/>
    <w:rsid w:val="00284110"/>
    <w:rsid w:val="002847F4"/>
    <w:rsid w:val="0028692B"/>
    <w:rsid w:val="002878AB"/>
    <w:rsid w:val="00287974"/>
    <w:rsid w:val="0029004C"/>
    <w:rsid w:val="002919ED"/>
    <w:rsid w:val="00291ACA"/>
    <w:rsid w:val="00291B38"/>
    <w:rsid w:val="002922C4"/>
    <w:rsid w:val="00292B6D"/>
    <w:rsid w:val="0029515A"/>
    <w:rsid w:val="0029637F"/>
    <w:rsid w:val="0029658B"/>
    <w:rsid w:val="002976CA"/>
    <w:rsid w:val="002A0379"/>
    <w:rsid w:val="002A0414"/>
    <w:rsid w:val="002A0CDB"/>
    <w:rsid w:val="002A0EE6"/>
    <w:rsid w:val="002A1599"/>
    <w:rsid w:val="002A19FB"/>
    <w:rsid w:val="002A318C"/>
    <w:rsid w:val="002A3918"/>
    <w:rsid w:val="002A47D1"/>
    <w:rsid w:val="002A4CB0"/>
    <w:rsid w:val="002A5AE0"/>
    <w:rsid w:val="002A6282"/>
    <w:rsid w:val="002A6D20"/>
    <w:rsid w:val="002A7E50"/>
    <w:rsid w:val="002B0FC1"/>
    <w:rsid w:val="002B1B70"/>
    <w:rsid w:val="002B212C"/>
    <w:rsid w:val="002B2E5A"/>
    <w:rsid w:val="002B34DC"/>
    <w:rsid w:val="002B49B7"/>
    <w:rsid w:val="002B4BB1"/>
    <w:rsid w:val="002B6418"/>
    <w:rsid w:val="002B64D9"/>
    <w:rsid w:val="002B76E1"/>
    <w:rsid w:val="002B7853"/>
    <w:rsid w:val="002C1AB2"/>
    <w:rsid w:val="002C2A6E"/>
    <w:rsid w:val="002C3F4E"/>
    <w:rsid w:val="002C4C11"/>
    <w:rsid w:val="002C75EF"/>
    <w:rsid w:val="002C78FB"/>
    <w:rsid w:val="002C7C93"/>
    <w:rsid w:val="002C7F22"/>
    <w:rsid w:val="002C7FB7"/>
    <w:rsid w:val="002D1042"/>
    <w:rsid w:val="002D2F4A"/>
    <w:rsid w:val="002D426F"/>
    <w:rsid w:val="002D4531"/>
    <w:rsid w:val="002D5A00"/>
    <w:rsid w:val="002D625B"/>
    <w:rsid w:val="002D692E"/>
    <w:rsid w:val="002E05BA"/>
    <w:rsid w:val="002E096F"/>
    <w:rsid w:val="002E1898"/>
    <w:rsid w:val="002E1987"/>
    <w:rsid w:val="002E1B8F"/>
    <w:rsid w:val="002E1C99"/>
    <w:rsid w:val="002E1CC5"/>
    <w:rsid w:val="002E37F2"/>
    <w:rsid w:val="002E3AF8"/>
    <w:rsid w:val="002E4E72"/>
    <w:rsid w:val="002E518D"/>
    <w:rsid w:val="002E55B7"/>
    <w:rsid w:val="002E61A3"/>
    <w:rsid w:val="002E6F67"/>
    <w:rsid w:val="002E7715"/>
    <w:rsid w:val="002E78C7"/>
    <w:rsid w:val="002F0C33"/>
    <w:rsid w:val="002F16E8"/>
    <w:rsid w:val="002F1FED"/>
    <w:rsid w:val="002F313D"/>
    <w:rsid w:val="002F35D1"/>
    <w:rsid w:val="002F4377"/>
    <w:rsid w:val="002F4842"/>
    <w:rsid w:val="002F5937"/>
    <w:rsid w:val="002F61C3"/>
    <w:rsid w:val="002F69EE"/>
    <w:rsid w:val="002F7722"/>
    <w:rsid w:val="002F7ED0"/>
    <w:rsid w:val="00300464"/>
    <w:rsid w:val="00300872"/>
    <w:rsid w:val="0030108A"/>
    <w:rsid w:val="003010FF"/>
    <w:rsid w:val="0030180C"/>
    <w:rsid w:val="00302575"/>
    <w:rsid w:val="00303448"/>
    <w:rsid w:val="003037C3"/>
    <w:rsid w:val="00303BAC"/>
    <w:rsid w:val="0030467C"/>
    <w:rsid w:val="00304EA0"/>
    <w:rsid w:val="003054EE"/>
    <w:rsid w:val="00305B78"/>
    <w:rsid w:val="00306302"/>
    <w:rsid w:val="003065EA"/>
    <w:rsid w:val="00306E04"/>
    <w:rsid w:val="00307365"/>
    <w:rsid w:val="0031083A"/>
    <w:rsid w:val="00311B04"/>
    <w:rsid w:val="003128CC"/>
    <w:rsid w:val="003128E9"/>
    <w:rsid w:val="00312E6B"/>
    <w:rsid w:val="00313E79"/>
    <w:rsid w:val="00313E9C"/>
    <w:rsid w:val="00314A70"/>
    <w:rsid w:val="00314C98"/>
    <w:rsid w:val="0031522B"/>
    <w:rsid w:val="003153B5"/>
    <w:rsid w:val="00315613"/>
    <w:rsid w:val="00316364"/>
    <w:rsid w:val="0031638C"/>
    <w:rsid w:val="00317767"/>
    <w:rsid w:val="003177D2"/>
    <w:rsid w:val="003203B0"/>
    <w:rsid w:val="00324EEF"/>
    <w:rsid w:val="003257DD"/>
    <w:rsid w:val="0032663E"/>
    <w:rsid w:val="00327130"/>
    <w:rsid w:val="00327A1B"/>
    <w:rsid w:val="00330790"/>
    <w:rsid w:val="003311FB"/>
    <w:rsid w:val="00331470"/>
    <w:rsid w:val="00331DCF"/>
    <w:rsid w:val="0033259E"/>
    <w:rsid w:val="00332757"/>
    <w:rsid w:val="00332F4F"/>
    <w:rsid w:val="0033304E"/>
    <w:rsid w:val="00333DA5"/>
    <w:rsid w:val="0033416B"/>
    <w:rsid w:val="00334BFB"/>
    <w:rsid w:val="003355B6"/>
    <w:rsid w:val="003357B3"/>
    <w:rsid w:val="00335F82"/>
    <w:rsid w:val="003360CF"/>
    <w:rsid w:val="00336317"/>
    <w:rsid w:val="0033745F"/>
    <w:rsid w:val="003375BD"/>
    <w:rsid w:val="003379C7"/>
    <w:rsid w:val="00340338"/>
    <w:rsid w:val="00340DE8"/>
    <w:rsid w:val="00344193"/>
    <w:rsid w:val="0034493B"/>
    <w:rsid w:val="00345110"/>
    <w:rsid w:val="00345EAE"/>
    <w:rsid w:val="0034636A"/>
    <w:rsid w:val="003476B6"/>
    <w:rsid w:val="003478D2"/>
    <w:rsid w:val="00350012"/>
    <w:rsid w:val="00351A0E"/>
    <w:rsid w:val="0035207F"/>
    <w:rsid w:val="003527B1"/>
    <w:rsid w:val="00352F17"/>
    <w:rsid w:val="00353121"/>
    <w:rsid w:val="0035452A"/>
    <w:rsid w:val="00354B2F"/>
    <w:rsid w:val="00354B7F"/>
    <w:rsid w:val="00354E76"/>
    <w:rsid w:val="00355E23"/>
    <w:rsid w:val="003564C5"/>
    <w:rsid w:val="0035763C"/>
    <w:rsid w:val="003578E7"/>
    <w:rsid w:val="0036041A"/>
    <w:rsid w:val="00360A49"/>
    <w:rsid w:val="00360D32"/>
    <w:rsid w:val="00360F69"/>
    <w:rsid w:val="0036147E"/>
    <w:rsid w:val="0036360D"/>
    <w:rsid w:val="003641A8"/>
    <w:rsid w:val="003648F7"/>
    <w:rsid w:val="00364B3D"/>
    <w:rsid w:val="0036623A"/>
    <w:rsid w:val="00366D3F"/>
    <w:rsid w:val="00370EBE"/>
    <w:rsid w:val="0037123D"/>
    <w:rsid w:val="00372442"/>
    <w:rsid w:val="00372953"/>
    <w:rsid w:val="00372E53"/>
    <w:rsid w:val="00372E78"/>
    <w:rsid w:val="0037320E"/>
    <w:rsid w:val="00373572"/>
    <w:rsid w:val="003735FA"/>
    <w:rsid w:val="00373631"/>
    <w:rsid w:val="00373A91"/>
    <w:rsid w:val="003753FC"/>
    <w:rsid w:val="00375EDC"/>
    <w:rsid w:val="00376206"/>
    <w:rsid w:val="00376254"/>
    <w:rsid w:val="00377631"/>
    <w:rsid w:val="00380678"/>
    <w:rsid w:val="00381372"/>
    <w:rsid w:val="00381799"/>
    <w:rsid w:val="00382539"/>
    <w:rsid w:val="00382D56"/>
    <w:rsid w:val="00383714"/>
    <w:rsid w:val="00385951"/>
    <w:rsid w:val="003904F3"/>
    <w:rsid w:val="00390729"/>
    <w:rsid w:val="00390E77"/>
    <w:rsid w:val="003917F6"/>
    <w:rsid w:val="00394841"/>
    <w:rsid w:val="0039558D"/>
    <w:rsid w:val="00395707"/>
    <w:rsid w:val="003957B7"/>
    <w:rsid w:val="00396059"/>
    <w:rsid w:val="0039633B"/>
    <w:rsid w:val="00397574"/>
    <w:rsid w:val="003A176E"/>
    <w:rsid w:val="003A1865"/>
    <w:rsid w:val="003A30C7"/>
    <w:rsid w:val="003A3740"/>
    <w:rsid w:val="003A4D00"/>
    <w:rsid w:val="003A52D1"/>
    <w:rsid w:val="003A72F0"/>
    <w:rsid w:val="003A7D54"/>
    <w:rsid w:val="003A7F81"/>
    <w:rsid w:val="003B01E7"/>
    <w:rsid w:val="003B07DB"/>
    <w:rsid w:val="003B0985"/>
    <w:rsid w:val="003B1E2D"/>
    <w:rsid w:val="003B47E7"/>
    <w:rsid w:val="003B50FD"/>
    <w:rsid w:val="003B5323"/>
    <w:rsid w:val="003B5AFF"/>
    <w:rsid w:val="003B681F"/>
    <w:rsid w:val="003B6910"/>
    <w:rsid w:val="003B6D04"/>
    <w:rsid w:val="003B7C6F"/>
    <w:rsid w:val="003B7EAE"/>
    <w:rsid w:val="003C1667"/>
    <w:rsid w:val="003C18C4"/>
    <w:rsid w:val="003C2099"/>
    <w:rsid w:val="003C3BDA"/>
    <w:rsid w:val="003C3C1D"/>
    <w:rsid w:val="003C400A"/>
    <w:rsid w:val="003C4F28"/>
    <w:rsid w:val="003C7D13"/>
    <w:rsid w:val="003D176D"/>
    <w:rsid w:val="003D19B4"/>
    <w:rsid w:val="003D2017"/>
    <w:rsid w:val="003D35D3"/>
    <w:rsid w:val="003D425E"/>
    <w:rsid w:val="003D4EFD"/>
    <w:rsid w:val="003D5109"/>
    <w:rsid w:val="003D68D2"/>
    <w:rsid w:val="003D692B"/>
    <w:rsid w:val="003D6D43"/>
    <w:rsid w:val="003D726D"/>
    <w:rsid w:val="003E0891"/>
    <w:rsid w:val="003E0B66"/>
    <w:rsid w:val="003E0C23"/>
    <w:rsid w:val="003E0D99"/>
    <w:rsid w:val="003E17E3"/>
    <w:rsid w:val="003E226B"/>
    <w:rsid w:val="003E2A82"/>
    <w:rsid w:val="003E2C67"/>
    <w:rsid w:val="003E3314"/>
    <w:rsid w:val="003E3BB5"/>
    <w:rsid w:val="003E3C53"/>
    <w:rsid w:val="003E3D3B"/>
    <w:rsid w:val="003E43AB"/>
    <w:rsid w:val="003E4673"/>
    <w:rsid w:val="003E487B"/>
    <w:rsid w:val="003E536E"/>
    <w:rsid w:val="003E5CCA"/>
    <w:rsid w:val="003E71D7"/>
    <w:rsid w:val="003E738F"/>
    <w:rsid w:val="003E7838"/>
    <w:rsid w:val="003F0492"/>
    <w:rsid w:val="003F08A3"/>
    <w:rsid w:val="003F1774"/>
    <w:rsid w:val="003F2010"/>
    <w:rsid w:val="003F2487"/>
    <w:rsid w:val="003F3589"/>
    <w:rsid w:val="003F42A5"/>
    <w:rsid w:val="003F513B"/>
    <w:rsid w:val="003F61E2"/>
    <w:rsid w:val="003F71B0"/>
    <w:rsid w:val="003F79FD"/>
    <w:rsid w:val="00400149"/>
    <w:rsid w:val="00400232"/>
    <w:rsid w:val="00400915"/>
    <w:rsid w:val="00402977"/>
    <w:rsid w:val="00403C3B"/>
    <w:rsid w:val="00406D65"/>
    <w:rsid w:val="0041094D"/>
    <w:rsid w:val="00410AEB"/>
    <w:rsid w:val="004111AA"/>
    <w:rsid w:val="00411EB0"/>
    <w:rsid w:val="00412803"/>
    <w:rsid w:val="004139E4"/>
    <w:rsid w:val="004161B2"/>
    <w:rsid w:val="00416EDA"/>
    <w:rsid w:val="00420291"/>
    <w:rsid w:val="0042279B"/>
    <w:rsid w:val="00424343"/>
    <w:rsid w:val="0042465C"/>
    <w:rsid w:val="004263D8"/>
    <w:rsid w:val="0042676B"/>
    <w:rsid w:val="0042736D"/>
    <w:rsid w:val="00430482"/>
    <w:rsid w:val="0043082F"/>
    <w:rsid w:val="00430C7B"/>
    <w:rsid w:val="0043108A"/>
    <w:rsid w:val="00432315"/>
    <w:rsid w:val="0043232D"/>
    <w:rsid w:val="00433589"/>
    <w:rsid w:val="00433AE1"/>
    <w:rsid w:val="00434005"/>
    <w:rsid w:val="00434581"/>
    <w:rsid w:val="00435D35"/>
    <w:rsid w:val="00437021"/>
    <w:rsid w:val="00437818"/>
    <w:rsid w:val="00440002"/>
    <w:rsid w:val="0044054D"/>
    <w:rsid w:val="004405A2"/>
    <w:rsid w:val="00440ACA"/>
    <w:rsid w:val="004412F5"/>
    <w:rsid w:val="0044177A"/>
    <w:rsid w:val="00442137"/>
    <w:rsid w:val="0044240C"/>
    <w:rsid w:val="0044341E"/>
    <w:rsid w:val="00444488"/>
    <w:rsid w:val="00444B79"/>
    <w:rsid w:val="00446893"/>
    <w:rsid w:val="004469F8"/>
    <w:rsid w:val="00446D84"/>
    <w:rsid w:val="00447D72"/>
    <w:rsid w:val="00450B58"/>
    <w:rsid w:val="004514AE"/>
    <w:rsid w:val="00451621"/>
    <w:rsid w:val="0045193B"/>
    <w:rsid w:val="0045247D"/>
    <w:rsid w:val="00453BF6"/>
    <w:rsid w:val="004545E3"/>
    <w:rsid w:val="004552A8"/>
    <w:rsid w:val="0045571A"/>
    <w:rsid w:val="0045591E"/>
    <w:rsid w:val="00455A45"/>
    <w:rsid w:val="00455F53"/>
    <w:rsid w:val="00456D70"/>
    <w:rsid w:val="0045764A"/>
    <w:rsid w:val="00457CF6"/>
    <w:rsid w:val="004601C3"/>
    <w:rsid w:val="00460B0C"/>
    <w:rsid w:val="00460D11"/>
    <w:rsid w:val="00460E3F"/>
    <w:rsid w:val="00461283"/>
    <w:rsid w:val="00463CC8"/>
    <w:rsid w:val="00465821"/>
    <w:rsid w:val="00465D48"/>
    <w:rsid w:val="00471470"/>
    <w:rsid w:val="004720ED"/>
    <w:rsid w:val="0047261C"/>
    <w:rsid w:val="004730CE"/>
    <w:rsid w:val="00473E6E"/>
    <w:rsid w:val="004759B6"/>
    <w:rsid w:val="004759E6"/>
    <w:rsid w:val="00476A5B"/>
    <w:rsid w:val="00477956"/>
    <w:rsid w:val="00480322"/>
    <w:rsid w:val="00480507"/>
    <w:rsid w:val="0048079E"/>
    <w:rsid w:val="00480927"/>
    <w:rsid w:val="004815F9"/>
    <w:rsid w:val="00483278"/>
    <w:rsid w:val="004844B8"/>
    <w:rsid w:val="00485EA2"/>
    <w:rsid w:val="0048632B"/>
    <w:rsid w:val="00487617"/>
    <w:rsid w:val="00487B92"/>
    <w:rsid w:val="00490A70"/>
    <w:rsid w:val="00490BB0"/>
    <w:rsid w:val="00491625"/>
    <w:rsid w:val="00491CA3"/>
    <w:rsid w:val="00492191"/>
    <w:rsid w:val="004928F9"/>
    <w:rsid w:val="00493570"/>
    <w:rsid w:val="00493782"/>
    <w:rsid w:val="00493E17"/>
    <w:rsid w:val="00493E3A"/>
    <w:rsid w:val="00493FCE"/>
    <w:rsid w:val="0049470F"/>
    <w:rsid w:val="00495CA1"/>
    <w:rsid w:val="0049652A"/>
    <w:rsid w:val="00496604"/>
    <w:rsid w:val="00496F40"/>
    <w:rsid w:val="0049760C"/>
    <w:rsid w:val="004A008B"/>
    <w:rsid w:val="004A033F"/>
    <w:rsid w:val="004A239D"/>
    <w:rsid w:val="004A2D3D"/>
    <w:rsid w:val="004A2D3E"/>
    <w:rsid w:val="004A3260"/>
    <w:rsid w:val="004A37E1"/>
    <w:rsid w:val="004A4518"/>
    <w:rsid w:val="004A4B7A"/>
    <w:rsid w:val="004A5592"/>
    <w:rsid w:val="004A55C2"/>
    <w:rsid w:val="004A5B3F"/>
    <w:rsid w:val="004A68A0"/>
    <w:rsid w:val="004A72A4"/>
    <w:rsid w:val="004B0D5E"/>
    <w:rsid w:val="004B139F"/>
    <w:rsid w:val="004B246A"/>
    <w:rsid w:val="004B2B98"/>
    <w:rsid w:val="004B3632"/>
    <w:rsid w:val="004B3F9B"/>
    <w:rsid w:val="004B4EC3"/>
    <w:rsid w:val="004B4F37"/>
    <w:rsid w:val="004B54E7"/>
    <w:rsid w:val="004B553A"/>
    <w:rsid w:val="004B5895"/>
    <w:rsid w:val="004B596C"/>
    <w:rsid w:val="004B5D7C"/>
    <w:rsid w:val="004B765E"/>
    <w:rsid w:val="004B7699"/>
    <w:rsid w:val="004C0029"/>
    <w:rsid w:val="004C0F37"/>
    <w:rsid w:val="004C3377"/>
    <w:rsid w:val="004C3B89"/>
    <w:rsid w:val="004C3E6C"/>
    <w:rsid w:val="004C4FC2"/>
    <w:rsid w:val="004C6D91"/>
    <w:rsid w:val="004C702C"/>
    <w:rsid w:val="004C7377"/>
    <w:rsid w:val="004C7599"/>
    <w:rsid w:val="004D1110"/>
    <w:rsid w:val="004D120C"/>
    <w:rsid w:val="004D20F2"/>
    <w:rsid w:val="004D2EC6"/>
    <w:rsid w:val="004D3B7F"/>
    <w:rsid w:val="004D5F5E"/>
    <w:rsid w:val="004D71B9"/>
    <w:rsid w:val="004D7481"/>
    <w:rsid w:val="004D7EFB"/>
    <w:rsid w:val="004E08F5"/>
    <w:rsid w:val="004E0EAD"/>
    <w:rsid w:val="004E1179"/>
    <w:rsid w:val="004E11C3"/>
    <w:rsid w:val="004E24F1"/>
    <w:rsid w:val="004E3794"/>
    <w:rsid w:val="004E39F6"/>
    <w:rsid w:val="004E3C1C"/>
    <w:rsid w:val="004E3CA8"/>
    <w:rsid w:val="004E4823"/>
    <w:rsid w:val="004E4AB7"/>
    <w:rsid w:val="004E58B3"/>
    <w:rsid w:val="004E62FF"/>
    <w:rsid w:val="004E683F"/>
    <w:rsid w:val="004E69E0"/>
    <w:rsid w:val="004F2619"/>
    <w:rsid w:val="004F3655"/>
    <w:rsid w:val="004F3DF9"/>
    <w:rsid w:val="004F56AE"/>
    <w:rsid w:val="004F5A24"/>
    <w:rsid w:val="004F5A2E"/>
    <w:rsid w:val="004F68BF"/>
    <w:rsid w:val="004F7761"/>
    <w:rsid w:val="004F77D7"/>
    <w:rsid w:val="004F7DDB"/>
    <w:rsid w:val="004F7EB9"/>
    <w:rsid w:val="00500092"/>
    <w:rsid w:val="00500209"/>
    <w:rsid w:val="00500600"/>
    <w:rsid w:val="00500C21"/>
    <w:rsid w:val="00501061"/>
    <w:rsid w:val="0050261C"/>
    <w:rsid w:val="00503459"/>
    <w:rsid w:val="0050354E"/>
    <w:rsid w:val="00504B99"/>
    <w:rsid w:val="00505425"/>
    <w:rsid w:val="00505896"/>
    <w:rsid w:val="0050692B"/>
    <w:rsid w:val="00506C9A"/>
    <w:rsid w:val="005072B7"/>
    <w:rsid w:val="0050757D"/>
    <w:rsid w:val="0051019C"/>
    <w:rsid w:val="005132E8"/>
    <w:rsid w:val="005143E1"/>
    <w:rsid w:val="00514417"/>
    <w:rsid w:val="00515D0E"/>
    <w:rsid w:val="00515E7B"/>
    <w:rsid w:val="005166C8"/>
    <w:rsid w:val="005169DA"/>
    <w:rsid w:val="00517133"/>
    <w:rsid w:val="00517317"/>
    <w:rsid w:val="00517774"/>
    <w:rsid w:val="00520CA3"/>
    <w:rsid w:val="00521304"/>
    <w:rsid w:val="005229A7"/>
    <w:rsid w:val="00522F52"/>
    <w:rsid w:val="00523514"/>
    <w:rsid w:val="00523954"/>
    <w:rsid w:val="00523A76"/>
    <w:rsid w:val="00524024"/>
    <w:rsid w:val="00524118"/>
    <w:rsid w:val="00524CC0"/>
    <w:rsid w:val="005256E1"/>
    <w:rsid w:val="00525BFD"/>
    <w:rsid w:val="00525C23"/>
    <w:rsid w:val="00526199"/>
    <w:rsid w:val="00526262"/>
    <w:rsid w:val="00527CBB"/>
    <w:rsid w:val="00527D3D"/>
    <w:rsid w:val="005309AE"/>
    <w:rsid w:val="00532E0F"/>
    <w:rsid w:val="0053451C"/>
    <w:rsid w:val="005345D6"/>
    <w:rsid w:val="005353C8"/>
    <w:rsid w:val="005363B8"/>
    <w:rsid w:val="0053647C"/>
    <w:rsid w:val="00537360"/>
    <w:rsid w:val="005409AE"/>
    <w:rsid w:val="0054113B"/>
    <w:rsid w:val="0054204D"/>
    <w:rsid w:val="0054291F"/>
    <w:rsid w:val="00542F66"/>
    <w:rsid w:val="005434B2"/>
    <w:rsid w:val="00543AF7"/>
    <w:rsid w:val="00544127"/>
    <w:rsid w:val="005464F3"/>
    <w:rsid w:val="0054677E"/>
    <w:rsid w:val="0054685C"/>
    <w:rsid w:val="00546DDD"/>
    <w:rsid w:val="005473D4"/>
    <w:rsid w:val="00547603"/>
    <w:rsid w:val="0055130F"/>
    <w:rsid w:val="00552A99"/>
    <w:rsid w:val="00553544"/>
    <w:rsid w:val="00553784"/>
    <w:rsid w:val="0055383D"/>
    <w:rsid w:val="00553F94"/>
    <w:rsid w:val="00555C02"/>
    <w:rsid w:val="00557097"/>
    <w:rsid w:val="005570F0"/>
    <w:rsid w:val="00557767"/>
    <w:rsid w:val="00560312"/>
    <w:rsid w:val="00560C34"/>
    <w:rsid w:val="00560D57"/>
    <w:rsid w:val="00562A5A"/>
    <w:rsid w:val="00563952"/>
    <w:rsid w:val="00564993"/>
    <w:rsid w:val="00564B7B"/>
    <w:rsid w:val="00566F51"/>
    <w:rsid w:val="00567A97"/>
    <w:rsid w:val="005703C4"/>
    <w:rsid w:val="00571378"/>
    <w:rsid w:val="005720C4"/>
    <w:rsid w:val="00573482"/>
    <w:rsid w:val="00575D7C"/>
    <w:rsid w:val="00576368"/>
    <w:rsid w:val="00576F24"/>
    <w:rsid w:val="005778DE"/>
    <w:rsid w:val="00581DA7"/>
    <w:rsid w:val="00582E79"/>
    <w:rsid w:val="00582F71"/>
    <w:rsid w:val="00583340"/>
    <w:rsid w:val="00583678"/>
    <w:rsid w:val="005863A9"/>
    <w:rsid w:val="00587A2C"/>
    <w:rsid w:val="00587B36"/>
    <w:rsid w:val="00590292"/>
    <w:rsid w:val="00590843"/>
    <w:rsid w:val="00590F61"/>
    <w:rsid w:val="00590F89"/>
    <w:rsid w:val="00591EBE"/>
    <w:rsid w:val="00592123"/>
    <w:rsid w:val="00592608"/>
    <w:rsid w:val="0059300C"/>
    <w:rsid w:val="005937FC"/>
    <w:rsid w:val="005949E5"/>
    <w:rsid w:val="00594B5E"/>
    <w:rsid w:val="00596FF8"/>
    <w:rsid w:val="005A04A0"/>
    <w:rsid w:val="005A13C1"/>
    <w:rsid w:val="005A1D4D"/>
    <w:rsid w:val="005A257A"/>
    <w:rsid w:val="005A2F34"/>
    <w:rsid w:val="005A37EB"/>
    <w:rsid w:val="005A645C"/>
    <w:rsid w:val="005A6B2E"/>
    <w:rsid w:val="005A79D4"/>
    <w:rsid w:val="005A7F75"/>
    <w:rsid w:val="005B01B8"/>
    <w:rsid w:val="005B078A"/>
    <w:rsid w:val="005B242F"/>
    <w:rsid w:val="005B491B"/>
    <w:rsid w:val="005B5A6F"/>
    <w:rsid w:val="005B5FD2"/>
    <w:rsid w:val="005B7165"/>
    <w:rsid w:val="005C0563"/>
    <w:rsid w:val="005C06EB"/>
    <w:rsid w:val="005C0D6F"/>
    <w:rsid w:val="005C1DDD"/>
    <w:rsid w:val="005C1F2A"/>
    <w:rsid w:val="005C2712"/>
    <w:rsid w:val="005C3525"/>
    <w:rsid w:val="005C3C20"/>
    <w:rsid w:val="005C4E20"/>
    <w:rsid w:val="005C5694"/>
    <w:rsid w:val="005C5CF8"/>
    <w:rsid w:val="005C6A86"/>
    <w:rsid w:val="005D0547"/>
    <w:rsid w:val="005D0836"/>
    <w:rsid w:val="005D0DC3"/>
    <w:rsid w:val="005D0FD0"/>
    <w:rsid w:val="005D1296"/>
    <w:rsid w:val="005D212B"/>
    <w:rsid w:val="005D2694"/>
    <w:rsid w:val="005D2696"/>
    <w:rsid w:val="005D38C8"/>
    <w:rsid w:val="005D3C06"/>
    <w:rsid w:val="005D58FD"/>
    <w:rsid w:val="005D60B3"/>
    <w:rsid w:val="005D616F"/>
    <w:rsid w:val="005D6A3B"/>
    <w:rsid w:val="005D7887"/>
    <w:rsid w:val="005E32AC"/>
    <w:rsid w:val="005E382D"/>
    <w:rsid w:val="005E4354"/>
    <w:rsid w:val="005E4E50"/>
    <w:rsid w:val="005E569F"/>
    <w:rsid w:val="005F06F4"/>
    <w:rsid w:val="005F0D52"/>
    <w:rsid w:val="005F0F50"/>
    <w:rsid w:val="005F1215"/>
    <w:rsid w:val="005F2D6E"/>
    <w:rsid w:val="005F3276"/>
    <w:rsid w:val="005F33C2"/>
    <w:rsid w:val="005F3BCB"/>
    <w:rsid w:val="005F667F"/>
    <w:rsid w:val="005F72B1"/>
    <w:rsid w:val="005F7DC2"/>
    <w:rsid w:val="00600B71"/>
    <w:rsid w:val="0060172A"/>
    <w:rsid w:val="00602F73"/>
    <w:rsid w:val="006031C9"/>
    <w:rsid w:val="0060359E"/>
    <w:rsid w:val="006047D3"/>
    <w:rsid w:val="00604C70"/>
    <w:rsid w:val="006057F9"/>
    <w:rsid w:val="006058EB"/>
    <w:rsid w:val="006063A3"/>
    <w:rsid w:val="006066E1"/>
    <w:rsid w:val="006075BD"/>
    <w:rsid w:val="006078C8"/>
    <w:rsid w:val="00607C03"/>
    <w:rsid w:val="00610B09"/>
    <w:rsid w:val="00611021"/>
    <w:rsid w:val="006119A1"/>
    <w:rsid w:val="00611EB4"/>
    <w:rsid w:val="00613126"/>
    <w:rsid w:val="00613C3D"/>
    <w:rsid w:val="00613CFC"/>
    <w:rsid w:val="00614059"/>
    <w:rsid w:val="006149B2"/>
    <w:rsid w:val="00614CDB"/>
    <w:rsid w:val="00616BCA"/>
    <w:rsid w:val="0061703A"/>
    <w:rsid w:val="0061751B"/>
    <w:rsid w:val="00617C6C"/>
    <w:rsid w:val="00620764"/>
    <w:rsid w:val="006209DD"/>
    <w:rsid w:val="00620CC7"/>
    <w:rsid w:val="00622741"/>
    <w:rsid w:val="00622900"/>
    <w:rsid w:val="00622FA5"/>
    <w:rsid w:val="00623D66"/>
    <w:rsid w:val="0062529A"/>
    <w:rsid w:val="00626BCD"/>
    <w:rsid w:val="00627B01"/>
    <w:rsid w:val="00631D98"/>
    <w:rsid w:val="006346C0"/>
    <w:rsid w:val="006355B6"/>
    <w:rsid w:val="00635719"/>
    <w:rsid w:val="0063610B"/>
    <w:rsid w:val="00636BC9"/>
    <w:rsid w:val="006370AB"/>
    <w:rsid w:val="006376DF"/>
    <w:rsid w:val="006376F2"/>
    <w:rsid w:val="00637D3C"/>
    <w:rsid w:val="00641D1C"/>
    <w:rsid w:val="00642B3B"/>
    <w:rsid w:val="00643A5F"/>
    <w:rsid w:val="00646DFC"/>
    <w:rsid w:val="00650232"/>
    <w:rsid w:val="006510DD"/>
    <w:rsid w:val="00651782"/>
    <w:rsid w:val="006520E6"/>
    <w:rsid w:val="0065245A"/>
    <w:rsid w:val="006529C7"/>
    <w:rsid w:val="006531DC"/>
    <w:rsid w:val="00653871"/>
    <w:rsid w:val="00653EC2"/>
    <w:rsid w:val="00656A9F"/>
    <w:rsid w:val="00661853"/>
    <w:rsid w:val="00662F8E"/>
    <w:rsid w:val="00664E9B"/>
    <w:rsid w:val="00665525"/>
    <w:rsid w:val="00665573"/>
    <w:rsid w:val="006659E8"/>
    <w:rsid w:val="0066664A"/>
    <w:rsid w:val="00667F14"/>
    <w:rsid w:val="00670107"/>
    <w:rsid w:val="00670866"/>
    <w:rsid w:val="00673DDB"/>
    <w:rsid w:val="0067417F"/>
    <w:rsid w:val="006744BA"/>
    <w:rsid w:val="0067458C"/>
    <w:rsid w:val="006747F7"/>
    <w:rsid w:val="00674A7B"/>
    <w:rsid w:val="00674AB7"/>
    <w:rsid w:val="00676419"/>
    <w:rsid w:val="006769FF"/>
    <w:rsid w:val="0067747B"/>
    <w:rsid w:val="0068093E"/>
    <w:rsid w:val="00680BF0"/>
    <w:rsid w:val="0068100A"/>
    <w:rsid w:val="006813A3"/>
    <w:rsid w:val="00683029"/>
    <w:rsid w:val="0068406C"/>
    <w:rsid w:val="006847E6"/>
    <w:rsid w:val="00684E28"/>
    <w:rsid w:val="00684F83"/>
    <w:rsid w:val="00685CFC"/>
    <w:rsid w:val="00686718"/>
    <w:rsid w:val="00686FC0"/>
    <w:rsid w:val="00687702"/>
    <w:rsid w:val="00690341"/>
    <w:rsid w:val="0069053F"/>
    <w:rsid w:val="0069074A"/>
    <w:rsid w:val="006916FB"/>
    <w:rsid w:val="00691CC1"/>
    <w:rsid w:val="00691DC4"/>
    <w:rsid w:val="00692917"/>
    <w:rsid w:val="00692FE5"/>
    <w:rsid w:val="00693364"/>
    <w:rsid w:val="00694B13"/>
    <w:rsid w:val="00694BF0"/>
    <w:rsid w:val="0069562D"/>
    <w:rsid w:val="00695952"/>
    <w:rsid w:val="00696ABF"/>
    <w:rsid w:val="00697BF8"/>
    <w:rsid w:val="006A01EA"/>
    <w:rsid w:val="006A34F4"/>
    <w:rsid w:val="006A37F5"/>
    <w:rsid w:val="006A3E3E"/>
    <w:rsid w:val="006A423A"/>
    <w:rsid w:val="006A48B2"/>
    <w:rsid w:val="006A49E3"/>
    <w:rsid w:val="006A6099"/>
    <w:rsid w:val="006A62E2"/>
    <w:rsid w:val="006A6D4C"/>
    <w:rsid w:val="006A7284"/>
    <w:rsid w:val="006A7DDC"/>
    <w:rsid w:val="006B0496"/>
    <w:rsid w:val="006B0E52"/>
    <w:rsid w:val="006B1AE5"/>
    <w:rsid w:val="006B3120"/>
    <w:rsid w:val="006B477F"/>
    <w:rsid w:val="006B47E7"/>
    <w:rsid w:val="006B52ED"/>
    <w:rsid w:val="006B5469"/>
    <w:rsid w:val="006B7435"/>
    <w:rsid w:val="006B7E16"/>
    <w:rsid w:val="006C1F6E"/>
    <w:rsid w:val="006C2534"/>
    <w:rsid w:val="006C3160"/>
    <w:rsid w:val="006C4DBC"/>
    <w:rsid w:val="006C5F49"/>
    <w:rsid w:val="006C639B"/>
    <w:rsid w:val="006C66AB"/>
    <w:rsid w:val="006D016E"/>
    <w:rsid w:val="006D0596"/>
    <w:rsid w:val="006D146D"/>
    <w:rsid w:val="006D1490"/>
    <w:rsid w:val="006D1FF2"/>
    <w:rsid w:val="006D2112"/>
    <w:rsid w:val="006D2545"/>
    <w:rsid w:val="006D26C0"/>
    <w:rsid w:val="006D29F1"/>
    <w:rsid w:val="006D32F6"/>
    <w:rsid w:val="006D337C"/>
    <w:rsid w:val="006D4AF0"/>
    <w:rsid w:val="006D6778"/>
    <w:rsid w:val="006D67C1"/>
    <w:rsid w:val="006D705F"/>
    <w:rsid w:val="006E266A"/>
    <w:rsid w:val="006E34E3"/>
    <w:rsid w:val="006E3776"/>
    <w:rsid w:val="006E415E"/>
    <w:rsid w:val="006E455D"/>
    <w:rsid w:val="006E488A"/>
    <w:rsid w:val="006E4927"/>
    <w:rsid w:val="006E4A9A"/>
    <w:rsid w:val="006E56DB"/>
    <w:rsid w:val="006E5C35"/>
    <w:rsid w:val="006E5D92"/>
    <w:rsid w:val="006E6048"/>
    <w:rsid w:val="006E7D55"/>
    <w:rsid w:val="006F05DE"/>
    <w:rsid w:val="006F066E"/>
    <w:rsid w:val="006F1708"/>
    <w:rsid w:val="006F1FA6"/>
    <w:rsid w:val="006F23A6"/>
    <w:rsid w:val="006F4C1D"/>
    <w:rsid w:val="006F5DA5"/>
    <w:rsid w:val="006F5FD0"/>
    <w:rsid w:val="006F606C"/>
    <w:rsid w:val="006F67BF"/>
    <w:rsid w:val="006F6BE7"/>
    <w:rsid w:val="006F7053"/>
    <w:rsid w:val="006F746A"/>
    <w:rsid w:val="00700F2B"/>
    <w:rsid w:val="00701A83"/>
    <w:rsid w:val="00701B38"/>
    <w:rsid w:val="00701FA7"/>
    <w:rsid w:val="00702089"/>
    <w:rsid w:val="00702871"/>
    <w:rsid w:val="00702ABC"/>
    <w:rsid w:val="00703575"/>
    <w:rsid w:val="007035BE"/>
    <w:rsid w:val="007041C8"/>
    <w:rsid w:val="007042FC"/>
    <w:rsid w:val="00704499"/>
    <w:rsid w:val="00705330"/>
    <w:rsid w:val="00706880"/>
    <w:rsid w:val="007073D7"/>
    <w:rsid w:val="0070746A"/>
    <w:rsid w:val="007109A7"/>
    <w:rsid w:val="00710F02"/>
    <w:rsid w:val="00711451"/>
    <w:rsid w:val="00712410"/>
    <w:rsid w:val="00712A1D"/>
    <w:rsid w:val="007132F7"/>
    <w:rsid w:val="00714059"/>
    <w:rsid w:val="00714FD2"/>
    <w:rsid w:val="00715276"/>
    <w:rsid w:val="00715F07"/>
    <w:rsid w:val="0071696A"/>
    <w:rsid w:val="007172F6"/>
    <w:rsid w:val="00717841"/>
    <w:rsid w:val="007201AC"/>
    <w:rsid w:val="0072072D"/>
    <w:rsid w:val="00720A1B"/>
    <w:rsid w:val="00722ED5"/>
    <w:rsid w:val="00723FAF"/>
    <w:rsid w:val="007249FA"/>
    <w:rsid w:val="00727446"/>
    <w:rsid w:val="007279D6"/>
    <w:rsid w:val="007300FE"/>
    <w:rsid w:val="007316AC"/>
    <w:rsid w:val="00731A2B"/>
    <w:rsid w:val="007332CD"/>
    <w:rsid w:val="007341ED"/>
    <w:rsid w:val="007345D6"/>
    <w:rsid w:val="00736A70"/>
    <w:rsid w:val="00737311"/>
    <w:rsid w:val="00737B6D"/>
    <w:rsid w:val="00740B9F"/>
    <w:rsid w:val="007411D6"/>
    <w:rsid w:val="00741397"/>
    <w:rsid w:val="007414A2"/>
    <w:rsid w:val="007439E9"/>
    <w:rsid w:val="00745A1D"/>
    <w:rsid w:val="007479F2"/>
    <w:rsid w:val="00747A27"/>
    <w:rsid w:val="0075031A"/>
    <w:rsid w:val="00750332"/>
    <w:rsid w:val="00750739"/>
    <w:rsid w:val="0075104A"/>
    <w:rsid w:val="00751161"/>
    <w:rsid w:val="007512E8"/>
    <w:rsid w:val="00751670"/>
    <w:rsid w:val="007517F0"/>
    <w:rsid w:val="00752760"/>
    <w:rsid w:val="007533A6"/>
    <w:rsid w:val="007535CB"/>
    <w:rsid w:val="00753CE6"/>
    <w:rsid w:val="007549CE"/>
    <w:rsid w:val="00754D9E"/>
    <w:rsid w:val="00754F1E"/>
    <w:rsid w:val="007551D7"/>
    <w:rsid w:val="00755902"/>
    <w:rsid w:val="007560C1"/>
    <w:rsid w:val="0075626B"/>
    <w:rsid w:val="00756FA5"/>
    <w:rsid w:val="0075749F"/>
    <w:rsid w:val="0076145A"/>
    <w:rsid w:val="00761760"/>
    <w:rsid w:val="00761A14"/>
    <w:rsid w:val="00763D65"/>
    <w:rsid w:val="007645A9"/>
    <w:rsid w:val="00765260"/>
    <w:rsid w:val="00765498"/>
    <w:rsid w:val="00765757"/>
    <w:rsid w:val="00765792"/>
    <w:rsid w:val="00765A94"/>
    <w:rsid w:val="007664DA"/>
    <w:rsid w:val="007667AE"/>
    <w:rsid w:val="007667FF"/>
    <w:rsid w:val="0076770E"/>
    <w:rsid w:val="00771F57"/>
    <w:rsid w:val="007724BD"/>
    <w:rsid w:val="00772BCD"/>
    <w:rsid w:val="00774AD2"/>
    <w:rsid w:val="00774ED9"/>
    <w:rsid w:val="00774F11"/>
    <w:rsid w:val="00775C4A"/>
    <w:rsid w:val="00775DDF"/>
    <w:rsid w:val="0077649C"/>
    <w:rsid w:val="00776B26"/>
    <w:rsid w:val="00777085"/>
    <w:rsid w:val="007770BA"/>
    <w:rsid w:val="007806E8"/>
    <w:rsid w:val="00780F0B"/>
    <w:rsid w:val="0078160D"/>
    <w:rsid w:val="0078181C"/>
    <w:rsid w:val="00781D78"/>
    <w:rsid w:val="007838E2"/>
    <w:rsid w:val="00783CB3"/>
    <w:rsid w:val="00784893"/>
    <w:rsid w:val="0078492E"/>
    <w:rsid w:val="00784D4F"/>
    <w:rsid w:val="00784D5A"/>
    <w:rsid w:val="007862DA"/>
    <w:rsid w:val="007866AA"/>
    <w:rsid w:val="00786D81"/>
    <w:rsid w:val="00787230"/>
    <w:rsid w:val="00787636"/>
    <w:rsid w:val="007932F5"/>
    <w:rsid w:val="007933F1"/>
    <w:rsid w:val="0079390C"/>
    <w:rsid w:val="00793D17"/>
    <w:rsid w:val="00794880"/>
    <w:rsid w:val="007952EC"/>
    <w:rsid w:val="007961AE"/>
    <w:rsid w:val="007968B6"/>
    <w:rsid w:val="00796B7E"/>
    <w:rsid w:val="00796F84"/>
    <w:rsid w:val="007974A5"/>
    <w:rsid w:val="007A04D9"/>
    <w:rsid w:val="007A0CD7"/>
    <w:rsid w:val="007A126A"/>
    <w:rsid w:val="007A12A6"/>
    <w:rsid w:val="007A176F"/>
    <w:rsid w:val="007A2298"/>
    <w:rsid w:val="007A2448"/>
    <w:rsid w:val="007A305A"/>
    <w:rsid w:val="007A35AD"/>
    <w:rsid w:val="007A3731"/>
    <w:rsid w:val="007A3F32"/>
    <w:rsid w:val="007A4616"/>
    <w:rsid w:val="007A5D04"/>
    <w:rsid w:val="007A6FB5"/>
    <w:rsid w:val="007A7E2E"/>
    <w:rsid w:val="007A7F0E"/>
    <w:rsid w:val="007B03B3"/>
    <w:rsid w:val="007B10CA"/>
    <w:rsid w:val="007B122D"/>
    <w:rsid w:val="007B2A72"/>
    <w:rsid w:val="007B36AA"/>
    <w:rsid w:val="007B3F14"/>
    <w:rsid w:val="007B46C2"/>
    <w:rsid w:val="007B4AAD"/>
    <w:rsid w:val="007B5C72"/>
    <w:rsid w:val="007B6737"/>
    <w:rsid w:val="007B6DEC"/>
    <w:rsid w:val="007B7151"/>
    <w:rsid w:val="007B7481"/>
    <w:rsid w:val="007C21C1"/>
    <w:rsid w:val="007C2675"/>
    <w:rsid w:val="007C2887"/>
    <w:rsid w:val="007C2B6A"/>
    <w:rsid w:val="007C2BCE"/>
    <w:rsid w:val="007C3886"/>
    <w:rsid w:val="007C3BDA"/>
    <w:rsid w:val="007C3BE1"/>
    <w:rsid w:val="007C5FD5"/>
    <w:rsid w:val="007C7435"/>
    <w:rsid w:val="007C7D0F"/>
    <w:rsid w:val="007D0043"/>
    <w:rsid w:val="007D1524"/>
    <w:rsid w:val="007D36BC"/>
    <w:rsid w:val="007D37B1"/>
    <w:rsid w:val="007D3C49"/>
    <w:rsid w:val="007D3D24"/>
    <w:rsid w:val="007D4990"/>
    <w:rsid w:val="007D5CF5"/>
    <w:rsid w:val="007D63B5"/>
    <w:rsid w:val="007D67D1"/>
    <w:rsid w:val="007D7032"/>
    <w:rsid w:val="007D7F0F"/>
    <w:rsid w:val="007E0047"/>
    <w:rsid w:val="007E17E0"/>
    <w:rsid w:val="007E1F5F"/>
    <w:rsid w:val="007E21D0"/>
    <w:rsid w:val="007E3318"/>
    <w:rsid w:val="007E35A1"/>
    <w:rsid w:val="007E377A"/>
    <w:rsid w:val="007E37F2"/>
    <w:rsid w:val="007E39C8"/>
    <w:rsid w:val="007E48BC"/>
    <w:rsid w:val="007E5A0C"/>
    <w:rsid w:val="007E6059"/>
    <w:rsid w:val="007E6189"/>
    <w:rsid w:val="007E61B9"/>
    <w:rsid w:val="007E620F"/>
    <w:rsid w:val="007E69E2"/>
    <w:rsid w:val="007F0811"/>
    <w:rsid w:val="007F0A8D"/>
    <w:rsid w:val="007F23EF"/>
    <w:rsid w:val="007F250C"/>
    <w:rsid w:val="007F2E60"/>
    <w:rsid w:val="007F366C"/>
    <w:rsid w:val="007F3B93"/>
    <w:rsid w:val="007F3D69"/>
    <w:rsid w:val="007F469B"/>
    <w:rsid w:val="007F4E3F"/>
    <w:rsid w:val="007F526A"/>
    <w:rsid w:val="007F58F3"/>
    <w:rsid w:val="007F5958"/>
    <w:rsid w:val="007F6E34"/>
    <w:rsid w:val="008016E2"/>
    <w:rsid w:val="0080182C"/>
    <w:rsid w:val="00801995"/>
    <w:rsid w:val="00803977"/>
    <w:rsid w:val="00804378"/>
    <w:rsid w:val="008049AA"/>
    <w:rsid w:val="00805515"/>
    <w:rsid w:val="008056FC"/>
    <w:rsid w:val="00805BA4"/>
    <w:rsid w:val="00806017"/>
    <w:rsid w:val="008067F7"/>
    <w:rsid w:val="00806839"/>
    <w:rsid w:val="0080706B"/>
    <w:rsid w:val="0080758B"/>
    <w:rsid w:val="00807673"/>
    <w:rsid w:val="00807F56"/>
    <w:rsid w:val="00810B72"/>
    <w:rsid w:val="008118AF"/>
    <w:rsid w:val="00811E03"/>
    <w:rsid w:val="00812890"/>
    <w:rsid w:val="008130E9"/>
    <w:rsid w:val="0081396E"/>
    <w:rsid w:val="00813AE7"/>
    <w:rsid w:val="00813FE9"/>
    <w:rsid w:val="0081403F"/>
    <w:rsid w:val="00814495"/>
    <w:rsid w:val="00814902"/>
    <w:rsid w:val="0081621D"/>
    <w:rsid w:val="00816D0A"/>
    <w:rsid w:val="00817CD8"/>
    <w:rsid w:val="00820567"/>
    <w:rsid w:val="00820B6B"/>
    <w:rsid w:val="00821400"/>
    <w:rsid w:val="00821C88"/>
    <w:rsid w:val="00822B7C"/>
    <w:rsid w:val="008241D0"/>
    <w:rsid w:val="00825C68"/>
    <w:rsid w:val="00825CE5"/>
    <w:rsid w:val="0082630E"/>
    <w:rsid w:val="00826643"/>
    <w:rsid w:val="008266D9"/>
    <w:rsid w:val="00827AE1"/>
    <w:rsid w:val="00832507"/>
    <w:rsid w:val="008343B2"/>
    <w:rsid w:val="00834910"/>
    <w:rsid w:val="00834D4C"/>
    <w:rsid w:val="008358AC"/>
    <w:rsid w:val="008367C6"/>
    <w:rsid w:val="0083796F"/>
    <w:rsid w:val="008403C4"/>
    <w:rsid w:val="00840496"/>
    <w:rsid w:val="00841B69"/>
    <w:rsid w:val="008438FB"/>
    <w:rsid w:val="0084735B"/>
    <w:rsid w:val="00852718"/>
    <w:rsid w:val="00852FA7"/>
    <w:rsid w:val="00854E6B"/>
    <w:rsid w:val="00855545"/>
    <w:rsid w:val="00855D07"/>
    <w:rsid w:val="00855DCC"/>
    <w:rsid w:val="008571EC"/>
    <w:rsid w:val="008604BB"/>
    <w:rsid w:val="008606B7"/>
    <w:rsid w:val="00861165"/>
    <w:rsid w:val="00862EB6"/>
    <w:rsid w:val="00863174"/>
    <w:rsid w:val="008636CD"/>
    <w:rsid w:val="00865159"/>
    <w:rsid w:val="0086586D"/>
    <w:rsid w:val="0086737C"/>
    <w:rsid w:val="00867970"/>
    <w:rsid w:val="00867F63"/>
    <w:rsid w:val="008719B3"/>
    <w:rsid w:val="008721B4"/>
    <w:rsid w:val="0087222C"/>
    <w:rsid w:val="00872A74"/>
    <w:rsid w:val="00873CF2"/>
    <w:rsid w:val="00873DD0"/>
    <w:rsid w:val="00874FF8"/>
    <w:rsid w:val="008751F6"/>
    <w:rsid w:val="00875843"/>
    <w:rsid w:val="0087761F"/>
    <w:rsid w:val="008777AC"/>
    <w:rsid w:val="00880078"/>
    <w:rsid w:val="00881A69"/>
    <w:rsid w:val="00882D82"/>
    <w:rsid w:val="008830C6"/>
    <w:rsid w:val="00883B82"/>
    <w:rsid w:val="00884DB9"/>
    <w:rsid w:val="00885427"/>
    <w:rsid w:val="00885CE3"/>
    <w:rsid w:val="00887023"/>
    <w:rsid w:val="008872C5"/>
    <w:rsid w:val="0089042A"/>
    <w:rsid w:val="00891247"/>
    <w:rsid w:val="0089189A"/>
    <w:rsid w:val="00892FE4"/>
    <w:rsid w:val="0089301D"/>
    <w:rsid w:val="008936E1"/>
    <w:rsid w:val="00893F1C"/>
    <w:rsid w:val="00895231"/>
    <w:rsid w:val="00895531"/>
    <w:rsid w:val="008956F0"/>
    <w:rsid w:val="00895A2B"/>
    <w:rsid w:val="00896E34"/>
    <w:rsid w:val="00897B7D"/>
    <w:rsid w:val="00897BAB"/>
    <w:rsid w:val="00897EF9"/>
    <w:rsid w:val="008A0553"/>
    <w:rsid w:val="008A163C"/>
    <w:rsid w:val="008A1876"/>
    <w:rsid w:val="008A18A7"/>
    <w:rsid w:val="008A1D6C"/>
    <w:rsid w:val="008A224C"/>
    <w:rsid w:val="008A2ABF"/>
    <w:rsid w:val="008A2B37"/>
    <w:rsid w:val="008A330C"/>
    <w:rsid w:val="008A40E3"/>
    <w:rsid w:val="008A40F1"/>
    <w:rsid w:val="008A4AE9"/>
    <w:rsid w:val="008A6C6D"/>
    <w:rsid w:val="008A7BE5"/>
    <w:rsid w:val="008B0146"/>
    <w:rsid w:val="008B053D"/>
    <w:rsid w:val="008B0DB1"/>
    <w:rsid w:val="008B273B"/>
    <w:rsid w:val="008B2904"/>
    <w:rsid w:val="008B2E47"/>
    <w:rsid w:val="008B30D2"/>
    <w:rsid w:val="008B3950"/>
    <w:rsid w:val="008B5886"/>
    <w:rsid w:val="008B5D23"/>
    <w:rsid w:val="008B63CD"/>
    <w:rsid w:val="008B6EE6"/>
    <w:rsid w:val="008B75D4"/>
    <w:rsid w:val="008B771B"/>
    <w:rsid w:val="008C1BDA"/>
    <w:rsid w:val="008C20DD"/>
    <w:rsid w:val="008C2398"/>
    <w:rsid w:val="008C285C"/>
    <w:rsid w:val="008C2D70"/>
    <w:rsid w:val="008C2E32"/>
    <w:rsid w:val="008C3C13"/>
    <w:rsid w:val="008C6A24"/>
    <w:rsid w:val="008C6D55"/>
    <w:rsid w:val="008C7260"/>
    <w:rsid w:val="008C79F8"/>
    <w:rsid w:val="008D0F90"/>
    <w:rsid w:val="008D1AD0"/>
    <w:rsid w:val="008D1BF9"/>
    <w:rsid w:val="008D27A7"/>
    <w:rsid w:val="008D302B"/>
    <w:rsid w:val="008D3069"/>
    <w:rsid w:val="008D4009"/>
    <w:rsid w:val="008D49F4"/>
    <w:rsid w:val="008D4A19"/>
    <w:rsid w:val="008D5B9C"/>
    <w:rsid w:val="008D6CD8"/>
    <w:rsid w:val="008E0BD2"/>
    <w:rsid w:val="008E3012"/>
    <w:rsid w:val="008E3873"/>
    <w:rsid w:val="008E417C"/>
    <w:rsid w:val="008E489C"/>
    <w:rsid w:val="008E58CA"/>
    <w:rsid w:val="008E5C3F"/>
    <w:rsid w:val="008E6AE8"/>
    <w:rsid w:val="008E6CC0"/>
    <w:rsid w:val="008E7003"/>
    <w:rsid w:val="008E7010"/>
    <w:rsid w:val="008E7813"/>
    <w:rsid w:val="008E7EA9"/>
    <w:rsid w:val="008F0197"/>
    <w:rsid w:val="008F0E5D"/>
    <w:rsid w:val="008F23C8"/>
    <w:rsid w:val="008F2452"/>
    <w:rsid w:val="008F2514"/>
    <w:rsid w:val="008F2610"/>
    <w:rsid w:val="008F355D"/>
    <w:rsid w:val="008F4743"/>
    <w:rsid w:val="008F57A7"/>
    <w:rsid w:val="008F586A"/>
    <w:rsid w:val="008F6D3A"/>
    <w:rsid w:val="008F70D2"/>
    <w:rsid w:val="008F71DA"/>
    <w:rsid w:val="008F76B2"/>
    <w:rsid w:val="0090081E"/>
    <w:rsid w:val="009013E0"/>
    <w:rsid w:val="00903BC7"/>
    <w:rsid w:val="00903D6C"/>
    <w:rsid w:val="00904807"/>
    <w:rsid w:val="0090501C"/>
    <w:rsid w:val="009059B6"/>
    <w:rsid w:val="009059F7"/>
    <w:rsid w:val="00905B77"/>
    <w:rsid w:val="00906ADE"/>
    <w:rsid w:val="009106C3"/>
    <w:rsid w:val="00911FD5"/>
    <w:rsid w:val="00912064"/>
    <w:rsid w:val="0091206A"/>
    <w:rsid w:val="0091299A"/>
    <w:rsid w:val="00912F96"/>
    <w:rsid w:val="0091354B"/>
    <w:rsid w:val="00913D36"/>
    <w:rsid w:val="00916042"/>
    <w:rsid w:val="0091614C"/>
    <w:rsid w:val="00916597"/>
    <w:rsid w:val="009168E7"/>
    <w:rsid w:val="00916BBE"/>
    <w:rsid w:val="00917946"/>
    <w:rsid w:val="00920202"/>
    <w:rsid w:val="009210DD"/>
    <w:rsid w:val="009227CD"/>
    <w:rsid w:val="00923FD2"/>
    <w:rsid w:val="00924E0C"/>
    <w:rsid w:val="009253FE"/>
    <w:rsid w:val="00925BEF"/>
    <w:rsid w:val="0092603B"/>
    <w:rsid w:val="00926A6A"/>
    <w:rsid w:val="009271B2"/>
    <w:rsid w:val="00927AB8"/>
    <w:rsid w:val="00927DD2"/>
    <w:rsid w:val="00930C9F"/>
    <w:rsid w:val="00931A29"/>
    <w:rsid w:val="009323D0"/>
    <w:rsid w:val="009337F2"/>
    <w:rsid w:val="00933E04"/>
    <w:rsid w:val="00934877"/>
    <w:rsid w:val="009348F3"/>
    <w:rsid w:val="009353F3"/>
    <w:rsid w:val="00935477"/>
    <w:rsid w:val="00936E98"/>
    <w:rsid w:val="00937F11"/>
    <w:rsid w:val="009409CC"/>
    <w:rsid w:val="00940D61"/>
    <w:rsid w:val="009436C7"/>
    <w:rsid w:val="00943E0E"/>
    <w:rsid w:val="0094453C"/>
    <w:rsid w:val="009463D5"/>
    <w:rsid w:val="0094645A"/>
    <w:rsid w:val="00946B46"/>
    <w:rsid w:val="00946E67"/>
    <w:rsid w:val="0094775A"/>
    <w:rsid w:val="00952704"/>
    <w:rsid w:val="00955BBD"/>
    <w:rsid w:val="0095607C"/>
    <w:rsid w:val="00957107"/>
    <w:rsid w:val="0095748D"/>
    <w:rsid w:val="0095760F"/>
    <w:rsid w:val="00960A3D"/>
    <w:rsid w:val="00960F63"/>
    <w:rsid w:val="00961EF3"/>
    <w:rsid w:val="009623FC"/>
    <w:rsid w:val="00963012"/>
    <w:rsid w:val="009633C4"/>
    <w:rsid w:val="00963440"/>
    <w:rsid w:val="00963653"/>
    <w:rsid w:val="00963BFB"/>
    <w:rsid w:val="009641D3"/>
    <w:rsid w:val="0096529F"/>
    <w:rsid w:val="00965A10"/>
    <w:rsid w:val="00966470"/>
    <w:rsid w:val="009679C1"/>
    <w:rsid w:val="00970285"/>
    <w:rsid w:val="00971897"/>
    <w:rsid w:val="00972267"/>
    <w:rsid w:val="009723FC"/>
    <w:rsid w:val="009726E0"/>
    <w:rsid w:val="00972D09"/>
    <w:rsid w:val="00973F24"/>
    <w:rsid w:val="009743E4"/>
    <w:rsid w:val="00974E40"/>
    <w:rsid w:val="00976715"/>
    <w:rsid w:val="00977A33"/>
    <w:rsid w:val="00977F22"/>
    <w:rsid w:val="00980017"/>
    <w:rsid w:val="00981536"/>
    <w:rsid w:val="00981A58"/>
    <w:rsid w:val="00982568"/>
    <w:rsid w:val="00982769"/>
    <w:rsid w:val="00985144"/>
    <w:rsid w:val="00985AEF"/>
    <w:rsid w:val="00985DDF"/>
    <w:rsid w:val="0098601A"/>
    <w:rsid w:val="009866F5"/>
    <w:rsid w:val="0099164F"/>
    <w:rsid w:val="0099247F"/>
    <w:rsid w:val="0099301F"/>
    <w:rsid w:val="00993359"/>
    <w:rsid w:val="009933DD"/>
    <w:rsid w:val="00993C29"/>
    <w:rsid w:val="0099538A"/>
    <w:rsid w:val="00995552"/>
    <w:rsid w:val="00995BEB"/>
    <w:rsid w:val="009965FA"/>
    <w:rsid w:val="0099726A"/>
    <w:rsid w:val="009975A5"/>
    <w:rsid w:val="00997DBD"/>
    <w:rsid w:val="00997DCF"/>
    <w:rsid w:val="009A0198"/>
    <w:rsid w:val="009A10C4"/>
    <w:rsid w:val="009A1656"/>
    <w:rsid w:val="009A1830"/>
    <w:rsid w:val="009A1F4C"/>
    <w:rsid w:val="009A258D"/>
    <w:rsid w:val="009A2CFE"/>
    <w:rsid w:val="009A36DB"/>
    <w:rsid w:val="009A3CFF"/>
    <w:rsid w:val="009A46AB"/>
    <w:rsid w:val="009A4779"/>
    <w:rsid w:val="009A48C9"/>
    <w:rsid w:val="009A4924"/>
    <w:rsid w:val="009A4B37"/>
    <w:rsid w:val="009A53AB"/>
    <w:rsid w:val="009A67D6"/>
    <w:rsid w:val="009A780D"/>
    <w:rsid w:val="009B03AD"/>
    <w:rsid w:val="009B098B"/>
    <w:rsid w:val="009B19FE"/>
    <w:rsid w:val="009B28A7"/>
    <w:rsid w:val="009B2B44"/>
    <w:rsid w:val="009B2BB1"/>
    <w:rsid w:val="009B364C"/>
    <w:rsid w:val="009B48F9"/>
    <w:rsid w:val="009B4B73"/>
    <w:rsid w:val="009B5139"/>
    <w:rsid w:val="009B5218"/>
    <w:rsid w:val="009B573C"/>
    <w:rsid w:val="009B5833"/>
    <w:rsid w:val="009B5F28"/>
    <w:rsid w:val="009B5F6F"/>
    <w:rsid w:val="009B7756"/>
    <w:rsid w:val="009B7938"/>
    <w:rsid w:val="009B7EF0"/>
    <w:rsid w:val="009C0351"/>
    <w:rsid w:val="009C1C3F"/>
    <w:rsid w:val="009C1CF3"/>
    <w:rsid w:val="009C1FD9"/>
    <w:rsid w:val="009C22A8"/>
    <w:rsid w:val="009C2FA7"/>
    <w:rsid w:val="009C327F"/>
    <w:rsid w:val="009C3779"/>
    <w:rsid w:val="009C5C1E"/>
    <w:rsid w:val="009C5C4D"/>
    <w:rsid w:val="009C5D09"/>
    <w:rsid w:val="009C644A"/>
    <w:rsid w:val="009C6534"/>
    <w:rsid w:val="009C67D7"/>
    <w:rsid w:val="009C7B1A"/>
    <w:rsid w:val="009D0E05"/>
    <w:rsid w:val="009D1E19"/>
    <w:rsid w:val="009D2407"/>
    <w:rsid w:val="009D25FF"/>
    <w:rsid w:val="009D318C"/>
    <w:rsid w:val="009D4759"/>
    <w:rsid w:val="009D5541"/>
    <w:rsid w:val="009D655A"/>
    <w:rsid w:val="009D688B"/>
    <w:rsid w:val="009D77A3"/>
    <w:rsid w:val="009D79DC"/>
    <w:rsid w:val="009E032B"/>
    <w:rsid w:val="009E073A"/>
    <w:rsid w:val="009E10CE"/>
    <w:rsid w:val="009E154D"/>
    <w:rsid w:val="009E1DDB"/>
    <w:rsid w:val="009E2FC4"/>
    <w:rsid w:val="009E3825"/>
    <w:rsid w:val="009E39CA"/>
    <w:rsid w:val="009E3F1F"/>
    <w:rsid w:val="009E5850"/>
    <w:rsid w:val="009E5F5E"/>
    <w:rsid w:val="009E613C"/>
    <w:rsid w:val="009E63B3"/>
    <w:rsid w:val="009E655C"/>
    <w:rsid w:val="009E6B85"/>
    <w:rsid w:val="009E73CD"/>
    <w:rsid w:val="009E7894"/>
    <w:rsid w:val="009F00DF"/>
    <w:rsid w:val="009F1FB7"/>
    <w:rsid w:val="009F20EC"/>
    <w:rsid w:val="009F2680"/>
    <w:rsid w:val="009F2D25"/>
    <w:rsid w:val="009F2D28"/>
    <w:rsid w:val="009F3569"/>
    <w:rsid w:val="009F3602"/>
    <w:rsid w:val="009F37C1"/>
    <w:rsid w:val="009F4239"/>
    <w:rsid w:val="009F58E8"/>
    <w:rsid w:val="009F5CDC"/>
    <w:rsid w:val="009F5DFA"/>
    <w:rsid w:val="009F65E1"/>
    <w:rsid w:val="009F6EF8"/>
    <w:rsid w:val="009F7B76"/>
    <w:rsid w:val="00A010B6"/>
    <w:rsid w:val="00A0125B"/>
    <w:rsid w:val="00A01294"/>
    <w:rsid w:val="00A029F6"/>
    <w:rsid w:val="00A02FFE"/>
    <w:rsid w:val="00A03C3A"/>
    <w:rsid w:val="00A045E6"/>
    <w:rsid w:val="00A056D4"/>
    <w:rsid w:val="00A07089"/>
    <w:rsid w:val="00A078A8"/>
    <w:rsid w:val="00A10AA9"/>
    <w:rsid w:val="00A10F5D"/>
    <w:rsid w:val="00A11867"/>
    <w:rsid w:val="00A11A24"/>
    <w:rsid w:val="00A11CAE"/>
    <w:rsid w:val="00A13305"/>
    <w:rsid w:val="00A13BC6"/>
    <w:rsid w:val="00A140BE"/>
    <w:rsid w:val="00A14141"/>
    <w:rsid w:val="00A154D8"/>
    <w:rsid w:val="00A15800"/>
    <w:rsid w:val="00A177DA"/>
    <w:rsid w:val="00A200BA"/>
    <w:rsid w:val="00A20FD9"/>
    <w:rsid w:val="00A21803"/>
    <w:rsid w:val="00A2301C"/>
    <w:rsid w:val="00A23D1F"/>
    <w:rsid w:val="00A24F97"/>
    <w:rsid w:val="00A26A9A"/>
    <w:rsid w:val="00A279FC"/>
    <w:rsid w:val="00A323C3"/>
    <w:rsid w:val="00A3265B"/>
    <w:rsid w:val="00A339F9"/>
    <w:rsid w:val="00A33C72"/>
    <w:rsid w:val="00A34E7D"/>
    <w:rsid w:val="00A350DF"/>
    <w:rsid w:val="00A359AA"/>
    <w:rsid w:val="00A35DEF"/>
    <w:rsid w:val="00A37321"/>
    <w:rsid w:val="00A40806"/>
    <w:rsid w:val="00A41CA0"/>
    <w:rsid w:val="00A41D01"/>
    <w:rsid w:val="00A42448"/>
    <w:rsid w:val="00A42859"/>
    <w:rsid w:val="00A43552"/>
    <w:rsid w:val="00A44E55"/>
    <w:rsid w:val="00A45090"/>
    <w:rsid w:val="00A45978"/>
    <w:rsid w:val="00A4661B"/>
    <w:rsid w:val="00A47AE0"/>
    <w:rsid w:val="00A47EC2"/>
    <w:rsid w:val="00A47F8D"/>
    <w:rsid w:val="00A514A1"/>
    <w:rsid w:val="00A52B10"/>
    <w:rsid w:val="00A52FF7"/>
    <w:rsid w:val="00A5315C"/>
    <w:rsid w:val="00A532D6"/>
    <w:rsid w:val="00A53A69"/>
    <w:rsid w:val="00A55687"/>
    <w:rsid w:val="00A55737"/>
    <w:rsid w:val="00A55834"/>
    <w:rsid w:val="00A5670E"/>
    <w:rsid w:val="00A57A8C"/>
    <w:rsid w:val="00A57B51"/>
    <w:rsid w:val="00A60986"/>
    <w:rsid w:val="00A609DC"/>
    <w:rsid w:val="00A60DBE"/>
    <w:rsid w:val="00A60E74"/>
    <w:rsid w:val="00A610E9"/>
    <w:rsid w:val="00A61355"/>
    <w:rsid w:val="00A613C9"/>
    <w:rsid w:val="00A61CCE"/>
    <w:rsid w:val="00A6310D"/>
    <w:rsid w:val="00A646A2"/>
    <w:rsid w:val="00A66409"/>
    <w:rsid w:val="00A66A22"/>
    <w:rsid w:val="00A66E6E"/>
    <w:rsid w:val="00A67E56"/>
    <w:rsid w:val="00A67E81"/>
    <w:rsid w:val="00A71346"/>
    <w:rsid w:val="00A71710"/>
    <w:rsid w:val="00A71B9D"/>
    <w:rsid w:val="00A72A43"/>
    <w:rsid w:val="00A72C2E"/>
    <w:rsid w:val="00A73C98"/>
    <w:rsid w:val="00A74C96"/>
    <w:rsid w:val="00A75612"/>
    <w:rsid w:val="00A75CF5"/>
    <w:rsid w:val="00A773CB"/>
    <w:rsid w:val="00A774EB"/>
    <w:rsid w:val="00A77DE7"/>
    <w:rsid w:val="00A77DF7"/>
    <w:rsid w:val="00A810BC"/>
    <w:rsid w:val="00A81ED1"/>
    <w:rsid w:val="00A82772"/>
    <w:rsid w:val="00A82E16"/>
    <w:rsid w:val="00A835F5"/>
    <w:rsid w:val="00A841B8"/>
    <w:rsid w:val="00A861E5"/>
    <w:rsid w:val="00A87CC8"/>
    <w:rsid w:val="00A87EF1"/>
    <w:rsid w:val="00A91BEB"/>
    <w:rsid w:val="00A920A9"/>
    <w:rsid w:val="00A9236E"/>
    <w:rsid w:val="00A934A7"/>
    <w:rsid w:val="00A93F1E"/>
    <w:rsid w:val="00A943C9"/>
    <w:rsid w:val="00A95438"/>
    <w:rsid w:val="00A957DF"/>
    <w:rsid w:val="00AA0259"/>
    <w:rsid w:val="00AA1441"/>
    <w:rsid w:val="00AA2632"/>
    <w:rsid w:val="00AA2A4E"/>
    <w:rsid w:val="00AA2CCD"/>
    <w:rsid w:val="00AA2F57"/>
    <w:rsid w:val="00AA389E"/>
    <w:rsid w:val="00AA5F1A"/>
    <w:rsid w:val="00AA6F75"/>
    <w:rsid w:val="00AA7CDF"/>
    <w:rsid w:val="00AB0453"/>
    <w:rsid w:val="00AB09D4"/>
    <w:rsid w:val="00AB177F"/>
    <w:rsid w:val="00AB244F"/>
    <w:rsid w:val="00AB28DC"/>
    <w:rsid w:val="00AB32EA"/>
    <w:rsid w:val="00AB4923"/>
    <w:rsid w:val="00AB4DB2"/>
    <w:rsid w:val="00AB59DD"/>
    <w:rsid w:val="00AB5E27"/>
    <w:rsid w:val="00AB5EE7"/>
    <w:rsid w:val="00AB5F39"/>
    <w:rsid w:val="00AB72BF"/>
    <w:rsid w:val="00AB7F1C"/>
    <w:rsid w:val="00AC099D"/>
    <w:rsid w:val="00AC1D89"/>
    <w:rsid w:val="00AC3043"/>
    <w:rsid w:val="00AC4EEB"/>
    <w:rsid w:val="00AC51BF"/>
    <w:rsid w:val="00AC51EE"/>
    <w:rsid w:val="00AC65E8"/>
    <w:rsid w:val="00AC673E"/>
    <w:rsid w:val="00AC7406"/>
    <w:rsid w:val="00AC7CFE"/>
    <w:rsid w:val="00AD02BC"/>
    <w:rsid w:val="00AD0C1A"/>
    <w:rsid w:val="00AD0FA6"/>
    <w:rsid w:val="00AD284A"/>
    <w:rsid w:val="00AD2DF8"/>
    <w:rsid w:val="00AD2FAE"/>
    <w:rsid w:val="00AD4914"/>
    <w:rsid w:val="00AD515C"/>
    <w:rsid w:val="00AD548A"/>
    <w:rsid w:val="00AD589E"/>
    <w:rsid w:val="00AD5F68"/>
    <w:rsid w:val="00AD65E4"/>
    <w:rsid w:val="00AD6E5D"/>
    <w:rsid w:val="00AD72EE"/>
    <w:rsid w:val="00AE1664"/>
    <w:rsid w:val="00AE18C8"/>
    <w:rsid w:val="00AE2D04"/>
    <w:rsid w:val="00AE3F6F"/>
    <w:rsid w:val="00AE41C4"/>
    <w:rsid w:val="00AE42CB"/>
    <w:rsid w:val="00AE494B"/>
    <w:rsid w:val="00AE4DA6"/>
    <w:rsid w:val="00AE53B3"/>
    <w:rsid w:val="00AE5BD7"/>
    <w:rsid w:val="00AE66AD"/>
    <w:rsid w:val="00AE74EB"/>
    <w:rsid w:val="00AF110C"/>
    <w:rsid w:val="00AF267C"/>
    <w:rsid w:val="00AF2EB3"/>
    <w:rsid w:val="00AF3096"/>
    <w:rsid w:val="00AF3163"/>
    <w:rsid w:val="00AF3CDD"/>
    <w:rsid w:val="00AF40D7"/>
    <w:rsid w:val="00AF45FB"/>
    <w:rsid w:val="00AF4DE1"/>
    <w:rsid w:val="00AF50BD"/>
    <w:rsid w:val="00AF5671"/>
    <w:rsid w:val="00AF5F67"/>
    <w:rsid w:val="00B02A34"/>
    <w:rsid w:val="00B035EC"/>
    <w:rsid w:val="00B03A59"/>
    <w:rsid w:val="00B03E6B"/>
    <w:rsid w:val="00B04B67"/>
    <w:rsid w:val="00B05AF8"/>
    <w:rsid w:val="00B06279"/>
    <w:rsid w:val="00B077B7"/>
    <w:rsid w:val="00B07889"/>
    <w:rsid w:val="00B106DD"/>
    <w:rsid w:val="00B11A6A"/>
    <w:rsid w:val="00B11C30"/>
    <w:rsid w:val="00B12453"/>
    <w:rsid w:val="00B12632"/>
    <w:rsid w:val="00B13645"/>
    <w:rsid w:val="00B14C35"/>
    <w:rsid w:val="00B152F3"/>
    <w:rsid w:val="00B15562"/>
    <w:rsid w:val="00B156BB"/>
    <w:rsid w:val="00B164DB"/>
    <w:rsid w:val="00B1728D"/>
    <w:rsid w:val="00B20918"/>
    <w:rsid w:val="00B21441"/>
    <w:rsid w:val="00B21751"/>
    <w:rsid w:val="00B21CE7"/>
    <w:rsid w:val="00B2224F"/>
    <w:rsid w:val="00B22C5D"/>
    <w:rsid w:val="00B22E49"/>
    <w:rsid w:val="00B233A8"/>
    <w:rsid w:val="00B23453"/>
    <w:rsid w:val="00B24CCC"/>
    <w:rsid w:val="00B26475"/>
    <w:rsid w:val="00B27B01"/>
    <w:rsid w:val="00B27BFB"/>
    <w:rsid w:val="00B27DF2"/>
    <w:rsid w:val="00B27EC7"/>
    <w:rsid w:val="00B31113"/>
    <w:rsid w:val="00B31190"/>
    <w:rsid w:val="00B31229"/>
    <w:rsid w:val="00B31500"/>
    <w:rsid w:val="00B32366"/>
    <w:rsid w:val="00B3282F"/>
    <w:rsid w:val="00B32F1D"/>
    <w:rsid w:val="00B33329"/>
    <w:rsid w:val="00B34330"/>
    <w:rsid w:val="00B3450D"/>
    <w:rsid w:val="00B35F62"/>
    <w:rsid w:val="00B363EA"/>
    <w:rsid w:val="00B372A7"/>
    <w:rsid w:val="00B40429"/>
    <w:rsid w:val="00B41DB6"/>
    <w:rsid w:val="00B41F2F"/>
    <w:rsid w:val="00B428D0"/>
    <w:rsid w:val="00B42AA6"/>
    <w:rsid w:val="00B43CD7"/>
    <w:rsid w:val="00B441AC"/>
    <w:rsid w:val="00B452B0"/>
    <w:rsid w:val="00B45DA2"/>
    <w:rsid w:val="00B462B5"/>
    <w:rsid w:val="00B469EE"/>
    <w:rsid w:val="00B46A03"/>
    <w:rsid w:val="00B46B78"/>
    <w:rsid w:val="00B478BD"/>
    <w:rsid w:val="00B47E26"/>
    <w:rsid w:val="00B5149E"/>
    <w:rsid w:val="00B51F71"/>
    <w:rsid w:val="00B520CD"/>
    <w:rsid w:val="00B52174"/>
    <w:rsid w:val="00B522ED"/>
    <w:rsid w:val="00B52C58"/>
    <w:rsid w:val="00B54490"/>
    <w:rsid w:val="00B5561F"/>
    <w:rsid w:val="00B5601A"/>
    <w:rsid w:val="00B56B48"/>
    <w:rsid w:val="00B56DFB"/>
    <w:rsid w:val="00B56FED"/>
    <w:rsid w:val="00B574B7"/>
    <w:rsid w:val="00B57637"/>
    <w:rsid w:val="00B57D0C"/>
    <w:rsid w:val="00B615B5"/>
    <w:rsid w:val="00B615BF"/>
    <w:rsid w:val="00B621A4"/>
    <w:rsid w:val="00B62573"/>
    <w:rsid w:val="00B62640"/>
    <w:rsid w:val="00B64D24"/>
    <w:rsid w:val="00B664F7"/>
    <w:rsid w:val="00B679CA"/>
    <w:rsid w:val="00B67E64"/>
    <w:rsid w:val="00B71D2B"/>
    <w:rsid w:val="00B72137"/>
    <w:rsid w:val="00B72186"/>
    <w:rsid w:val="00B723E6"/>
    <w:rsid w:val="00B72A11"/>
    <w:rsid w:val="00B72AD8"/>
    <w:rsid w:val="00B7323C"/>
    <w:rsid w:val="00B7344D"/>
    <w:rsid w:val="00B73467"/>
    <w:rsid w:val="00B73FBC"/>
    <w:rsid w:val="00B74F55"/>
    <w:rsid w:val="00B7565C"/>
    <w:rsid w:val="00B759E0"/>
    <w:rsid w:val="00B75C52"/>
    <w:rsid w:val="00B76A39"/>
    <w:rsid w:val="00B80413"/>
    <w:rsid w:val="00B815B4"/>
    <w:rsid w:val="00B81C8E"/>
    <w:rsid w:val="00B8291B"/>
    <w:rsid w:val="00B833AA"/>
    <w:rsid w:val="00B83EFA"/>
    <w:rsid w:val="00B8523B"/>
    <w:rsid w:val="00B85283"/>
    <w:rsid w:val="00B858AE"/>
    <w:rsid w:val="00B85D93"/>
    <w:rsid w:val="00B865F9"/>
    <w:rsid w:val="00B8708A"/>
    <w:rsid w:val="00B91D05"/>
    <w:rsid w:val="00B93143"/>
    <w:rsid w:val="00B932DA"/>
    <w:rsid w:val="00B9332A"/>
    <w:rsid w:val="00B93464"/>
    <w:rsid w:val="00B947AD"/>
    <w:rsid w:val="00B96322"/>
    <w:rsid w:val="00B96B9F"/>
    <w:rsid w:val="00B97971"/>
    <w:rsid w:val="00B97D05"/>
    <w:rsid w:val="00BA001A"/>
    <w:rsid w:val="00BA080E"/>
    <w:rsid w:val="00BA11EE"/>
    <w:rsid w:val="00BA1914"/>
    <w:rsid w:val="00BA1BFD"/>
    <w:rsid w:val="00BA4A72"/>
    <w:rsid w:val="00BA590B"/>
    <w:rsid w:val="00BB069B"/>
    <w:rsid w:val="00BB0CEC"/>
    <w:rsid w:val="00BB0D16"/>
    <w:rsid w:val="00BB0DDC"/>
    <w:rsid w:val="00BB204A"/>
    <w:rsid w:val="00BB2420"/>
    <w:rsid w:val="00BB3444"/>
    <w:rsid w:val="00BB3790"/>
    <w:rsid w:val="00BB3E89"/>
    <w:rsid w:val="00BB4223"/>
    <w:rsid w:val="00BB50A6"/>
    <w:rsid w:val="00BB5F00"/>
    <w:rsid w:val="00BB635E"/>
    <w:rsid w:val="00BC0FB1"/>
    <w:rsid w:val="00BC15EB"/>
    <w:rsid w:val="00BC1C42"/>
    <w:rsid w:val="00BC2656"/>
    <w:rsid w:val="00BC2914"/>
    <w:rsid w:val="00BC3F12"/>
    <w:rsid w:val="00BC417D"/>
    <w:rsid w:val="00BC4A6F"/>
    <w:rsid w:val="00BC50A5"/>
    <w:rsid w:val="00BC52C4"/>
    <w:rsid w:val="00BC6E7F"/>
    <w:rsid w:val="00BC6FC6"/>
    <w:rsid w:val="00BC7590"/>
    <w:rsid w:val="00BD1490"/>
    <w:rsid w:val="00BD16BA"/>
    <w:rsid w:val="00BD1AE5"/>
    <w:rsid w:val="00BD2E85"/>
    <w:rsid w:val="00BD36E5"/>
    <w:rsid w:val="00BD4640"/>
    <w:rsid w:val="00BD477E"/>
    <w:rsid w:val="00BD4EFC"/>
    <w:rsid w:val="00BD559F"/>
    <w:rsid w:val="00BD57EB"/>
    <w:rsid w:val="00BD5B80"/>
    <w:rsid w:val="00BD5DC6"/>
    <w:rsid w:val="00BD64A5"/>
    <w:rsid w:val="00BD78FC"/>
    <w:rsid w:val="00BE018C"/>
    <w:rsid w:val="00BE08E8"/>
    <w:rsid w:val="00BE22D6"/>
    <w:rsid w:val="00BE2EAA"/>
    <w:rsid w:val="00BE30BB"/>
    <w:rsid w:val="00BE54C0"/>
    <w:rsid w:val="00BE565E"/>
    <w:rsid w:val="00BE68BC"/>
    <w:rsid w:val="00BE6EA3"/>
    <w:rsid w:val="00BE7756"/>
    <w:rsid w:val="00BF0794"/>
    <w:rsid w:val="00BF134F"/>
    <w:rsid w:val="00BF1C74"/>
    <w:rsid w:val="00BF2A20"/>
    <w:rsid w:val="00BF3337"/>
    <w:rsid w:val="00BF4352"/>
    <w:rsid w:val="00BF4A4C"/>
    <w:rsid w:val="00BF53DA"/>
    <w:rsid w:val="00BF5A1F"/>
    <w:rsid w:val="00BF5DAC"/>
    <w:rsid w:val="00BF6B95"/>
    <w:rsid w:val="00C00155"/>
    <w:rsid w:val="00C0053B"/>
    <w:rsid w:val="00C0067F"/>
    <w:rsid w:val="00C0094E"/>
    <w:rsid w:val="00C012A0"/>
    <w:rsid w:val="00C012C9"/>
    <w:rsid w:val="00C01E86"/>
    <w:rsid w:val="00C0212E"/>
    <w:rsid w:val="00C02558"/>
    <w:rsid w:val="00C029F9"/>
    <w:rsid w:val="00C030D7"/>
    <w:rsid w:val="00C031F3"/>
    <w:rsid w:val="00C04BE5"/>
    <w:rsid w:val="00C04FC8"/>
    <w:rsid w:val="00C05406"/>
    <w:rsid w:val="00C06AE2"/>
    <w:rsid w:val="00C07AA6"/>
    <w:rsid w:val="00C1060A"/>
    <w:rsid w:val="00C10DCE"/>
    <w:rsid w:val="00C10F95"/>
    <w:rsid w:val="00C11CBB"/>
    <w:rsid w:val="00C11E73"/>
    <w:rsid w:val="00C12A48"/>
    <w:rsid w:val="00C12C55"/>
    <w:rsid w:val="00C12F5E"/>
    <w:rsid w:val="00C13250"/>
    <w:rsid w:val="00C136A6"/>
    <w:rsid w:val="00C1409B"/>
    <w:rsid w:val="00C14344"/>
    <w:rsid w:val="00C14996"/>
    <w:rsid w:val="00C1575C"/>
    <w:rsid w:val="00C159EB"/>
    <w:rsid w:val="00C15B59"/>
    <w:rsid w:val="00C15E20"/>
    <w:rsid w:val="00C16561"/>
    <w:rsid w:val="00C16689"/>
    <w:rsid w:val="00C16AF1"/>
    <w:rsid w:val="00C170D7"/>
    <w:rsid w:val="00C171A3"/>
    <w:rsid w:val="00C222FD"/>
    <w:rsid w:val="00C23880"/>
    <w:rsid w:val="00C2412F"/>
    <w:rsid w:val="00C257A1"/>
    <w:rsid w:val="00C25F30"/>
    <w:rsid w:val="00C261D3"/>
    <w:rsid w:val="00C30329"/>
    <w:rsid w:val="00C320F5"/>
    <w:rsid w:val="00C33042"/>
    <w:rsid w:val="00C34981"/>
    <w:rsid w:val="00C37B00"/>
    <w:rsid w:val="00C40402"/>
    <w:rsid w:val="00C42C6A"/>
    <w:rsid w:val="00C42ED5"/>
    <w:rsid w:val="00C446B9"/>
    <w:rsid w:val="00C44718"/>
    <w:rsid w:val="00C45EAD"/>
    <w:rsid w:val="00C469A9"/>
    <w:rsid w:val="00C47025"/>
    <w:rsid w:val="00C50D41"/>
    <w:rsid w:val="00C50FCF"/>
    <w:rsid w:val="00C5179D"/>
    <w:rsid w:val="00C51E00"/>
    <w:rsid w:val="00C5256E"/>
    <w:rsid w:val="00C5258F"/>
    <w:rsid w:val="00C529E3"/>
    <w:rsid w:val="00C52A2D"/>
    <w:rsid w:val="00C53477"/>
    <w:rsid w:val="00C53C64"/>
    <w:rsid w:val="00C53DDE"/>
    <w:rsid w:val="00C54BC5"/>
    <w:rsid w:val="00C55630"/>
    <w:rsid w:val="00C573F7"/>
    <w:rsid w:val="00C57AC5"/>
    <w:rsid w:val="00C612D8"/>
    <w:rsid w:val="00C615C1"/>
    <w:rsid w:val="00C61BA7"/>
    <w:rsid w:val="00C61EE5"/>
    <w:rsid w:val="00C62851"/>
    <w:rsid w:val="00C63419"/>
    <w:rsid w:val="00C6378A"/>
    <w:rsid w:val="00C63A2E"/>
    <w:rsid w:val="00C63DC7"/>
    <w:rsid w:val="00C64303"/>
    <w:rsid w:val="00C65016"/>
    <w:rsid w:val="00C6554B"/>
    <w:rsid w:val="00C668AE"/>
    <w:rsid w:val="00C66C73"/>
    <w:rsid w:val="00C67BC7"/>
    <w:rsid w:val="00C7017E"/>
    <w:rsid w:val="00C70BDE"/>
    <w:rsid w:val="00C70D8B"/>
    <w:rsid w:val="00C70FB2"/>
    <w:rsid w:val="00C716F1"/>
    <w:rsid w:val="00C71C84"/>
    <w:rsid w:val="00C728AD"/>
    <w:rsid w:val="00C732C1"/>
    <w:rsid w:val="00C73723"/>
    <w:rsid w:val="00C73763"/>
    <w:rsid w:val="00C73923"/>
    <w:rsid w:val="00C745B3"/>
    <w:rsid w:val="00C745EE"/>
    <w:rsid w:val="00C747D2"/>
    <w:rsid w:val="00C748D6"/>
    <w:rsid w:val="00C74A1F"/>
    <w:rsid w:val="00C74A79"/>
    <w:rsid w:val="00C751C5"/>
    <w:rsid w:val="00C75E90"/>
    <w:rsid w:val="00C76560"/>
    <w:rsid w:val="00C7664B"/>
    <w:rsid w:val="00C76830"/>
    <w:rsid w:val="00C76E8A"/>
    <w:rsid w:val="00C7723B"/>
    <w:rsid w:val="00C77B95"/>
    <w:rsid w:val="00C8158F"/>
    <w:rsid w:val="00C81705"/>
    <w:rsid w:val="00C81FCC"/>
    <w:rsid w:val="00C831A9"/>
    <w:rsid w:val="00C8394F"/>
    <w:rsid w:val="00C8398F"/>
    <w:rsid w:val="00C84AF6"/>
    <w:rsid w:val="00C85593"/>
    <w:rsid w:val="00C85863"/>
    <w:rsid w:val="00C87063"/>
    <w:rsid w:val="00C87630"/>
    <w:rsid w:val="00C8764C"/>
    <w:rsid w:val="00C91602"/>
    <w:rsid w:val="00C9500F"/>
    <w:rsid w:val="00C961E1"/>
    <w:rsid w:val="00C96493"/>
    <w:rsid w:val="00C96A63"/>
    <w:rsid w:val="00C97904"/>
    <w:rsid w:val="00CA1866"/>
    <w:rsid w:val="00CA1FDC"/>
    <w:rsid w:val="00CA2147"/>
    <w:rsid w:val="00CA2442"/>
    <w:rsid w:val="00CA2EB6"/>
    <w:rsid w:val="00CA491A"/>
    <w:rsid w:val="00CA4C01"/>
    <w:rsid w:val="00CA4F14"/>
    <w:rsid w:val="00CA540B"/>
    <w:rsid w:val="00CA69BD"/>
    <w:rsid w:val="00CA6DFE"/>
    <w:rsid w:val="00CA7108"/>
    <w:rsid w:val="00CA7648"/>
    <w:rsid w:val="00CA7E02"/>
    <w:rsid w:val="00CB05A0"/>
    <w:rsid w:val="00CB060D"/>
    <w:rsid w:val="00CB0A5B"/>
    <w:rsid w:val="00CB0DD1"/>
    <w:rsid w:val="00CB1808"/>
    <w:rsid w:val="00CB2030"/>
    <w:rsid w:val="00CB2072"/>
    <w:rsid w:val="00CB2FD1"/>
    <w:rsid w:val="00CB357D"/>
    <w:rsid w:val="00CB4826"/>
    <w:rsid w:val="00CB4E95"/>
    <w:rsid w:val="00CB4EF6"/>
    <w:rsid w:val="00CB700F"/>
    <w:rsid w:val="00CB7030"/>
    <w:rsid w:val="00CB7554"/>
    <w:rsid w:val="00CB760E"/>
    <w:rsid w:val="00CB764F"/>
    <w:rsid w:val="00CB7A40"/>
    <w:rsid w:val="00CC0050"/>
    <w:rsid w:val="00CC11FD"/>
    <w:rsid w:val="00CC211F"/>
    <w:rsid w:val="00CC3212"/>
    <w:rsid w:val="00CC3352"/>
    <w:rsid w:val="00CC3D93"/>
    <w:rsid w:val="00CC5792"/>
    <w:rsid w:val="00CC6B3C"/>
    <w:rsid w:val="00CC7F85"/>
    <w:rsid w:val="00CD014C"/>
    <w:rsid w:val="00CD0972"/>
    <w:rsid w:val="00CD0D97"/>
    <w:rsid w:val="00CD1319"/>
    <w:rsid w:val="00CD22F8"/>
    <w:rsid w:val="00CD2A5B"/>
    <w:rsid w:val="00CD36A6"/>
    <w:rsid w:val="00CD376A"/>
    <w:rsid w:val="00CD3C1E"/>
    <w:rsid w:val="00CD3EC8"/>
    <w:rsid w:val="00CD4144"/>
    <w:rsid w:val="00CD454A"/>
    <w:rsid w:val="00CD4A89"/>
    <w:rsid w:val="00CD4CE4"/>
    <w:rsid w:val="00CD6568"/>
    <w:rsid w:val="00CD73E0"/>
    <w:rsid w:val="00CE1531"/>
    <w:rsid w:val="00CE1976"/>
    <w:rsid w:val="00CE3505"/>
    <w:rsid w:val="00CE3955"/>
    <w:rsid w:val="00CE3F1C"/>
    <w:rsid w:val="00CE4386"/>
    <w:rsid w:val="00CE56AA"/>
    <w:rsid w:val="00CE58EB"/>
    <w:rsid w:val="00CE62AE"/>
    <w:rsid w:val="00CE688E"/>
    <w:rsid w:val="00CE73C1"/>
    <w:rsid w:val="00CF026A"/>
    <w:rsid w:val="00CF347B"/>
    <w:rsid w:val="00CF3BAD"/>
    <w:rsid w:val="00CF3EFE"/>
    <w:rsid w:val="00CF3FDF"/>
    <w:rsid w:val="00CF4B19"/>
    <w:rsid w:val="00CF4CB3"/>
    <w:rsid w:val="00CF636F"/>
    <w:rsid w:val="00CF6AD4"/>
    <w:rsid w:val="00CF7EB9"/>
    <w:rsid w:val="00CF7ED7"/>
    <w:rsid w:val="00CF7EE8"/>
    <w:rsid w:val="00D0008E"/>
    <w:rsid w:val="00D00294"/>
    <w:rsid w:val="00D01C8E"/>
    <w:rsid w:val="00D02562"/>
    <w:rsid w:val="00D02C72"/>
    <w:rsid w:val="00D03C6B"/>
    <w:rsid w:val="00D05066"/>
    <w:rsid w:val="00D056B7"/>
    <w:rsid w:val="00D06127"/>
    <w:rsid w:val="00D06460"/>
    <w:rsid w:val="00D06665"/>
    <w:rsid w:val="00D067D9"/>
    <w:rsid w:val="00D06B6B"/>
    <w:rsid w:val="00D0725A"/>
    <w:rsid w:val="00D07B77"/>
    <w:rsid w:val="00D10F54"/>
    <w:rsid w:val="00D116CB"/>
    <w:rsid w:val="00D11F20"/>
    <w:rsid w:val="00D12109"/>
    <w:rsid w:val="00D1222D"/>
    <w:rsid w:val="00D123EE"/>
    <w:rsid w:val="00D132D2"/>
    <w:rsid w:val="00D137AB"/>
    <w:rsid w:val="00D1389F"/>
    <w:rsid w:val="00D13C2E"/>
    <w:rsid w:val="00D14AE6"/>
    <w:rsid w:val="00D14B81"/>
    <w:rsid w:val="00D162A7"/>
    <w:rsid w:val="00D164D4"/>
    <w:rsid w:val="00D16851"/>
    <w:rsid w:val="00D174EE"/>
    <w:rsid w:val="00D17C9F"/>
    <w:rsid w:val="00D17EAE"/>
    <w:rsid w:val="00D2073E"/>
    <w:rsid w:val="00D208A8"/>
    <w:rsid w:val="00D20C4E"/>
    <w:rsid w:val="00D21078"/>
    <w:rsid w:val="00D2249C"/>
    <w:rsid w:val="00D2352B"/>
    <w:rsid w:val="00D244FA"/>
    <w:rsid w:val="00D25861"/>
    <w:rsid w:val="00D26199"/>
    <w:rsid w:val="00D268CB"/>
    <w:rsid w:val="00D2695D"/>
    <w:rsid w:val="00D27A95"/>
    <w:rsid w:val="00D27AFA"/>
    <w:rsid w:val="00D30210"/>
    <w:rsid w:val="00D320B9"/>
    <w:rsid w:val="00D3235D"/>
    <w:rsid w:val="00D332C9"/>
    <w:rsid w:val="00D336FD"/>
    <w:rsid w:val="00D33BC0"/>
    <w:rsid w:val="00D33F5E"/>
    <w:rsid w:val="00D3451C"/>
    <w:rsid w:val="00D34A6B"/>
    <w:rsid w:val="00D35143"/>
    <w:rsid w:val="00D36DCA"/>
    <w:rsid w:val="00D379B5"/>
    <w:rsid w:val="00D40DE3"/>
    <w:rsid w:val="00D41333"/>
    <w:rsid w:val="00D4386B"/>
    <w:rsid w:val="00D456E4"/>
    <w:rsid w:val="00D459A0"/>
    <w:rsid w:val="00D46181"/>
    <w:rsid w:val="00D46568"/>
    <w:rsid w:val="00D4669E"/>
    <w:rsid w:val="00D46D11"/>
    <w:rsid w:val="00D472B2"/>
    <w:rsid w:val="00D476F4"/>
    <w:rsid w:val="00D479A6"/>
    <w:rsid w:val="00D479C1"/>
    <w:rsid w:val="00D47CD6"/>
    <w:rsid w:val="00D52390"/>
    <w:rsid w:val="00D5263F"/>
    <w:rsid w:val="00D529BD"/>
    <w:rsid w:val="00D541C0"/>
    <w:rsid w:val="00D54574"/>
    <w:rsid w:val="00D546AC"/>
    <w:rsid w:val="00D54701"/>
    <w:rsid w:val="00D54B0A"/>
    <w:rsid w:val="00D55224"/>
    <w:rsid w:val="00D55ACE"/>
    <w:rsid w:val="00D5693A"/>
    <w:rsid w:val="00D57B0F"/>
    <w:rsid w:val="00D6037A"/>
    <w:rsid w:val="00D60602"/>
    <w:rsid w:val="00D60BB9"/>
    <w:rsid w:val="00D60F09"/>
    <w:rsid w:val="00D61325"/>
    <w:rsid w:val="00D6185D"/>
    <w:rsid w:val="00D61B27"/>
    <w:rsid w:val="00D61C75"/>
    <w:rsid w:val="00D6277C"/>
    <w:rsid w:val="00D6443F"/>
    <w:rsid w:val="00D65C36"/>
    <w:rsid w:val="00D67762"/>
    <w:rsid w:val="00D67A41"/>
    <w:rsid w:val="00D707DD"/>
    <w:rsid w:val="00D715FB"/>
    <w:rsid w:val="00D716DB"/>
    <w:rsid w:val="00D719DC"/>
    <w:rsid w:val="00D72084"/>
    <w:rsid w:val="00D72450"/>
    <w:rsid w:val="00D72867"/>
    <w:rsid w:val="00D72962"/>
    <w:rsid w:val="00D72D2E"/>
    <w:rsid w:val="00D72DB7"/>
    <w:rsid w:val="00D7375B"/>
    <w:rsid w:val="00D73B43"/>
    <w:rsid w:val="00D74164"/>
    <w:rsid w:val="00D74792"/>
    <w:rsid w:val="00D762E2"/>
    <w:rsid w:val="00D76B56"/>
    <w:rsid w:val="00D77E21"/>
    <w:rsid w:val="00D815F6"/>
    <w:rsid w:val="00D81D58"/>
    <w:rsid w:val="00D82725"/>
    <w:rsid w:val="00D82C3A"/>
    <w:rsid w:val="00D834EA"/>
    <w:rsid w:val="00D83522"/>
    <w:rsid w:val="00D8387A"/>
    <w:rsid w:val="00D84593"/>
    <w:rsid w:val="00D85E60"/>
    <w:rsid w:val="00D8602A"/>
    <w:rsid w:val="00D869CE"/>
    <w:rsid w:val="00D86A40"/>
    <w:rsid w:val="00D86FFE"/>
    <w:rsid w:val="00D87109"/>
    <w:rsid w:val="00D90097"/>
    <w:rsid w:val="00D900E3"/>
    <w:rsid w:val="00D90631"/>
    <w:rsid w:val="00D9081F"/>
    <w:rsid w:val="00D9237F"/>
    <w:rsid w:val="00D9239B"/>
    <w:rsid w:val="00D92F93"/>
    <w:rsid w:val="00D93065"/>
    <w:rsid w:val="00D93176"/>
    <w:rsid w:val="00D935DC"/>
    <w:rsid w:val="00D94B29"/>
    <w:rsid w:val="00D94E24"/>
    <w:rsid w:val="00D974CC"/>
    <w:rsid w:val="00D9793A"/>
    <w:rsid w:val="00DA0ED2"/>
    <w:rsid w:val="00DA1D59"/>
    <w:rsid w:val="00DA2E13"/>
    <w:rsid w:val="00DA38AF"/>
    <w:rsid w:val="00DA4981"/>
    <w:rsid w:val="00DA4F0D"/>
    <w:rsid w:val="00DA584F"/>
    <w:rsid w:val="00DA623D"/>
    <w:rsid w:val="00DA6E43"/>
    <w:rsid w:val="00DA6FAE"/>
    <w:rsid w:val="00DA7B0F"/>
    <w:rsid w:val="00DB08A3"/>
    <w:rsid w:val="00DB0CD2"/>
    <w:rsid w:val="00DB0F5D"/>
    <w:rsid w:val="00DB11B5"/>
    <w:rsid w:val="00DB11CE"/>
    <w:rsid w:val="00DB185A"/>
    <w:rsid w:val="00DB36D0"/>
    <w:rsid w:val="00DB4264"/>
    <w:rsid w:val="00DB57C6"/>
    <w:rsid w:val="00DB58AC"/>
    <w:rsid w:val="00DB614D"/>
    <w:rsid w:val="00DB6735"/>
    <w:rsid w:val="00DB682A"/>
    <w:rsid w:val="00DB70D2"/>
    <w:rsid w:val="00DC01E7"/>
    <w:rsid w:val="00DC0D6D"/>
    <w:rsid w:val="00DC184D"/>
    <w:rsid w:val="00DC21AD"/>
    <w:rsid w:val="00DC234F"/>
    <w:rsid w:val="00DC2B59"/>
    <w:rsid w:val="00DC30C3"/>
    <w:rsid w:val="00DC34E6"/>
    <w:rsid w:val="00DC39B1"/>
    <w:rsid w:val="00DC3FEF"/>
    <w:rsid w:val="00DC477B"/>
    <w:rsid w:val="00DC4A0B"/>
    <w:rsid w:val="00DC4B3C"/>
    <w:rsid w:val="00DC553D"/>
    <w:rsid w:val="00DC5799"/>
    <w:rsid w:val="00DC7EE9"/>
    <w:rsid w:val="00DD1294"/>
    <w:rsid w:val="00DD1C70"/>
    <w:rsid w:val="00DD1E04"/>
    <w:rsid w:val="00DD4C75"/>
    <w:rsid w:val="00DD584A"/>
    <w:rsid w:val="00DD5D34"/>
    <w:rsid w:val="00DD6B42"/>
    <w:rsid w:val="00DD767F"/>
    <w:rsid w:val="00DE0065"/>
    <w:rsid w:val="00DE131A"/>
    <w:rsid w:val="00DE176B"/>
    <w:rsid w:val="00DE3298"/>
    <w:rsid w:val="00DE3856"/>
    <w:rsid w:val="00DE52A5"/>
    <w:rsid w:val="00DE5C04"/>
    <w:rsid w:val="00DE6F64"/>
    <w:rsid w:val="00DE717F"/>
    <w:rsid w:val="00DE7620"/>
    <w:rsid w:val="00DE7DAF"/>
    <w:rsid w:val="00DF2B27"/>
    <w:rsid w:val="00DF3D1C"/>
    <w:rsid w:val="00DF4775"/>
    <w:rsid w:val="00DF482E"/>
    <w:rsid w:val="00DF6766"/>
    <w:rsid w:val="00DF689F"/>
    <w:rsid w:val="00E004E5"/>
    <w:rsid w:val="00E011BF"/>
    <w:rsid w:val="00E01BF6"/>
    <w:rsid w:val="00E01F3C"/>
    <w:rsid w:val="00E04351"/>
    <w:rsid w:val="00E04A6B"/>
    <w:rsid w:val="00E053E3"/>
    <w:rsid w:val="00E05EFC"/>
    <w:rsid w:val="00E07284"/>
    <w:rsid w:val="00E10B68"/>
    <w:rsid w:val="00E10C63"/>
    <w:rsid w:val="00E10D21"/>
    <w:rsid w:val="00E119F0"/>
    <w:rsid w:val="00E11E5A"/>
    <w:rsid w:val="00E121EE"/>
    <w:rsid w:val="00E12491"/>
    <w:rsid w:val="00E1377E"/>
    <w:rsid w:val="00E143CC"/>
    <w:rsid w:val="00E14622"/>
    <w:rsid w:val="00E1475D"/>
    <w:rsid w:val="00E154CD"/>
    <w:rsid w:val="00E15A34"/>
    <w:rsid w:val="00E162FA"/>
    <w:rsid w:val="00E16922"/>
    <w:rsid w:val="00E16B28"/>
    <w:rsid w:val="00E17650"/>
    <w:rsid w:val="00E17817"/>
    <w:rsid w:val="00E20054"/>
    <w:rsid w:val="00E20482"/>
    <w:rsid w:val="00E2151B"/>
    <w:rsid w:val="00E2188C"/>
    <w:rsid w:val="00E21D0B"/>
    <w:rsid w:val="00E2227A"/>
    <w:rsid w:val="00E22A9D"/>
    <w:rsid w:val="00E239A4"/>
    <w:rsid w:val="00E23AC3"/>
    <w:rsid w:val="00E23DCC"/>
    <w:rsid w:val="00E251EB"/>
    <w:rsid w:val="00E2577F"/>
    <w:rsid w:val="00E25976"/>
    <w:rsid w:val="00E26C02"/>
    <w:rsid w:val="00E2729A"/>
    <w:rsid w:val="00E27721"/>
    <w:rsid w:val="00E27C1F"/>
    <w:rsid w:val="00E27DB1"/>
    <w:rsid w:val="00E31FFB"/>
    <w:rsid w:val="00E323DA"/>
    <w:rsid w:val="00E32B68"/>
    <w:rsid w:val="00E33DA7"/>
    <w:rsid w:val="00E34AA6"/>
    <w:rsid w:val="00E34F5C"/>
    <w:rsid w:val="00E3540B"/>
    <w:rsid w:val="00E358DB"/>
    <w:rsid w:val="00E37B91"/>
    <w:rsid w:val="00E37C10"/>
    <w:rsid w:val="00E4025A"/>
    <w:rsid w:val="00E4152F"/>
    <w:rsid w:val="00E415C0"/>
    <w:rsid w:val="00E41887"/>
    <w:rsid w:val="00E42BB8"/>
    <w:rsid w:val="00E42D5C"/>
    <w:rsid w:val="00E43701"/>
    <w:rsid w:val="00E43AAF"/>
    <w:rsid w:val="00E4425B"/>
    <w:rsid w:val="00E45390"/>
    <w:rsid w:val="00E45CF5"/>
    <w:rsid w:val="00E46137"/>
    <w:rsid w:val="00E478D7"/>
    <w:rsid w:val="00E47D10"/>
    <w:rsid w:val="00E502A6"/>
    <w:rsid w:val="00E508D2"/>
    <w:rsid w:val="00E50FEF"/>
    <w:rsid w:val="00E54F07"/>
    <w:rsid w:val="00E57DD7"/>
    <w:rsid w:val="00E600ED"/>
    <w:rsid w:val="00E609D9"/>
    <w:rsid w:val="00E619AE"/>
    <w:rsid w:val="00E61D84"/>
    <w:rsid w:val="00E6208E"/>
    <w:rsid w:val="00E620DB"/>
    <w:rsid w:val="00E636DD"/>
    <w:rsid w:val="00E639BD"/>
    <w:rsid w:val="00E643B3"/>
    <w:rsid w:val="00E64ECA"/>
    <w:rsid w:val="00E6505A"/>
    <w:rsid w:val="00E656EC"/>
    <w:rsid w:val="00E65BD9"/>
    <w:rsid w:val="00E6653D"/>
    <w:rsid w:val="00E668BD"/>
    <w:rsid w:val="00E67ABA"/>
    <w:rsid w:val="00E70494"/>
    <w:rsid w:val="00E70BC8"/>
    <w:rsid w:val="00E7114C"/>
    <w:rsid w:val="00E7118B"/>
    <w:rsid w:val="00E7183D"/>
    <w:rsid w:val="00E723FE"/>
    <w:rsid w:val="00E72682"/>
    <w:rsid w:val="00E73D08"/>
    <w:rsid w:val="00E747DE"/>
    <w:rsid w:val="00E7481A"/>
    <w:rsid w:val="00E75A69"/>
    <w:rsid w:val="00E75FAC"/>
    <w:rsid w:val="00E76EE2"/>
    <w:rsid w:val="00E80D8C"/>
    <w:rsid w:val="00E84718"/>
    <w:rsid w:val="00E84882"/>
    <w:rsid w:val="00E92180"/>
    <w:rsid w:val="00E93D63"/>
    <w:rsid w:val="00E93DC2"/>
    <w:rsid w:val="00E94D5F"/>
    <w:rsid w:val="00E955E4"/>
    <w:rsid w:val="00EA0D94"/>
    <w:rsid w:val="00EA2917"/>
    <w:rsid w:val="00EA3070"/>
    <w:rsid w:val="00EA3AA3"/>
    <w:rsid w:val="00EA4156"/>
    <w:rsid w:val="00EA41B2"/>
    <w:rsid w:val="00EA5663"/>
    <w:rsid w:val="00EA5B0E"/>
    <w:rsid w:val="00EA5BB5"/>
    <w:rsid w:val="00EA5D1F"/>
    <w:rsid w:val="00EA75EB"/>
    <w:rsid w:val="00EB0F3B"/>
    <w:rsid w:val="00EB15D1"/>
    <w:rsid w:val="00EB1684"/>
    <w:rsid w:val="00EB1C32"/>
    <w:rsid w:val="00EB207E"/>
    <w:rsid w:val="00EB2868"/>
    <w:rsid w:val="00EB31E1"/>
    <w:rsid w:val="00EB571C"/>
    <w:rsid w:val="00EB5B07"/>
    <w:rsid w:val="00EB5C5A"/>
    <w:rsid w:val="00EB5E89"/>
    <w:rsid w:val="00EB6437"/>
    <w:rsid w:val="00EC019B"/>
    <w:rsid w:val="00EC048D"/>
    <w:rsid w:val="00EC1732"/>
    <w:rsid w:val="00EC1875"/>
    <w:rsid w:val="00EC2E49"/>
    <w:rsid w:val="00EC47CB"/>
    <w:rsid w:val="00EC488B"/>
    <w:rsid w:val="00EC4F2A"/>
    <w:rsid w:val="00EC59EC"/>
    <w:rsid w:val="00EC6153"/>
    <w:rsid w:val="00EC623B"/>
    <w:rsid w:val="00ED0BE4"/>
    <w:rsid w:val="00ED164C"/>
    <w:rsid w:val="00ED1991"/>
    <w:rsid w:val="00ED28C2"/>
    <w:rsid w:val="00ED41D8"/>
    <w:rsid w:val="00ED5C88"/>
    <w:rsid w:val="00ED5FD9"/>
    <w:rsid w:val="00ED62F3"/>
    <w:rsid w:val="00ED7769"/>
    <w:rsid w:val="00ED7F8E"/>
    <w:rsid w:val="00EE09C7"/>
    <w:rsid w:val="00EE0ACC"/>
    <w:rsid w:val="00EE0EB8"/>
    <w:rsid w:val="00EE134E"/>
    <w:rsid w:val="00EE16C6"/>
    <w:rsid w:val="00EE21B8"/>
    <w:rsid w:val="00EE2492"/>
    <w:rsid w:val="00EE33DB"/>
    <w:rsid w:val="00EE3AE2"/>
    <w:rsid w:val="00EE3FF5"/>
    <w:rsid w:val="00EE445D"/>
    <w:rsid w:val="00EE4A89"/>
    <w:rsid w:val="00EE5B93"/>
    <w:rsid w:val="00EE5E8C"/>
    <w:rsid w:val="00EE6122"/>
    <w:rsid w:val="00EE67CE"/>
    <w:rsid w:val="00EE79CF"/>
    <w:rsid w:val="00EF0918"/>
    <w:rsid w:val="00EF0BEF"/>
    <w:rsid w:val="00EF102F"/>
    <w:rsid w:val="00EF11E0"/>
    <w:rsid w:val="00EF1554"/>
    <w:rsid w:val="00EF28BC"/>
    <w:rsid w:val="00EF36AB"/>
    <w:rsid w:val="00EF3941"/>
    <w:rsid w:val="00EF40C6"/>
    <w:rsid w:val="00EF4129"/>
    <w:rsid w:val="00EF46EC"/>
    <w:rsid w:val="00EF6E3E"/>
    <w:rsid w:val="00EF7CF8"/>
    <w:rsid w:val="00F00217"/>
    <w:rsid w:val="00F00428"/>
    <w:rsid w:val="00F02126"/>
    <w:rsid w:val="00F025AB"/>
    <w:rsid w:val="00F027C3"/>
    <w:rsid w:val="00F03603"/>
    <w:rsid w:val="00F036AF"/>
    <w:rsid w:val="00F03704"/>
    <w:rsid w:val="00F03952"/>
    <w:rsid w:val="00F04128"/>
    <w:rsid w:val="00F04837"/>
    <w:rsid w:val="00F0614E"/>
    <w:rsid w:val="00F10FF4"/>
    <w:rsid w:val="00F11057"/>
    <w:rsid w:val="00F11823"/>
    <w:rsid w:val="00F1329C"/>
    <w:rsid w:val="00F13584"/>
    <w:rsid w:val="00F152D0"/>
    <w:rsid w:val="00F154A7"/>
    <w:rsid w:val="00F16139"/>
    <w:rsid w:val="00F16A70"/>
    <w:rsid w:val="00F20408"/>
    <w:rsid w:val="00F20859"/>
    <w:rsid w:val="00F20924"/>
    <w:rsid w:val="00F20DFB"/>
    <w:rsid w:val="00F20EF9"/>
    <w:rsid w:val="00F217A6"/>
    <w:rsid w:val="00F2257C"/>
    <w:rsid w:val="00F23A60"/>
    <w:rsid w:val="00F23BB4"/>
    <w:rsid w:val="00F247BE"/>
    <w:rsid w:val="00F255BE"/>
    <w:rsid w:val="00F2573E"/>
    <w:rsid w:val="00F257A7"/>
    <w:rsid w:val="00F257AA"/>
    <w:rsid w:val="00F26FC4"/>
    <w:rsid w:val="00F30103"/>
    <w:rsid w:val="00F31F7F"/>
    <w:rsid w:val="00F3232C"/>
    <w:rsid w:val="00F32462"/>
    <w:rsid w:val="00F3337C"/>
    <w:rsid w:val="00F33704"/>
    <w:rsid w:val="00F33A62"/>
    <w:rsid w:val="00F340FA"/>
    <w:rsid w:val="00F345B2"/>
    <w:rsid w:val="00F34BAA"/>
    <w:rsid w:val="00F352EC"/>
    <w:rsid w:val="00F3728D"/>
    <w:rsid w:val="00F40ECF"/>
    <w:rsid w:val="00F41C75"/>
    <w:rsid w:val="00F42494"/>
    <w:rsid w:val="00F42732"/>
    <w:rsid w:val="00F4287D"/>
    <w:rsid w:val="00F432DA"/>
    <w:rsid w:val="00F45B49"/>
    <w:rsid w:val="00F45C92"/>
    <w:rsid w:val="00F50409"/>
    <w:rsid w:val="00F51740"/>
    <w:rsid w:val="00F51ED8"/>
    <w:rsid w:val="00F5429D"/>
    <w:rsid w:val="00F5492F"/>
    <w:rsid w:val="00F54FAD"/>
    <w:rsid w:val="00F551B7"/>
    <w:rsid w:val="00F557E5"/>
    <w:rsid w:val="00F55AAA"/>
    <w:rsid w:val="00F578BD"/>
    <w:rsid w:val="00F6334E"/>
    <w:rsid w:val="00F63C35"/>
    <w:rsid w:val="00F64288"/>
    <w:rsid w:val="00F64AF4"/>
    <w:rsid w:val="00F65F34"/>
    <w:rsid w:val="00F6601A"/>
    <w:rsid w:val="00F66AB8"/>
    <w:rsid w:val="00F673C1"/>
    <w:rsid w:val="00F677D5"/>
    <w:rsid w:val="00F67A50"/>
    <w:rsid w:val="00F70B26"/>
    <w:rsid w:val="00F7144F"/>
    <w:rsid w:val="00F71613"/>
    <w:rsid w:val="00F71FA7"/>
    <w:rsid w:val="00F727EF"/>
    <w:rsid w:val="00F74671"/>
    <w:rsid w:val="00F75D16"/>
    <w:rsid w:val="00F75F83"/>
    <w:rsid w:val="00F7670A"/>
    <w:rsid w:val="00F76AFD"/>
    <w:rsid w:val="00F77631"/>
    <w:rsid w:val="00F8014F"/>
    <w:rsid w:val="00F80954"/>
    <w:rsid w:val="00F81BC6"/>
    <w:rsid w:val="00F82578"/>
    <w:rsid w:val="00F82AAC"/>
    <w:rsid w:val="00F8344B"/>
    <w:rsid w:val="00F83E18"/>
    <w:rsid w:val="00F84B65"/>
    <w:rsid w:val="00F84CD5"/>
    <w:rsid w:val="00F865C7"/>
    <w:rsid w:val="00F87693"/>
    <w:rsid w:val="00F90241"/>
    <w:rsid w:val="00F9085E"/>
    <w:rsid w:val="00F90A15"/>
    <w:rsid w:val="00F90BEB"/>
    <w:rsid w:val="00F91A8F"/>
    <w:rsid w:val="00F92C5D"/>
    <w:rsid w:val="00F9311E"/>
    <w:rsid w:val="00F94EDC"/>
    <w:rsid w:val="00F95C62"/>
    <w:rsid w:val="00F96504"/>
    <w:rsid w:val="00F96820"/>
    <w:rsid w:val="00F973BB"/>
    <w:rsid w:val="00F9751E"/>
    <w:rsid w:val="00FA0AEF"/>
    <w:rsid w:val="00FA1AFF"/>
    <w:rsid w:val="00FA2918"/>
    <w:rsid w:val="00FA29B6"/>
    <w:rsid w:val="00FA2FEA"/>
    <w:rsid w:val="00FA360B"/>
    <w:rsid w:val="00FA3C36"/>
    <w:rsid w:val="00FA63C7"/>
    <w:rsid w:val="00FA7132"/>
    <w:rsid w:val="00FA7919"/>
    <w:rsid w:val="00FA7B1E"/>
    <w:rsid w:val="00FA7DC6"/>
    <w:rsid w:val="00FB0128"/>
    <w:rsid w:val="00FB0D53"/>
    <w:rsid w:val="00FB1C8B"/>
    <w:rsid w:val="00FB1CDA"/>
    <w:rsid w:val="00FB2372"/>
    <w:rsid w:val="00FB32F9"/>
    <w:rsid w:val="00FB33CD"/>
    <w:rsid w:val="00FB3CC7"/>
    <w:rsid w:val="00FB45CE"/>
    <w:rsid w:val="00FB4939"/>
    <w:rsid w:val="00FB49CC"/>
    <w:rsid w:val="00FB4B1C"/>
    <w:rsid w:val="00FB5763"/>
    <w:rsid w:val="00FB59EB"/>
    <w:rsid w:val="00FB6690"/>
    <w:rsid w:val="00FB74BF"/>
    <w:rsid w:val="00FB7FD1"/>
    <w:rsid w:val="00FC12BC"/>
    <w:rsid w:val="00FC2D04"/>
    <w:rsid w:val="00FC3825"/>
    <w:rsid w:val="00FC3834"/>
    <w:rsid w:val="00FC3B2B"/>
    <w:rsid w:val="00FC64C7"/>
    <w:rsid w:val="00FC792C"/>
    <w:rsid w:val="00FC7B65"/>
    <w:rsid w:val="00FC7EA0"/>
    <w:rsid w:val="00FD03FC"/>
    <w:rsid w:val="00FD06A3"/>
    <w:rsid w:val="00FD0718"/>
    <w:rsid w:val="00FD1206"/>
    <w:rsid w:val="00FD1B08"/>
    <w:rsid w:val="00FD27D1"/>
    <w:rsid w:val="00FD2F85"/>
    <w:rsid w:val="00FD3213"/>
    <w:rsid w:val="00FD33D3"/>
    <w:rsid w:val="00FD3EBA"/>
    <w:rsid w:val="00FD426A"/>
    <w:rsid w:val="00FD493D"/>
    <w:rsid w:val="00FD5850"/>
    <w:rsid w:val="00FD592B"/>
    <w:rsid w:val="00FD6F82"/>
    <w:rsid w:val="00FE04D8"/>
    <w:rsid w:val="00FE1095"/>
    <w:rsid w:val="00FE23E8"/>
    <w:rsid w:val="00FE2428"/>
    <w:rsid w:val="00FE2B6E"/>
    <w:rsid w:val="00FE3047"/>
    <w:rsid w:val="00FE488C"/>
    <w:rsid w:val="00FE4E05"/>
    <w:rsid w:val="00FE5992"/>
    <w:rsid w:val="00FE5A7C"/>
    <w:rsid w:val="00FE6267"/>
    <w:rsid w:val="00FE754C"/>
    <w:rsid w:val="00FE7822"/>
    <w:rsid w:val="00FF0673"/>
    <w:rsid w:val="00FF14A1"/>
    <w:rsid w:val="00FF198D"/>
    <w:rsid w:val="00FF1AF1"/>
    <w:rsid w:val="00FF1B68"/>
    <w:rsid w:val="00FF1E1C"/>
    <w:rsid w:val="00FF285A"/>
    <w:rsid w:val="00FF31D8"/>
    <w:rsid w:val="00FF3709"/>
    <w:rsid w:val="00FF3AFC"/>
    <w:rsid w:val="00FF3B3B"/>
    <w:rsid w:val="00FF3DED"/>
    <w:rsid w:val="00FF431B"/>
    <w:rsid w:val="00FF5477"/>
    <w:rsid w:val="00FF66BA"/>
    <w:rsid w:val="00FF6CC6"/>
    <w:rsid w:val="00FF6CE9"/>
    <w:rsid w:val="00FF6E47"/>
    <w:rsid w:val="00FF7121"/>
    <w:rsid w:val="00FF7463"/>
    <w:rsid w:val="00FF7768"/>
    <w:rsid w:val="00FF7A08"/>
    <w:rsid w:val="00FF7FC6"/>
    <w:rsid w:val="134916A4"/>
    <w:rsid w:val="17C2F685"/>
    <w:rsid w:val="1CBE8213"/>
    <w:rsid w:val="291D19FE"/>
    <w:rsid w:val="529E1607"/>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2DA"/>
    <w:pPr>
      <w:spacing w:line="360" w:lineRule="auto"/>
      <w:jc w:val="both"/>
    </w:pPr>
    <w:rPr>
      <w:rFonts w:ascii="Times New Roman" w:hAnsi="Times New Roman"/>
      <w:sz w:val="24"/>
      <w:lang w:val="fr-FR"/>
    </w:rPr>
  </w:style>
  <w:style w:type="paragraph" w:styleId="Heading1">
    <w:name w:val="heading 1"/>
    <w:basedOn w:val="Normal"/>
    <w:next w:val="Normal"/>
    <w:link w:val="Heading1Char"/>
    <w:autoRedefine/>
    <w:uiPriority w:val="9"/>
    <w:qFormat/>
    <w:rsid w:val="0037320E"/>
    <w:pPr>
      <w:keepNext/>
      <w:keepLines/>
      <w:numPr>
        <w:numId w:val="18"/>
      </w:numPr>
      <w:spacing w:before="480" w:after="0"/>
      <w:outlineLvl w:val="0"/>
    </w:pPr>
    <w:rPr>
      <w:rFonts w:eastAsiaTheme="majorEastAsia" w:cstheme="majorBidi"/>
      <w:b/>
      <w:color w:val="000000" w:themeColor="text1"/>
      <w:sz w:val="32"/>
      <w:szCs w:val="32"/>
    </w:rPr>
  </w:style>
  <w:style w:type="paragraph" w:styleId="Heading2">
    <w:name w:val="heading 2"/>
    <w:basedOn w:val="Heading1"/>
    <w:next w:val="Heading1"/>
    <w:link w:val="Heading2Char"/>
    <w:autoRedefine/>
    <w:uiPriority w:val="9"/>
    <w:unhideWhenUsed/>
    <w:qFormat/>
    <w:rsid w:val="00DC34E6"/>
    <w:pPr>
      <w:numPr>
        <w:ilvl w:val="1"/>
      </w:numPr>
      <w:spacing w:before="100" w:beforeAutospacing="1"/>
      <w:outlineLvl w:val="1"/>
    </w:pPr>
    <w:rPr>
      <w:sz w:val="28"/>
      <w:szCs w:val="26"/>
    </w:rPr>
  </w:style>
  <w:style w:type="paragraph" w:styleId="Heading3">
    <w:name w:val="heading 3"/>
    <w:basedOn w:val="Heading2"/>
    <w:next w:val="Heading2"/>
    <w:link w:val="Heading3Char"/>
    <w:autoRedefine/>
    <w:uiPriority w:val="9"/>
    <w:unhideWhenUsed/>
    <w:qFormat/>
    <w:rsid w:val="002318CE"/>
    <w:pPr>
      <w:numPr>
        <w:ilvl w:val="2"/>
      </w:numPr>
      <w:outlineLvl w:val="2"/>
    </w:pPr>
    <w:rPr>
      <w:sz w:val="24"/>
      <w:szCs w:val="24"/>
    </w:rPr>
  </w:style>
  <w:style w:type="paragraph" w:styleId="Heading4">
    <w:name w:val="heading 4"/>
    <w:aliases w:val="titre fig"/>
    <w:basedOn w:val="Normal"/>
    <w:next w:val="Normal"/>
    <w:link w:val="Heading4Char"/>
    <w:uiPriority w:val="9"/>
    <w:unhideWhenUsed/>
    <w:qFormat/>
    <w:rsid w:val="007D67D1"/>
    <w:pPr>
      <w:keepNext/>
      <w:keepLines/>
      <w:spacing w:after="100" w:afterAutospacing="1" w:line="240" w:lineRule="auto"/>
      <w:ind w:left="720" w:right="720"/>
      <w:jc w:val="center"/>
      <w:outlineLvl w:val="3"/>
    </w:pPr>
    <w:rPr>
      <w:rFonts w:eastAsiaTheme="majorEastAsia" w:cstheme="majorBidi"/>
      <w:i/>
      <w:iCs/>
      <w:sz w:val="22"/>
    </w:rPr>
  </w:style>
  <w:style w:type="paragraph" w:styleId="Heading5">
    <w:name w:val="heading 5"/>
    <w:aliases w:val="notes"/>
    <w:basedOn w:val="Normal"/>
    <w:next w:val="Normal"/>
    <w:link w:val="Heading5Char"/>
    <w:uiPriority w:val="9"/>
    <w:unhideWhenUsed/>
    <w:qFormat/>
    <w:rsid w:val="0060172A"/>
    <w:pPr>
      <w:keepNext/>
      <w:keepLines/>
      <w:numPr>
        <w:ilvl w:val="4"/>
        <w:numId w:val="18"/>
      </w:numPr>
      <w:spacing w:after="100" w:afterAutospacing="1" w:line="240" w:lineRule="auto"/>
      <w:outlineLvl w:val="4"/>
    </w:pPr>
    <w:rPr>
      <w:rFonts w:eastAsiaTheme="majorEastAsia" w:cstheme="majorBidi"/>
      <w:color w:val="4472C4" w:themeColor="accent1"/>
      <w:sz w:val="20"/>
    </w:rPr>
  </w:style>
  <w:style w:type="paragraph" w:styleId="Heading6">
    <w:name w:val="heading 6"/>
    <w:basedOn w:val="Normal"/>
    <w:next w:val="Normal"/>
    <w:link w:val="Heading6Char"/>
    <w:uiPriority w:val="9"/>
    <w:unhideWhenUsed/>
    <w:rsid w:val="008D6CD8"/>
    <w:pPr>
      <w:keepNext/>
      <w:keepLines/>
      <w:numPr>
        <w:ilvl w:val="5"/>
        <w:numId w:val="1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rsid w:val="00A26A9A"/>
    <w:pPr>
      <w:keepNext/>
      <w:keepLines/>
      <w:numPr>
        <w:ilvl w:val="6"/>
        <w:numId w:val="1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26A9A"/>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26A9A"/>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45390"/>
    <w:rPr>
      <w:color w:val="0563C1" w:themeColor="hyperlink"/>
      <w:u w:val="single"/>
    </w:rPr>
  </w:style>
  <w:style w:type="character" w:styleId="UnresolvedMention">
    <w:name w:val="Unresolved Mention"/>
    <w:basedOn w:val="DefaultParagraphFont"/>
    <w:uiPriority w:val="99"/>
    <w:semiHidden/>
    <w:unhideWhenUsed/>
    <w:rsid w:val="00E45390"/>
    <w:rPr>
      <w:color w:val="605E5C"/>
      <w:shd w:val="clear" w:color="auto" w:fill="E1DFDD"/>
    </w:rPr>
  </w:style>
  <w:style w:type="character" w:styleId="Strong">
    <w:name w:val="Strong"/>
    <w:basedOn w:val="DefaultParagraphFont"/>
    <w:uiPriority w:val="22"/>
    <w:rsid w:val="00CD1319"/>
    <w:rPr>
      <w:b/>
      <w:bCs/>
    </w:rPr>
  </w:style>
  <w:style w:type="paragraph" w:styleId="ListParagraph">
    <w:name w:val="List Paragraph"/>
    <w:basedOn w:val="Normal"/>
    <w:uiPriority w:val="34"/>
    <w:rsid w:val="007109A7"/>
    <w:pPr>
      <w:ind w:left="720"/>
      <w:contextualSpacing/>
    </w:pPr>
  </w:style>
  <w:style w:type="table" w:styleId="TableGrid">
    <w:name w:val="Table Grid"/>
    <w:basedOn w:val="TableNormal"/>
    <w:uiPriority w:val="39"/>
    <w:rsid w:val="00C15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7D05"/>
    <w:rPr>
      <w:color w:val="954F72" w:themeColor="followedHyperlink"/>
      <w:u w:val="single"/>
    </w:rPr>
  </w:style>
  <w:style w:type="character" w:styleId="CommentReference">
    <w:name w:val="annotation reference"/>
    <w:basedOn w:val="DefaultParagraphFont"/>
    <w:uiPriority w:val="99"/>
    <w:semiHidden/>
    <w:unhideWhenUsed/>
    <w:rsid w:val="007B5C72"/>
    <w:rPr>
      <w:sz w:val="16"/>
      <w:szCs w:val="16"/>
    </w:rPr>
  </w:style>
  <w:style w:type="paragraph" w:styleId="CommentText">
    <w:name w:val="annotation text"/>
    <w:basedOn w:val="Normal"/>
    <w:link w:val="CommentTextChar"/>
    <w:uiPriority w:val="99"/>
    <w:unhideWhenUsed/>
    <w:rsid w:val="007B5C72"/>
    <w:pPr>
      <w:spacing w:line="240" w:lineRule="auto"/>
    </w:pPr>
    <w:rPr>
      <w:sz w:val="20"/>
      <w:szCs w:val="20"/>
    </w:rPr>
  </w:style>
  <w:style w:type="character" w:customStyle="1" w:styleId="CommentTextChar">
    <w:name w:val="Comment Text Char"/>
    <w:basedOn w:val="DefaultParagraphFont"/>
    <w:link w:val="CommentText"/>
    <w:uiPriority w:val="99"/>
    <w:rsid w:val="007B5C72"/>
    <w:rPr>
      <w:sz w:val="20"/>
      <w:szCs w:val="20"/>
    </w:rPr>
  </w:style>
  <w:style w:type="paragraph" w:styleId="CommentSubject">
    <w:name w:val="annotation subject"/>
    <w:basedOn w:val="CommentText"/>
    <w:next w:val="CommentText"/>
    <w:link w:val="CommentSubjectChar"/>
    <w:uiPriority w:val="99"/>
    <w:semiHidden/>
    <w:unhideWhenUsed/>
    <w:rsid w:val="007B5C72"/>
    <w:rPr>
      <w:b/>
      <w:bCs/>
    </w:rPr>
  </w:style>
  <w:style w:type="character" w:customStyle="1" w:styleId="CommentSubjectChar">
    <w:name w:val="Comment Subject Char"/>
    <w:basedOn w:val="CommentTextChar"/>
    <w:link w:val="CommentSubject"/>
    <w:uiPriority w:val="99"/>
    <w:semiHidden/>
    <w:rsid w:val="007B5C72"/>
    <w:rPr>
      <w:b/>
      <w:bCs/>
      <w:sz w:val="20"/>
      <w:szCs w:val="20"/>
    </w:rPr>
  </w:style>
  <w:style w:type="character" w:customStyle="1" w:styleId="cf01">
    <w:name w:val="cf01"/>
    <w:basedOn w:val="DefaultParagraphFont"/>
    <w:rsid w:val="001D41D7"/>
    <w:rPr>
      <w:rFonts w:ascii="Segoe UI" w:hAnsi="Segoe UI" w:cs="Segoe UI" w:hint="default"/>
      <w:b/>
      <w:bCs/>
      <w:sz w:val="18"/>
      <w:szCs w:val="18"/>
    </w:rPr>
  </w:style>
  <w:style w:type="paragraph" w:styleId="Header">
    <w:name w:val="header"/>
    <w:basedOn w:val="Normal"/>
    <w:link w:val="HeaderChar"/>
    <w:uiPriority w:val="99"/>
    <w:unhideWhenUsed/>
    <w:rsid w:val="0075626B"/>
    <w:pPr>
      <w:tabs>
        <w:tab w:val="center" w:pos="4703"/>
        <w:tab w:val="right" w:pos="9406"/>
      </w:tabs>
      <w:spacing w:after="0" w:line="240" w:lineRule="auto"/>
    </w:pPr>
  </w:style>
  <w:style w:type="character" w:customStyle="1" w:styleId="HeaderChar">
    <w:name w:val="Header Char"/>
    <w:basedOn w:val="DefaultParagraphFont"/>
    <w:link w:val="Header"/>
    <w:uiPriority w:val="99"/>
    <w:rsid w:val="0075626B"/>
  </w:style>
  <w:style w:type="paragraph" w:styleId="Footer">
    <w:name w:val="footer"/>
    <w:basedOn w:val="Normal"/>
    <w:link w:val="FooterChar"/>
    <w:uiPriority w:val="99"/>
    <w:unhideWhenUsed/>
    <w:rsid w:val="0075626B"/>
    <w:pPr>
      <w:tabs>
        <w:tab w:val="center" w:pos="4703"/>
        <w:tab w:val="right" w:pos="9406"/>
      </w:tabs>
      <w:spacing w:after="0" w:line="240" w:lineRule="auto"/>
    </w:pPr>
  </w:style>
  <w:style w:type="character" w:customStyle="1" w:styleId="FooterChar">
    <w:name w:val="Footer Char"/>
    <w:basedOn w:val="DefaultParagraphFont"/>
    <w:link w:val="Footer"/>
    <w:uiPriority w:val="99"/>
    <w:rsid w:val="0075626B"/>
  </w:style>
  <w:style w:type="paragraph" w:styleId="Bibliography">
    <w:name w:val="Bibliography"/>
    <w:basedOn w:val="Normal"/>
    <w:next w:val="Normal"/>
    <w:uiPriority w:val="37"/>
    <w:unhideWhenUsed/>
    <w:rsid w:val="00C12C55"/>
    <w:pPr>
      <w:spacing w:after="0" w:line="480" w:lineRule="auto"/>
      <w:ind w:left="720" w:hanging="720"/>
    </w:pPr>
  </w:style>
  <w:style w:type="character" w:customStyle="1" w:styleId="Heading1Char">
    <w:name w:val="Heading 1 Char"/>
    <w:basedOn w:val="DefaultParagraphFont"/>
    <w:link w:val="Heading1"/>
    <w:uiPriority w:val="9"/>
    <w:rsid w:val="0037320E"/>
    <w:rPr>
      <w:rFonts w:ascii="Times New Roman" w:eastAsiaTheme="majorEastAsia" w:hAnsi="Times New Roman" w:cstheme="majorBidi"/>
      <w:b/>
      <w:color w:val="000000" w:themeColor="text1"/>
      <w:sz w:val="32"/>
      <w:szCs w:val="32"/>
      <w:lang w:val="fr-FR"/>
    </w:rPr>
  </w:style>
  <w:style w:type="character" w:customStyle="1" w:styleId="Heading2Char">
    <w:name w:val="Heading 2 Char"/>
    <w:basedOn w:val="DefaultParagraphFont"/>
    <w:link w:val="Heading2"/>
    <w:uiPriority w:val="9"/>
    <w:rsid w:val="00DC34E6"/>
    <w:rPr>
      <w:rFonts w:ascii="Times New Roman" w:eastAsiaTheme="majorEastAsia" w:hAnsi="Times New Roman" w:cstheme="majorBidi"/>
      <w:b/>
      <w:color w:val="000000" w:themeColor="text1"/>
      <w:sz w:val="28"/>
      <w:szCs w:val="26"/>
      <w:lang w:val="fr-FR"/>
    </w:rPr>
  </w:style>
  <w:style w:type="character" w:customStyle="1" w:styleId="Heading3Char">
    <w:name w:val="Heading 3 Char"/>
    <w:basedOn w:val="DefaultParagraphFont"/>
    <w:link w:val="Heading3"/>
    <w:uiPriority w:val="9"/>
    <w:rsid w:val="002318CE"/>
    <w:rPr>
      <w:rFonts w:ascii="Times New Roman" w:eastAsiaTheme="majorEastAsia" w:hAnsi="Times New Roman" w:cstheme="majorBidi"/>
      <w:b/>
      <w:color w:val="000000" w:themeColor="text1"/>
      <w:sz w:val="24"/>
      <w:szCs w:val="24"/>
      <w:lang w:val="fr-FR"/>
    </w:rPr>
  </w:style>
  <w:style w:type="character" w:customStyle="1" w:styleId="Heading4Char">
    <w:name w:val="Heading 4 Char"/>
    <w:aliases w:val="titre fig Char"/>
    <w:basedOn w:val="DefaultParagraphFont"/>
    <w:link w:val="Heading4"/>
    <w:uiPriority w:val="9"/>
    <w:rsid w:val="007D67D1"/>
    <w:rPr>
      <w:rFonts w:ascii="Times New Roman" w:eastAsiaTheme="majorEastAsia" w:hAnsi="Times New Roman" w:cstheme="majorBidi"/>
      <w:i/>
      <w:iCs/>
      <w:lang w:val="fr-FR"/>
    </w:rPr>
  </w:style>
  <w:style w:type="character" w:customStyle="1" w:styleId="Heading5Char">
    <w:name w:val="Heading 5 Char"/>
    <w:aliases w:val="notes Char"/>
    <w:basedOn w:val="DefaultParagraphFont"/>
    <w:link w:val="Heading5"/>
    <w:uiPriority w:val="9"/>
    <w:rsid w:val="00D82725"/>
    <w:rPr>
      <w:rFonts w:ascii="Times New Roman" w:eastAsiaTheme="majorEastAsia" w:hAnsi="Times New Roman" w:cstheme="majorBidi"/>
      <w:color w:val="4472C4" w:themeColor="accent1"/>
      <w:sz w:val="20"/>
      <w:lang w:val="fr-FR"/>
    </w:rPr>
  </w:style>
  <w:style w:type="character" w:customStyle="1" w:styleId="Heading6Char">
    <w:name w:val="Heading 6 Char"/>
    <w:basedOn w:val="DefaultParagraphFont"/>
    <w:link w:val="Heading6"/>
    <w:uiPriority w:val="9"/>
    <w:rsid w:val="008D6CD8"/>
    <w:rPr>
      <w:rFonts w:asciiTheme="majorHAnsi" w:eastAsiaTheme="majorEastAsia" w:hAnsiTheme="majorHAnsi" w:cstheme="majorBidi"/>
      <w:color w:val="1F3763" w:themeColor="accent1" w:themeShade="7F"/>
      <w:sz w:val="24"/>
      <w:lang w:val="fr-FR"/>
    </w:rPr>
  </w:style>
  <w:style w:type="character" w:customStyle="1" w:styleId="Heading7Char">
    <w:name w:val="Heading 7 Char"/>
    <w:basedOn w:val="DefaultParagraphFont"/>
    <w:link w:val="Heading7"/>
    <w:uiPriority w:val="9"/>
    <w:semiHidden/>
    <w:rsid w:val="00A26A9A"/>
    <w:rPr>
      <w:rFonts w:asciiTheme="majorHAnsi" w:eastAsiaTheme="majorEastAsia" w:hAnsiTheme="majorHAnsi" w:cstheme="majorBidi"/>
      <w:i/>
      <w:iCs/>
      <w:color w:val="1F3763" w:themeColor="accent1" w:themeShade="7F"/>
      <w:sz w:val="24"/>
      <w:lang w:val="fr-FR"/>
    </w:rPr>
  </w:style>
  <w:style w:type="character" w:customStyle="1" w:styleId="Heading8Char">
    <w:name w:val="Heading 8 Char"/>
    <w:basedOn w:val="DefaultParagraphFont"/>
    <w:link w:val="Heading8"/>
    <w:uiPriority w:val="9"/>
    <w:semiHidden/>
    <w:rsid w:val="00A26A9A"/>
    <w:rPr>
      <w:rFonts w:asciiTheme="majorHAnsi" w:eastAsiaTheme="majorEastAsia" w:hAnsiTheme="majorHAnsi" w:cstheme="majorBidi"/>
      <w:color w:val="272727" w:themeColor="text1" w:themeTint="D8"/>
      <w:sz w:val="21"/>
      <w:szCs w:val="21"/>
      <w:lang w:val="fr-FR"/>
    </w:rPr>
  </w:style>
  <w:style w:type="character" w:customStyle="1" w:styleId="Heading9Char">
    <w:name w:val="Heading 9 Char"/>
    <w:basedOn w:val="DefaultParagraphFont"/>
    <w:link w:val="Heading9"/>
    <w:uiPriority w:val="9"/>
    <w:semiHidden/>
    <w:rsid w:val="00A26A9A"/>
    <w:rPr>
      <w:rFonts w:asciiTheme="majorHAnsi" w:eastAsiaTheme="majorEastAsia" w:hAnsiTheme="majorHAnsi" w:cstheme="majorBidi"/>
      <w:i/>
      <w:iCs/>
      <w:color w:val="272727" w:themeColor="text1" w:themeTint="D8"/>
      <w:sz w:val="21"/>
      <w:szCs w:val="21"/>
      <w:lang w:val="fr-FR"/>
    </w:rPr>
  </w:style>
  <w:style w:type="paragraph" w:styleId="NormalWeb">
    <w:name w:val="Normal (Web)"/>
    <w:basedOn w:val="Normal"/>
    <w:uiPriority w:val="99"/>
    <w:unhideWhenUsed/>
    <w:rsid w:val="00D123EE"/>
    <w:pPr>
      <w:spacing w:before="100" w:beforeAutospacing="1" w:after="100" w:afterAutospacing="1" w:line="240" w:lineRule="auto"/>
      <w:jc w:val="left"/>
    </w:pPr>
    <w:rPr>
      <w:rFonts w:eastAsia="Times New Roman" w:cs="Times New Roman"/>
      <w:kern w:val="0"/>
      <w:szCs w:val="24"/>
      <w:lang w:eastAsia="fr-FR"/>
      <w14:ligatures w14:val="none"/>
    </w:rPr>
  </w:style>
  <w:style w:type="paragraph" w:styleId="Revision">
    <w:name w:val="Revision"/>
    <w:hidden/>
    <w:uiPriority w:val="99"/>
    <w:semiHidden/>
    <w:rsid w:val="00B20918"/>
    <w:pPr>
      <w:spacing w:after="0" w:line="240" w:lineRule="auto"/>
    </w:pPr>
    <w:rPr>
      <w:rFonts w:ascii="Times New Roman" w:hAnsi="Times New Roman"/>
      <w:sz w:val="24"/>
      <w:lang w:val="fr-FR"/>
    </w:rPr>
  </w:style>
  <w:style w:type="paragraph" w:styleId="BalloonText">
    <w:name w:val="Balloon Text"/>
    <w:basedOn w:val="Normal"/>
    <w:link w:val="BalloonTextChar"/>
    <w:uiPriority w:val="99"/>
    <w:semiHidden/>
    <w:unhideWhenUsed/>
    <w:rsid w:val="00BB3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3790"/>
    <w:rPr>
      <w:rFonts w:ascii="Segoe UI" w:hAnsi="Segoe UI" w:cs="Segoe UI"/>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40549">
      <w:bodyDiv w:val="1"/>
      <w:marLeft w:val="0"/>
      <w:marRight w:val="0"/>
      <w:marTop w:val="0"/>
      <w:marBottom w:val="0"/>
      <w:divBdr>
        <w:top w:val="none" w:sz="0" w:space="0" w:color="auto"/>
        <w:left w:val="none" w:sz="0" w:space="0" w:color="auto"/>
        <w:bottom w:val="none" w:sz="0" w:space="0" w:color="auto"/>
        <w:right w:val="none" w:sz="0" w:space="0" w:color="auto"/>
      </w:divBdr>
      <w:divsChild>
        <w:div w:id="1659843060">
          <w:marLeft w:val="480"/>
          <w:marRight w:val="0"/>
          <w:marTop w:val="0"/>
          <w:marBottom w:val="0"/>
          <w:divBdr>
            <w:top w:val="none" w:sz="0" w:space="0" w:color="auto"/>
            <w:left w:val="none" w:sz="0" w:space="0" w:color="auto"/>
            <w:bottom w:val="none" w:sz="0" w:space="0" w:color="auto"/>
            <w:right w:val="none" w:sz="0" w:space="0" w:color="auto"/>
          </w:divBdr>
          <w:divsChild>
            <w:div w:id="15862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07702">
      <w:bodyDiv w:val="1"/>
      <w:marLeft w:val="0"/>
      <w:marRight w:val="0"/>
      <w:marTop w:val="0"/>
      <w:marBottom w:val="0"/>
      <w:divBdr>
        <w:top w:val="none" w:sz="0" w:space="0" w:color="auto"/>
        <w:left w:val="none" w:sz="0" w:space="0" w:color="auto"/>
        <w:bottom w:val="none" w:sz="0" w:space="0" w:color="auto"/>
        <w:right w:val="none" w:sz="0" w:space="0" w:color="auto"/>
      </w:divBdr>
    </w:div>
    <w:div w:id="27293334">
      <w:bodyDiv w:val="1"/>
      <w:marLeft w:val="0"/>
      <w:marRight w:val="0"/>
      <w:marTop w:val="0"/>
      <w:marBottom w:val="0"/>
      <w:divBdr>
        <w:top w:val="none" w:sz="0" w:space="0" w:color="auto"/>
        <w:left w:val="none" w:sz="0" w:space="0" w:color="auto"/>
        <w:bottom w:val="none" w:sz="0" w:space="0" w:color="auto"/>
        <w:right w:val="none" w:sz="0" w:space="0" w:color="auto"/>
      </w:divBdr>
    </w:div>
    <w:div w:id="32538359">
      <w:bodyDiv w:val="1"/>
      <w:marLeft w:val="0"/>
      <w:marRight w:val="0"/>
      <w:marTop w:val="0"/>
      <w:marBottom w:val="0"/>
      <w:divBdr>
        <w:top w:val="none" w:sz="0" w:space="0" w:color="auto"/>
        <w:left w:val="none" w:sz="0" w:space="0" w:color="auto"/>
        <w:bottom w:val="none" w:sz="0" w:space="0" w:color="auto"/>
        <w:right w:val="none" w:sz="0" w:space="0" w:color="auto"/>
      </w:divBdr>
      <w:divsChild>
        <w:div w:id="1905067265">
          <w:marLeft w:val="480"/>
          <w:marRight w:val="0"/>
          <w:marTop w:val="0"/>
          <w:marBottom w:val="0"/>
          <w:divBdr>
            <w:top w:val="none" w:sz="0" w:space="0" w:color="auto"/>
            <w:left w:val="none" w:sz="0" w:space="0" w:color="auto"/>
            <w:bottom w:val="none" w:sz="0" w:space="0" w:color="auto"/>
            <w:right w:val="none" w:sz="0" w:space="0" w:color="auto"/>
          </w:divBdr>
          <w:divsChild>
            <w:div w:id="1477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37866">
      <w:bodyDiv w:val="1"/>
      <w:marLeft w:val="0"/>
      <w:marRight w:val="0"/>
      <w:marTop w:val="0"/>
      <w:marBottom w:val="0"/>
      <w:divBdr>
        <w:top w:val="none" w:sz="0" w:space="0" w:color="auto"/>
        <w:left w:val="none" w:sz="0" w:space="0" w:color="auto"/>
        <w:bottom w:val="none" w:sz="0" w:space="0" w:color="auto"/>
        <w:right w:val="none" w:sz="0" w:space="0" w:color="auto"/>
      </w:divBdr>
    </w:div>
    <w:div w:id="299464765">
      <w:bodyDiv w:val="1"/>
      <w:marLeft w:val="0"/>
      <w:marRight w:val="0"/>
      <w:marTop w:val="0"/>
      <w:marBottom w:val="0"/>
      <w:divBdr>
        <w:top w:val="none" w:sz="0" w:space="0" w:color="auto"/>
        <w:left w:val="none" w:sz="0" w:space="0" w:color="auto"/>
        <w:bottom w:val="none" w:sz="0" w:space="0" w:color="auto"/>
        <w:right w:val="none" w:sz="0" w:space="0" w:color="auto"/>
      </w:divBdr>
    </w:div>
    <w:div w:id="318577396">
      <w:bodyDiv w:val="1"/>
      <w:marLeft w:val="0"/>
      <w:marRight w:val="0"/>
      <w:marTop w:val="0"/>
      <w:marBottom w:val="0"/>
      <w:divBdr>
        <w:top w:val="none" w:sz="0" w:space="0" w:color="auto"/>
        <w:left w:val="none" w:sz="0" w:space="0" w:color="auto"/>
        <w:bottom w:val="none" w:sz="0" w:space="0" w:color="auto"/>
        <w:right w:val="none" w:sz="0" w:space="0" w:color="auto"/>
      </w:divBdr>
    </w:div>
    <w:div w:id="330643987">
      <w:bodyDiv w:val="1"/>
      <w:marLeft w:val="0"/>
      <w:marRight w:val="0"/>
      <w:marTop w:val="0"/>
      <w:marBottom w:val="0"/>
      <w:divBdr>
        <w:top w:val="none" w:sz="0" w:space="0" w:color="auto"/>
        <w:left w:val="none" w:sz="0" w:space="0" w:color="auto"/>
        <w:bottom w:val="none" w:sz="0" w:space="0" w:color="auto"/>
        <w:right w:val="none" w:sz="0" w:space="0" w:color="auto"/>
      </w:divBdr>
    </w:div>
    <w:div w:id="416484019">
      <w:bodyDiv w:val="1"/>
      <w:marLeft w:val="0"/>
      <w:marRight w:val="0"/>
      <w:marTop w:val="0"/>
      <w:marBottom w:val="0"/>
      <w:divBdr>
        <w:top w:val="none" w:sz="0" w:space="0" w:color="auto"/>
        <w:left w:val="none" w:sz="0" w:space="0" w:color="auto"/>
        <w:bottom w:val="none" w:sz="0" w:space="0" w:color="auto"/>
        <w:right w:val="none" w:sz="0" w:space="0" w:color="auto"/>
      </w:divBdr>
    </w:div>
    <w:div w:id="439028106">
      <w:bodyDiv w:val="1"/>
      <w:marLeft w:val="0"/>
      <w:marRight w:val="0"/>
      <w:marTop w:val="0"/>
      <w:marBottom w:val="0"/>
      <w:divBdr>
        <w:top w:val="none" w:sz="0" w:space="0" w:color="auto"/>
        <w:left w:val="none" w:sz="0" w:space="0" w:color="auto"/>
        <w:bottom w:val="none" w:sz="0" w:space="0" w:color="auto"/>
        <w:right w:val="none" w:sz="0" w:space="0" w:color="auto"/>
      </w:divBdr>
    </w:div>
    <w:div w:id="472716899">
      <w:bodyDiv w:val="1"/>
      <w:marLeft w:val="0"/>
      <w:marRight w:val="0"/>
      <w:marTop w:val="0"/>
      <w:marBottom w:val="0"/>
      <w:divBdr>
        <w:top w:val="none" w:sz="0" w:space="0" w:color="auto"/>
        <w:left w:val="none" w:sz="0" w:space="0" w:color="auto"/>
        <w:bottom w:val="none" w:sz="0" w:space="0" w:color="auto"/>
        <w:right w:val="none" w:sz="0" w:space="0" w:color="auto"/>
      </w:divBdr>
    </w:div>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536433163">
      <w:bodyDiv w:val="1"/>
      <w:marLeft w:val="0"/>
      <w:marRight w:val="0"/>
      <w:marTop w:val="0"/>
      <w:marBottom w:val="0"/>
      <w:divBdr>
        <w:top w:val="none" w:sz="0" w:space="0" w:color="auto"/>
        <w:left w:val="none" w:sz="0" w:space="0" w:color="auto"/>
        <w:bottom w:val="none" w:sz="0" w:space="0" w:color="auto"/>
        <w:right w:val="none" w:sz="0" w:space="0" w:color="auto"/>
      </w:divBdr>
      <w:divsChild>
        <w:div w:id="283849058">
          <w:marLeft w:val="480"/>
          <w:marRight w:val="0"/>
          <w:marTop w:val="0"/>
          <w:marBottom w:val="0"/>
          <w:divBdr>
            <w:top w:val="none" w:sz="0" w:space="0" w:color="auto"/>
            <w:left w:val="none" w:sz="0" w:space="0" w:color="auto"/>
            <w:bottom w:val="none" w:sz="0" w:space="0" w:color="auto"/>
            <w:right w:val="none" w:sz="0" w:space="0" w:color="auto"/>
          </w:divBdr>
          <w:divsChild>
            <w:div w:id="147981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250690">
      <w:bodyDiv w:val="1"/>
      <w:marLeft w:val="0"/>
      <w:marRight w:val="0"/>
      <w:marTop w:val="0"/>
      <w:marBottom w:val="0"/>
      <w:divBdr>
        <w:top w:val="none" w:sz="0" w:space="0" w:color="auto"/>
        <w:left w:val="none" w:sz="0" w:space="0" w:color="auto"/>
        <w:bottom w:val="none" w:sz="0" w:space="0" w:color="auto"/>
        <w:right w:val="none" w:sz="0" w:space="0" w:color="auto"/>
      </w:divBdr>
    </w:div>
    <w:div w:id="568805522">
      <w:bodyDiv w:val="1"/>
      <w:marLeft w:val="0"/>
      <w:marRight w:val="0"/>
      <w:marTop w:val="0"/>
      <w:marBottom w:val="0"/>
      <w:divBdr>
        <w:top w:val="none" w:sz="0" w:space="0" w:color="auto"/>
        <w:left w:val="none" w:sz="0" w:space="0" w:color="auto"/>
        <w:bottom w:val="none" w:sz="0" w:space="0" w:color="auto"/>
        <w:right w:val="none" w:sz="0" w:space="0" w:color="auto"/>
      </w:divBdr>
    </w:div>
    <w:div w:id="636186370">
      <w:bodyDiv w:val="1"/>
      <w:marLeft w:val="0"/>
      <w:marRight w:val="0"/>
      <w:marTop w:val="0"/>
      <w:marBottom w:val="0"/>
      <w:divBdr>
        <w:top w:val="none" w:sz="0" w:space="0" w:color="auto"/>
        <w:left w:val="none" w:sz="0" w:space="0" w:color="auto"/>
        <w:bottom w:val="none" w:sz="0" w:space="0" w:color="auto"/>
        <w:right w:val="none" w:sz="0" w:space="0" w:color="auto"/>
      </w:divBdr>
    </w:div>
    <w:div w:id="669522651">
      <w:bodyDiv w:val="1"/>
      <w:marLeft w:val="0"/>
      <w:marRight w:val="0"/>
      <w:marTop w:val="0"/>
      <w:marBottom w:val="0"/>
      <w:divBdr>
        <w:top w:val="none" w:sz="0" w:space="0" w:color="auto"/>
        <w:left w:val="none" w:sz="0" w:space="0" w:color="auto"/>
        <w:bottom w:val="none" w:sz="0" w:space="0" w:color="auto"/>
        <w:right w:val="none" w:sz="0" w:space="0" w:color="auto"/>
      </w:divBdr>
    </w:div>
    <w:div w:id="711880772">
      <w:bodyDiv w:val="1"/>
      <w:marLeft w:val="0"/>
      <w:marRight w:val="0"/>
      <w:marTop w:val="0"/>
      <w:marBottom w:val="0"/>
      <w:divBdr>
        <w:top w:val="none" w:sz="0" w:space="0" w:color="auto"/>
        <w:left w:val="none" w:sz="0" w:space="0" w:color="auto"/>
        <w:bottom w:val="none" w:sz="0" w:space="0" w:color="auto"/>
        <w:right w:val="none" w:sz="0" w:space="0" w:color="auto"/>
      </w:divBdr>
    </w:div>
    <w:div w:id="718237914">
      <w:bodyDiv w:val="1"/>
      <w:marLeft w:val="0"/>
      <w:marRight w:val="0"/>
      <w:marTop w:val="0"/>
      <w:marBottom w:val="0"/>
      <w:divBdr>
        <w:top w:val="none" w:sz="0" w:space="0" w:color="auto"/>
        <w:left w:val="none" w:sz="0" w:space="0" w:color="auto"/>
        <w:bottom w:val="none" w:sz="0" w:space="0" w:color="auto"/>
        <w:right w:val="none" w:sz="0" w:space="0" w:color="auto"/>
      </w:divBdr>
    </w:div>
    <w:div w:id="743799178">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998116">
      <w:bodyDiv w:val="1"/>
      <w:marLeft w:val="0"/>
      <w:marRight w:val="0"/>
      <w:marTop w:val="0"/>
      <w:marBottom w:val="0"/>
      <w:divBdr>
        <w:top w:val="none" w:sz="0" w:space="0" w:color="auto"/>
        <w:left w:val="none" w:sz="0" w:space="0" w:color="auto"/>
        <w:bottom w:val="none" w:sz="0" w:space="0" w:color="auto"/>
        <w:right w:val="none" w:sz="0" w:space="0" w:color="auto"/>
      </w:divBdr>
    </w:div>
    <w:div w:id="890460800">
      <w:bodyDiv w:val="1"/>
      <w:marLeft w:val="0"/>
      <w:marRight w:val="0"/>
      <w:marTop w:val="0"/>
      <w:marBottom w:val="0"/>
      <w:divBdr>
        <w:top w:val="none" w:sz="0" w:space="0" w:color="auto"/>
        <w:left w:val="none" w:sz="0" w:space="0" w:color="auto"/>
        <w:bottom w:val="none" w:sz="0" w:space="0" w:color="auto"/>
        <w:right w:val="none" w:sz="0" w:space="0" w:color="auto"/>
      </w:divBdr>
    </w:div>
    <w:div w:id="913970687">
      <w:bodyDiv w:val="1"/>
      <w:marLeft w:val="0"/>
      <w:marRight w:val="0"/>
      <w:marTop w:val="0"/>
      <w:marBottom w:val="0"/>
      <w:divBdr>
        <w:top w:val="none" w:sz="0" w:space="0" w:color="auto"/>
        <w:left w:val="none" w:sz="0" w:space="0" w:color="auto"/>
        <w:bottom w:val="none" w:sz="0" w:space="0" w:color="auto"/>
        <w:right w:val="none" w:sz="0" w:space="0" w:color="auto"/>
      </w:divBdr>
    </w:div>
    <w:div w:id="1077484211">
      <w:bodyDiv w:val="1"/>
      <w:marLeft w:val="0"/>
      <w:marRight w:val="0"/>
      <w:marTop w:val="0"/>
      <w:marBottom w:val="0"/>
      <w:divBdr>
        <w:top w:val="none" w:sz="0" w:space="0" w:color="auto"/>
        <w:left w:val="none" w:sz="0" w:space="0" w:color="auto"/>
        <w:bottom w:val="none" w:sz="0" w:space="0" w:color="auto"/>
        <w:right w:val="none" w:sz="0" w:space="0" w:color="auto"/>
      </w:divBdr>
    </w:div>
    <w:div w:id="1125075488">
      <w:bodyDiv w:val="1"/>
      <w:marLeft w:val="0"/>
      <w:marRight w:val="0"/>
      <w:marTop w:val="0"/>
      <w:marBottom w:val="0"/>
      <w:divBdr>
        <w:top w:val="none" w:sz="0" w:space="0" w:color="auto"/>
        <w:left w:val="none" w:sz="0" w:space="0" w:color="auto"/>
        <w:bottom w:val="none" w:sz="0" w:space="0" w:color="auto"/>
        <w:right w:val="none" w:sz="0" w:space="0" w:color="auto"/>
      </w:divBdr>
    </w:div>
    <w:div w:id="1151948780">
      <w:bodyDiv w:val="1"/>
      <w:marLeft w:val="0"/>
      <w:marRight w:val="0"/>
      <w:marTop w:val="0"/>
      <w:marBottom w:val="0"/>
      <w:divBdr>
        <w:top w:val="none" w:sz="0" w:space="0" w:color="auto"/>
        <w:left w:val="none" w:sz="0" w:space="0" w:color="auto"/>
        <w:bottom w:val="none" w:sz="0" w:space="0" w:color="auto"/>
        <w:right w:val="none" w:sz="0" w:space="0" w:color="auto"/>
      </w:divBdr>
    </w:div>
    <w:div w:id="1172256350">
      <w:bodyDiv w:val="1"/>
      <w:marLeft w:val="0"/>
      <w:marRight w:val="0"/>
      <w:marTop w:val="0"/>
      <w:marBottom w:val="0"/>
      <w:divBdr>
        <w:top w:val="none" w:sz="0" w:space="0" w:color="auto"/>
        <w:left w:val="none" w:sz="0" w:space="0" w:color="auto"/>
        <w:bottom w:val="none" w:sz="0" w:space="0" w:color="auto"/>
        <w:right w:val="none" w:sz="0" w:space="0" w:color="auto"/>
      </w:divBdr>
    </w:div>
    <w:div w:id="1180968108">
      <w:bodyDiv w:val="1"/>
      <w:marLeft w:val="0"/>
      <w:marRight w:val="0"/>
      <w:marTop w:val="0"/>
      <w:marBottom w:val="0"/>
      <w:divBdr>
        <w:top w:val="none" w:sz="0" w:space="0" w:color="auto"/>
        <w:left w:val="none" w:sz="0" w:space="0" w:color="auto"/>
        <w:bottom w:val="none" w:sz="0" w:space="0" w:color="auto"/>
        <w:right w:val="none" w:sz="0" w:space="0" w:color="auto"/>
      </w:divBdr>
    </w:div>
    <w:div w:id="1210914597">
      <w:bodyDiv w:val="1"/>
      <w:marLeft w:val="0"/>
      <w:marRight w:val="0"/>
      <w:marTop w:val="0"/>
      <w:marBottom w:val="0"/>
      <w:divBdr>
        <w:top w:val="none" w:sz="0" w:space="0" w:color="auto"/>
        <w:left w:val="none" w:sz="0" w:space="0" w:color="auto"/>
        <w:bottom w:val="none" w:sz="0" w:space="0" w:color="auto"/>
        <w:right w:val="none" w:sz="0" w:space="0" w:color="auto"/>
      </w:divBdr>
    </w:div>
    <w:div w:id="1484930522">
      <w:bodyDiv w:val="1"/>
      <w:marLeft w:val="0"/>
      <w:marRight w:val="0"/>
      <w:marTop w:val="0"/>
      <w:marBottom w:val="0"/>
      <w:divBdr>
        <w:top w:val="none" w:sz="0" w:space="0" w:color="auto"/>
        <w:left w:val="none" w:sz="0" w:space="0" w:color="auto"/>
        <w:bottom w:val="none" w:sz="0" w:space="0" w:color="auto"/>
        <w:right w:val="none" w:sz="0" w:space="0" w:color="auto"/>
      </w:divBdr>
      <w:divsChild>
        <w:div w:id="1794590027">
          <w:marLeft w:val="480"/>
          <w:marRight w:val="0"/>
          <w:marTop w:val="0"/>
          <w:marBottom w:val="0"/>
          <w:divBdr>
            <w:top w:val="none" w:sz="0" w:space="0" w:color="auto"/>
            <w:left w:val="none" w:sz="0" w:space="0" w:color="auto"/>
            <w:bottom w:val="none" w:sz="0" w:space="0" w:color="auto"/>
            <w:right w:val="none" w:sz="0" w:space="0" w:color="auto"/>
          </w:divBdr>
          <w:divsChild>
            <w:div w:id="167190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604356">
      <w:bodyDiv w:val="1"/>
      <w:marLeft w:val="0"/>
      <w:marRight w:val="0"/>
      <w:marTop w:val="0"/>
      <w:marBottom w:val="0"/>
      <w:divBdr>
        <w:top w:val="none" w:sz="0" w:space="0" w:color="auto"/>
        <w:left w:val="none" w:sz="0" w:space="0" w:color="auto"/>
        <w:bottom w:val="none" w:sz="0" w:space="0" w:color="auto"/>
        <w:right w:val="none" w:sz="0" w:space="0" w:color="auto"/>
      </w:divBdr>
    </w:div>
    <w:div w:id="1561090570">
      <w:bodyDiv w:val="1"/>
      <w:marLeft w:val="0"/>
      <w:marRight w:val="0"/>
      <w:marTop w:val="0"/>
      <w:marBottom w:val="0"/>
      <w:divBdr>
        <w:top w:val="none" w:sz="0" w:space="0" w:color="auto"/>
        <w:left w:val="none" w:sz="0" w:space="0" w:color="auto"/>
        <w:bottom w:val="none" w:sz="0" w:space="0" w:color="auto"/>
        <w:right w:val="none" w:sz="0" w:space="0" w:color="auto"/>
      </w:divBdr>
      <w:divsChild>
        <w:div w:id="1790734807">
          <w:marLeft w:val="480"/>
          <w:marRight w:val="0"/>
          <w:marTop w:val="0"/>
          <w:marBottom w:val="0"/>
          <w:divBdr>
            <w:top w:val="none" w:sz="0" w:space="0" w:color="auto"/>
            <w:left w:val="none" w:sz="0" w:space="0" w:color="auto"/>
            <w:bottom w:val="none" w:sz="0" w:space="0" w:color="auto"/>
            <w:right w:val="none" w:sz="0" w:space="0" w:color="auto"/>
          </w:divBdr>
          <w:divsChild>
            <w:div w:id="66964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487131">
      <w:bodyDiv w:val="1"/>
      <w:marLeft w:val="0"/>
      <w:marRight w:val="0"/>
      <w:marTop w:val="0"/>
      <w:marBottom w:val="0"/>
      <w:divBdr>
        <w:top w:val="none" w:sz="0" w:space="0" w:color="auto"/>
        <w:left w:val="none" w:sz="0" w:space="0" w:color="auto"/>
        <w:bottom w:val="none" w:sz="0" w:space="0" w:color="auto"/>
        <w:right w:val="none" w:sz="0" w:space="0" w:color="auto"/>
      </w:divBdr>
    </w:div>
    <w:div w:id="1603731674">
      <w:bodyDiv w:val="1"/>
      <w:marLeft w:val="0"/>
      <w:marRight w:val="0"/>
      <w:marTop w:val="0"/>
      <w:marBottom w:val="0"/>
      <w:divBdr>
        <w:top w:val="none" w:sz="0" w:space="0" w:color="auto"/>
        <w:left w:val="none" w:sz="0" w:space="0" w:color="auto"/>
        <w:bottom w:val="none" w:sz="0" w:space="0" w:color="auto"/>
        <w:right w:val="none" w:sz="0" w:space="0" w:color="auto"/>
      </w:divBdr>
    </w:div>
    <w:div w:id="1632590974">
      <w:bodyDiv w:val="1"/>
      <w:marLeft w:val="0"/>
      <w:marRight w:val="0"/>
      <w:marTop w:val="0"/>
      <w:marBottom w:val="0"/>
      <w:divBdr>
        <w:top w:val="none" w:sz="0" w:space="0" w:color="auto"/>
        <w:left w:val="none" w:sz="0" w:space="0" w:color="auto"/>
        <w:bottom w:val="none" w:sz="0" w:space="0" w:color="auto"/>
        <w:right w:val="none" w:sz="0" w:space="0" w:color="auto"/>
      </w:divBdr>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 w:id="1778983517">
      <w:bodyDiv w:val="1"/>
      <w:marLeft w:val="0"/>
      <w:marRight w:val="0"/>
      <w:marTop w:val="0"/>
      <w:marBottom w:val="0"/>
      <w:divBdr>
        <w:top w:val="none" w:sz="0" w:space="0" w:color="auto"/>
        <w:left w:val="none" w:sz="0" w:space="0" w:color="auto"/>
        <w:bottom w:val="none" w:sz="0" w:space="0" w:color="auto"/>
        <w:right w:val="none" w:sz="0" w:space="0" w:color="auto"/>
      </w:divBdr>
      <w:divsChild>
        <w:div w:id="1582836475">
          <w:marLeft w:val="480"/>
          <w:marRight w:val="0"/>
          <w:marTop w:val="0"/>
          <w:marBottom w:val="0"/>
          <w:divBdr>
            <w:top w:val="none" w:sz="0" w:space="0" w:color="auto"/>
            <w:left w:val="none" w:sz="0" w:space="0" w:color="auto"/>
            <w:bottom w:val="none" w:sz="0" w:space="0" w:color="auto"/>
            <w:right w:val="none" w:sz="0" w:space="0" w:color="auto"/>
          </w:divBdr>
          <w:divsChild>
            <w:div w:id="170571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939602">
      <w:bodyDiv w:val="1"/>
      <w:marLeft w:val="0"/>
      <w:marRight w:val="0"/>
      <w:marTop w:val="0"/>
      <w:marBottom w:val="0"/>
      <w:divBdr>
        <w:top w:val="none" w:sz="0" w:space="0" w:color="auto"/>
        <w:left w:val="none" w:sz="0" w:space="0" w:color="auto"/>
        <w:bottom w:val="none" w:sz="0" w:space="0" w:color="auto"/>
        <w:right w:val="none" w:sz="0" w:space="0" w:color="auto"/>
      </w:divBdr>
      <w:divsChild>
        <w:div w:id="545875681">
          <w:marLeft w:val="480"/>
          <w:marRight w:val="0"/>
          <w:marTop w:val="0"/>
          <w:marBottom w:val="0"/>
          <w:divBdr>
            <w:top w:val="none" w:sz="0" w:space="0" w:color="auto"/>
            <w:left w:val="none" w:sz="0" w:space="0" w:color="auto"/>
            <w:bottom w:val="none" w:sz="0" w:space="0" w:color="auto"/>
            <w:right w:val="none" w:sz="0" w:space="0" w:color="auto"/>
          </w:divBdr>
          <w:divsChild>
            <w:div w:id="172073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8034">
      <w:bodyDiv w:val="1"/>
      <w:marLeft w:val="0"/>
      <w:marRight w:val="0"/>
      <w:marTop w:val="0"/>
      <w:marBottom w:val="0"/>
      <w:divBdr>
        <w:top w:val="none" w:sz="0" w:space="0" w:color="auto"/>
        <w:left w:val="none" w:sz="0" w:space="0" w:color="auto"/>
        <w:bottom w:val="none" w:sz="0" w:space="0" w:color="auto"/>
        <w:right w:val="none" w:sz="0" w:space="0" w:color="auto"/>
      </w:divBdr>
    </w:div>
    <w:div w:id="1970667840">
      <w:bodyDiv w:val="1"/>
      <w:marLeft w:val="0"/>
      <w:marRight w:val="0"/>
      <w:marTop w:val="0"/>
      <w:marBottom w:val="0"/>
      <w:divBdr>
        <w:top w:val="none" w:sz="0" w:space="0" w:color="auto"/>
        <w:left w:val="none" w:sz="0" w:space="0" w:color="auto"/>
        <w:bottom w:val="none" w:sz="0" w:space="0" w:color="auto"/>
        <w:right w:val="none" w:sz="0" w:space="0" w:color="auto"/>
      </w:divBdr>
      <w:divsChild>
        <w:div w:id="527108693">
          <w:marLeft w:val="480"/>
          <w:marRight w:val="0"/>
          <w:marTop w:val="0"/>
          <w:marBottom w:val="0"/>
          <w:divBdr>
            <w:top w:val="none" w:sz="0" w:space="0" w:color="auto"/>
            <w:left w:val="none" w:sz="0" w:space="0" w:color="auto"/>
            <w:bottom w:val="none" w:sz="0" w:space="0" w:color="auto"/>
            <w:right w:val="none" w:sz="0" w:space="0" w:color="auto"/>
          </w:divBdr>
          <w:divsChild>
            <w:div w:id="89262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5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03140561730046X" TargetMode="External"/><Relationship Id="rId1" Type="http://schemas.openxmlformats.org/officeDocument/2006/relationships/hyperlink" Target="https://www.jstor.org/stable/26494167"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9587D-03B6-40D9-872C-023F20688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838</Words>
  <Characters>358660</Characters>
  <Application>Microsoft Office Word</Application>
  <DocSecurity>0</DocSecurity>
  <Lines>8151</Lines>
  <Paragraphs>291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64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rahmane DIALLO</dc:creator>
  <cp:keywords/>
  <dc:description/>
  <cp:lastModifiedBy>Abdourahmane DIALLO</cp:lastModifiedBy>
  <cp:revision>1350</cp:revision>
  <dcterms:created xsi:type="dcterms:W3CDTF">2024-05-06T13:27:00Z</dcterms:created>
  <dcterms:modified xsi:type="dcterms:W3CDTF">2024-06-05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6"&gt;&lt;session id="TrCgxfYv"/&gt;&lt;style id="http://www.zotero.org/styles/apa" locale="fr-F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